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1"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1"/>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74A3CF99" w:rsidR="00EA3AC8" w:rsidRPr="00EA3AC8" w:rsidRDefault="00BF6992"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webservices"/>
            </w:textInput>
          </w:ffData>
        </w:fldChar>
      </w:r>
      <w:bookmarkStart w:id="2" w:name="TCCTitle"/>
      <w:r w:rsidRPr="008D1F49">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webservices</w:t>
      </w:r>
      <w:r>
        <w:rPr>
          <w:rFonts w:eastAsia="Calibri" w:cs="Times New Roman"/>
          <w:color w:val="auto"/>
          <w:lang w:eastAsia="en-US"/>
        </w:rPr>
        <w:fldChar w:fldCharType="end"/>
      </w:r>
      <w:bookmarkEnd w:id="2"/>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3332D248"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3"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3"/>
      <w:r w:rsidR="00EA3AC8" w:rsidRPr="000A4EEF">
        <w:rPr>
          <w:rFonts w:eastAsia="Calibri" w:cs="Times New Roman"/>
          <w:color w:val="auto"/>
          <w:lang w:eastAsia="en-US"/>
        </w:rPr>
        <w:br/>
      </w:r>
      <w:r w:rsidR="004B2267">
        <w:rPr>
          <w:rFonts w:eastAsia="Calibri" w:cs="Times New Roman"/>
          <w:color w:val="auto"/>
          <w:lang w:eastAsia="en-US"/>
        </w:rPr>
        <w:fldChar w:fldCharType="begin">
          <w:ffData>
            <w:name w:val="CurrentDate"/>
            <w:enabled w:val="0"/>
            <w:calcOnExit/>
            <w:textInput>
              <w:type w:val="currentDate"/>
              <w:format w:val="MMMM, YYYY"/>
            </w:textInput>
          </w:ffData>
        </w:fldChar>
      </w:r>
      <w:bookmarkStart w:id="4" w:name="CurrentDate"/>
      <w:r w:rsidR="004B2267" w:rsidRPr="004B2267">
        <w:rPr>
          <w:rFonts w:eastAsia="Calibri" w:cs="Times New Roman"/>
          <w:color w:val="auto"/>
          <w:lang w:eastAsia="en-US"/>
        </w:rPr>
        <w:instrText xml:space="preserve"> FORMTEXT </w:instrText>
      </w:r>
      <w:r w:rsidR="004B2267" w:rsidRPr="004B2267">
        <w:rPr>
          <w:rFonts w:eastAsia="Calibri" w:cs="Times New Roman"/>
          <w:color w:val="auto"/>
          <w:lang w:eastAsia="en-US"/>
        </w:rPr>
        <w:fldChar w:fldCharType="begin"/>
      </w:r>
      <w:r w:rsidR="004B2267" w:rsidRPr="004B2267">
        <w:rPr>
          <w:rFonts w:eastAsia="Calibri" w:cs="Times New Roman"/>
          <w:color w:val="auto"/>
          <w:lang w:eastAsia="en-US"/>
        </w:rPr>
        <w:instrText xml:space="preserve"> TIME \@ "MMMM, YYYY" </w:instrText>
      </w:r>
      <w:r w:rsidR="004B2267" w:rsidRPr="004B2267">
        <w:rPr>
          <w:rFonts w:eastAsia="Calibri" w:cs="Times New Roman"/>
          <w:color w:val="auto"/>
          <w:lang w:eastAsia="en-US"/>
        </w:rPr>
        <w:fldChar w:fldCharType="separate"/>
      </w:r>
      <w:ins w:id="5" w:author="Leonardo Ribeiro" w:date="2019-06-03T17:04:00Z">
        <w:r w:rsidR="003D3C9C">
          <w:rPr>
            <w:rFonts w:eastAsia="Calibri" w:cs="Times New Roman"/>
            <w:noProof/>
            <w:color w:val="auto"/>
            <w:lang w:eastAsia="en-US"/>
          </w:rPr>
          <w:instrText>junho, 2019</w:instrText>
        </w:r>
      </w:ins>
      <w:del w:id="6" w:author="Leonardo Ribeiro" w:date="2019-06-02T20:01:00Z">
        <w:r w:rsidR="00CB7221" w:rsidDel="004B493E">
          <w:rPr>
            <w:rFonts w:eastAsia="Calibri" w:cs="Times New Roman"/>
            <w:noProof/>
            <w:color w:val="auto"/>
            <w:lang w:eastAsia="en-US"/>
          </w:rPr>
          <w:delInstrText>maio, 2019</w:delInstrText>
        </w:r>
      </w:del>
      <w:r w:rsidR="004B2267" w:rsidRPr="004B2267">
        <w:rPr>
          <w:rFonts w:eastAsia="Calibri" w:cs="Times New Roman"/>
          <w:color w:val="auto"/>
          <w:lang w:eastAsia="en-US"/>
        </w:rPr>
        <w:fldChar w:fldCharType="end"/>
      </w:r>
      <w:r w:rsidR="004B2267">
        <w:rPr>
          <w:rFonts w:eastAsia="Calibri" w:cs="Times New Roman"/>
          <w:color w:val="auto"/>
          <w:lang w:eastAsia="en-US"/>
        </w:rPr>
      </w:r>
      <w:r w:rsidR="004B2267">
        <w:rPr>
          <w:rFonts w:eastAsia="Calibri" w:cs="Times New Roman"/>
          <w:color w:val="auto"/>
          <w:lang w:eastAsia="en-US"/>
        </w:rPr>
        <w:fldChar w:fldCharType="separate"/>
      </w:r>
      <w:r w:rsidR="004B2267">
        <w:rPr>
          <w:rFonts w:eastAsia="Calibri" w:cs="Times New Roman"/>
          <w:noProof/>
          <w:color w:val="auto"/>
          <w:lang w:eastAsia="en-US"/>
        </w:rPr>
        <w:t>Maio, 2019</w:t>
      </w:r>
      <w:r w:rsidR="004B2267">
        <w:rPr>
          <w:rFonts w:eastAsia="Calibri" w:cs="Times New Roman"/>
          <w:color w:val="auto"/>
          <w:lang w:eastAsia="en-US"/>
        </w:rPr>
        <w:fldChar w:fldCharType="end"/>
      </w:r>
      <w:bookmarkEnd w:id="4"/>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5F9DCDC3"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sidR="008D1F49">
        <w:rPr>
          <w:rFonts w:eastAsia="Calibri" w:cs="Times New Roman"/>
          <w:noProof/>
          <w:color w:val="auto"/>
          <w:lang w:eastAsia="en-US"/>
        </w:rPr>
        <w:t>Graphql:  Uma alternativa para webservices</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7"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7"/>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8" w:name="TextTC1"/>
      <w:r>
        <w:instrText xml:space="preserve"> FORMTEXT </w:instrText>
      </w:r>
      <w:r>
        <w:fldChar w:fldCharType="separate"/>
      </w:r>
      <w:r>
        <w:rPr>
          <w:noProof/>
        </w:rPr>
        <w:t>para obtenção da nota da primeira VA</w:t>
      </w:r>
      <w:r>
        <w:fldChar w:fldCharType="end"/>
      </w:r>
      <w:bookmarkEnd w:id="8"/>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319C9FC4"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8D1F49">
        <w:rPr>
          <w:rFonts w:eastAsia="Calibri" w:cs="Times New Roman"/>
          <w:color w:val="auto"/>
          <w:lang w:eastAsia="en-US"/>
        </w:rPr>
        <w:fldChar w:fldCharType="begin">
          <w:ffData>
            <w:name w:val="Orientador"/>
            <w:enabled/>
            <w:calcOnExit/>
            <w:textInput>
              <w:default w:val="Me. Ronaldo de Castro Del-Fiaco"/>
            </w:textInput>
          </w:ffData>
        </w:fldChar>
      </w:r>
      <w:bookmarkStart w:id="9" w:name="Orientador"/>
      <w:r w:rsidR="008D1F49" w:rsidRPr="008D1F49">
        <w:rPr>
          <w:rFonts w:eastAsia="Calibri" w:cs="Times New Roman"/>
          <w:color w:val="auto"/>
          <w:lang w:eastAsia="en-US"/>
        </w:rPr>
        <w:instrText xml:space="preserve"> FORMTEXT </w:instrText>
      </w:r>
      <w:r w:rsidR="008D1F49">
        <w:rPr>
          <w:rFonts w:eastAsia="Calibri" w:cs="Times New Roman"/>
          <w:color w:val="auto"/>
          <w:lang w:eastAsia="en-US"/>
        </w:rPr>
      </w:r>
      <w:r w:rsidR="008D1F49">
        <w:rPr>
          <w:rFonts w:eastAsia="Calibri" w:cs="Times New Roman"/>
          <w:color w:val="auto"/>
          <w:lang w:eastAsia="en-US"/>
        </w:rPr>
        <w:fldChar w:fldCharType="separate"/>
      </w:r>
      <w:r w:rsidR="008D1F49">
        <w:rPr>
          <w:rFonts w:eastAsia="Calibri" w:cs="Times New Roman"/>
          <w:noProof/>
          <w:color w:val="auto"/>
          <w:lang w:eastAsia="en-US"/>
        </w:rPr>
        <w:t>Me. Ronaldo de Castro Del-Fiaco</w:t>
      </w:r>
      <w:r w:rsidR="008D1F49">
        <w:rPr>
          <w:rFonts w:eastAsia="Calibri" w:cs="Times New Roman"/>
          <w:color w:val="auto"/>
          <w:lang w:eastAsia="en-US"/>
        </w:rPr>
        <w:fldChar w:fldCharType="end"/>
      </w:r>
      <w:bookmarkEnd w:id="9"/>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252CF085"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sidR="008D1F49">
        <w:rPr>
          <w:rFonts w:eastAsia="Calibri" w:cs="Times New Roman"/>
          <w:noProof/>
          <w:color w:val="auto"/>
          <w:lang w:eastAsia="en-US"/>
        </w:rPr>
        <w:t>Mai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213F6">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10"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10"/>
          </w:p>
          <w:p w14:paraId="64E71874" w14:textId="77777777" w:rsidR="00D552F0" w:rsidRPr="00910F70" w:rsidRDefault="00D552F0" w:rsidP="00D552F0">
            <w:pPr>
              <w:ind w:firstLine="0"/>
              <w:jc w:val="center"/>
              <w:rPr>
                <w:color w:val="auto"/>
              </w:rPr>
            </w:pPr>
          </w:p>
          <w:p w14:paraId="2C8ACD27" w14:textId="606F7B98"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sidR="008D1F49">
              <w:rPr>
                <w:rFonts w:eastAsia="Calibri" w:cs="Times New Roman"/>
                <w:noProof/>
                <w:color w:val="auto"/>
                <w:lang w:eastAsia="en-US"/>
              </w:rPr>
              <w:t>Graphql:  Uma alternativa para webservices</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8D1F49">
              <w:rPr>
                <w:rFonts w:eastAsia="Calibri" w:cs="Times New Roman"/>
                <w:noProof/>
                <w:color w:val="auto"/>
                <w:lang w:eastAsia="en-US"/>
              </w:rPr>
              <w:t>Me. Ronaldo de Castr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7CD6A0A"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213F6">
            <w:pPr>
              <w:ind w:firstLine="0"/>
            </w:pPr>
          </w:p>
          <w:p w14:paraId="64712569" w14:textId="77777777" w:rsidR="00BC1D9B" w:rsidRDefault="00BC1D9B" w:rsidP="00C213F6">
            <w:pPr>
              <w:ind w:firstLine="0"/>
            </w:pPr>
            <w:r>
              <w:t xml:space="preserve">   Trabalho de Curso (Graduação, Bacharelado em Sistemas de Informação) --  </w:t>
            </w:r>
            <w:r w:rsidRPr="004D5EDC">
              <w:t xml:space="preserve">Universidad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213F6">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11" w:name="_Toc118519895"/>
      <w:bookmarkStart w:id="12" w:name="_Toc118520005"/>
      <w:r w:rsidRPr="00BC1D9B">
        <w:rPr>
          <w:sz w:val="28"/>
          <w:szCs w:val="28"/>
        </w:rPr>
        <w:t>REFERÊNCIA BIBLIOGRÁFICA</w:t>
      </w:r>
      <w:bookmarkEnd w:id="11"/>
      <w:bookmarkEnd w:id="12"/>
    </w:p>
    <w:p w14:paraId="64712570" w14:textId="77777777" w:rsidR="00BC1D9B" w:rsidRPr="00492DB7" w:rsidRDefault="00BC1D9B" w:rsidP="00BC1D9B">
      <w:pPr>
        <w:pStyle w:val="ReferenciaBibliografica"/>
        <w:rPr>
          <w:sz w:val="24"/>
          <w:szCs w:val="24"/>
        </w:rPr>
      </w:pPr>
    </w:p>
    <w:p w14:paraId="64712572" w14:textId="6244DB25"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008D1F49" w:rsidRPr="008D1F49">
        <w:rPr>
          <w:rFonts w:eastAsia="Calibri" w:cs="Times New Roman"/>
          <w:b/>
          <w:noProof/>
          <w:color w:val="auto"/>
          <w:lang w:eastAsia="en-US"/>
        </w:rPr>
        <w:t>Graphql:  Uma alternativa para webservices</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3D3C9C">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3" w:name="_Toc118519896"/>
      <w:bookmarkStart w:id="14" w:name="_Toc118520006"/>
      <w:r w:rsidRPr="002805E8">
        <w:rPr>
          <w:sz w:val="28"/>
          <w:szCs w:val="28"/>
          <w:lang w:val="pt-BR"/>
        </w:rPr>
        <w:t>CESSÃO DE DIREITOS</w:t>
      </w:r>
      <w:bookmarkEnd w:id="13"/>
      <w:bookmarkEnd w:id="14"/>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xml:space="preserve">, conforme termo de autorização assinado pelo autor e </w:t>
      </w:r>
      <w:r>
        <w:lastRenderedPageBreak/>
        <w:t>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73693C42"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5" w:name="_Toc118519899"/>
      <w:bookmarkStart w:id="16" w:name="_Toc118520009"/>
      <w:r w:rsidRPr="00492DB7">
        <w:rPr>
          <w:b/>
          <w:sz w:val="28"/>
          <w:szCs w:val="28"/>
        </w:rPr>
        <w:lastRenderedPageBreak/>
        <w:t>AGRADECIMENTOS</w:t>
      </w:r>
      <w:bookmarkEnd w:id="15"/>
      <w:bookmarkEnd w:id="16"/>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7" w:name="_Toc444850036"/>
      <w:bookmarkStart w:id="18" w:name="_Toc10492838"/>
      <w:r w:rsidRPr="00EA3AC8">
        <w:rPr>
          <w:lang w:eastAsia="pt-BR"/>
        </w:rPr>
        <w:lastRenderedPageBreak/>
        <w:t>RESUMO</w:t>
      </w:r>
      <w:bookmarkEnd w:id="17"/>
      <w:bookmarkEnd w:id="18"/>
    </w:p>
    <w:p w14:paraId="647125A1" w14:textId="7EE2B757" w:rsidR="00EA3AC8" w:rsidRPr="00EA3AC8" w:rsidRDefault="00EA3AC8" w:rsidP="00EA3AC8">
      <w:pPr>
        <w:suppressAutoHyphens w:val="0"/>
        <w:ind w:firstLine="0"/>
        <w:rPr>
          <w:rFonts w:eastAsia="Calibri" w:cs="Times New Roman"/>
          <w:color w:val="000000" w:themeColor="text1"/>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r w:rsidR="00972517" w:rsidRPr="00972517">
        <w:rPr>
          <w:rFonts w:eastAsia="Calibri" w:cs="Times New Roman"/>
          <w:color w:val="auto"/>
          <w:lang w:eastAsia="en-US"/>
        </w:rPr>
        <w:t>GraphqQL</w:t>
      </w:r>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1522F0EC" w14:textId="4D591E1E" w:rsidR="00544331" w:rsidRDefault="006731B8" w:rsidP="00BC2560">
      <w:r w:rsidRPr="00293C21">
        <w:t xml:space="preserve">Durante muito tempo desenvolvedores de software têm utilizado </w:t>
      </w:r>
      <w:r w:rsidR="0000599D" w:rsidRPr="00293C21">
        <w:t xml:space="preserve">tecnologias como REST e SOAP no desenvolvimento de suas APIs. </w:t>
      </w:r>
      <w:r w:rsidR="00E92AEB" w:rsidRPr="00293C21">
        <w:t xml:space="preserve">No presente trabalho, será apresentada uma nova tecnologia </w:t>
      </w:r>
      <w:r w:rsidR="00BB746F">
        <w:t>proposta</w:t>
      </w:r>
      <w:r w:rsidR="00E92AEB" w:rsidRPr="00293C21">
        <w:t xml:space="preserve"> e utilizada pela empresa Facebook para </w:t>
      </w:r>
      <w:r w:rsidR="00FE34A7" w:rsidRPr="00293C21">
        <w:t>facilitar a construção de APIs, essa tecnologia é chamada de GraphQL.</w:t>
      </w:r>
    </w:p>
    <w:p w14:paraId="3AEFA61F" w14:textId="5259F248" w:rsidR="00544331" w:rsidRDefault="00031A1A" w:rsidP="00BC2560">
      <w:r w:rsidRPr="00293C21">
        <w:t xml:space="preserve">O principal objetivo do trabalho é apresentar de maneira sucinta como funciona essa tecnologia e quais suas vantagens comparadas com </w:t>
      </w:r>
      <w:r w:rsidR="00A46F04" w:rsidRPr="00293C21">
        <w:t>os já existentes formatos de construção de APIs, como REST e SOAP.</w:t>
      </w:r>
    </w:p>
    <w:p w14:paraId="5A977C28" w14:textId="43E7A321" w:rsidR="00544331" w:rsidRDefault="00EA705B" w:rsidP="00BC2560">
      <w:r w:rsidRPr="00293C21">
        <w:t xml:space="preserve">A metodologia utilizada para detalhar o funcionamento dessa nova tecnologia será através de um estudo de caso, onde será construído </w:t>
      </w:r>
      <w:r w:rsidR="005C77C5" w:rsidRPr="00293C21">
        <w:t>um pequeno sistema utilizando</w:t>
      </w:r>
      <w:r w:rsidR="00473EAC" w:rsidRPr="00293C21">
        <w:t xml:space="preserve"> APIs</w:t>
      </w:r>
      <w:r w:rsidR="005C77C5" w:rsidRPr="00293C21">
        <w:t xml:space="preserve"> REST, em seguida a mesma aplicação seria </w:t>
      </w:r>
      <w:r w:rsidR="00473EAC" w:rsidRPr="00293C21">
        <w:t>construída</w:t>
      </w:r>
      <w:r w:rsidR="00C543BA" w:rsidRPr="00293C21">
        <w:t xml:space="preserve"> utilizando GraphQL</w:t>
      </w:r>
      <w:r w:rsidR="000C5C20" w:rsidRPr="00293C21">
        <w:t>, apontando os diferentes pontos entre ambas</w:t>
      </w:r>
      <w:r w:rsidR="00C543BA" w:rsidRPr="00293C21">
        <w:t>.</w:t>
      </w:r>
    </w:p>
    <w:p w14:paraId="2AB308D8" w14:textId="5BDC4A71" w:rsidR="00544331" w:rsidRDefault="000C5C20" w:rsidP="00BC2560">
      <w:r w:rsidRPr="00293C21">
        <w:t>No final d</w:t>
      </w:r>
      <w:r w:rsidR="00657C03" w:rsidRPr="00293C21">
        <w:t xml:space="preserve">esse trabalho será apresentado </w:t>
      </w:r>
      <w:r w:rsidR="002A509E" w:rsidRPr="00293C21">
        <w:t xml:space="preserve">o </w:t>
      </w:r>
      <w:r w:rsidR="00657C03" w:rsidRPr="00293C21">
        <w:t xml:space="preserve">resultado </w:t>
      </w:r>
      <w:r w:rsidR="002A509E" w:rsidRPr="00293C21">
        <w:t>comparativo dentre as tecnologias estudadas referente a</w:t>
      </w:r>
      <w:r w:rsidR="00657C03" w:rsidRPr="00293C21">
        <w:t xml:space="preserve"> performance de desenvolvimento</w:t>
      </w:r>
      <w:r w:rsidR="00777C87" w:rsidRPr="00293C21">
        <w:t xml:space="preserve">, pontos positivos e pontos negativos do ponto de vista do leitor, quantidade de linhas escritas de código para cada </w:t>
      </w:r>
      <w:r w:rsidR="00DA585D" w:rsidRPr="00293C21">
        <w:t>metodologia, dificuldade de aprendizado</w:t>
      </w:r>
      <w:r w:rsidR="00BC17F6" w:rsidRPr="00293C21">
        <w:t xml:space="preserve"> e o que se pode esperar no futuro dessas tecnologias, também no ponto de vista do autor.</w:t>
      </w:r>
    </w:p>
    <w:p w14:paraId="7048B5B0" w14:textId="084A6FE3" w:rsidR="00BC17F6" w:rsidRPr="00293C21" w:rsidRDefault="00BC17F6" w:rsidP="00BC2560">
      <w:r w:rsidRPr="00293C21">
        <w:t xml:space="preserve">A partir dos resultados citados, espera-se que </w:t>
      </w:r>
      <w:r w:rsidR="00C95059" w:rsidRPr="00293C21">
        <w:t xml:space="preserve">seja o suficiente para ajudar </w:t>
      </w:r>
      <w:r w:rsidR="00C744F1" w:rsidRPr="00293C21">
        <w:t>profissionais que trabalham no ramo de desenvolvimento de software a tomarem melhores decisões quanto a definição e construção de APIs</w:t>
      </w:r>
      <w:r w:rsidR="00B249A2" w:rsidRPr="00293C21">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BC2560" w:rsidRDefault="00EA3AC8" w:rsidP="000E264F">
      <w:pPr>
        <w:pStyle w:val="Ttulo1"/>
        <w:ind w:firstLine="0"/>
        <w:rPr>
          <w:lang w:val="en-US" w:eastAsia="pt-BR"/>
        </w:rPr>
      </w:pPr>
      <w:bookmarkStart w:id="19" w:name="_Toc444850037"/>
      <w:bookmarkStart w:id="20" w:name="_Toc10492839"/>
      <w:r w:rsidRPr="00BC2560">
        <w:rPr>
          <w:lang w:val="en-US" w:eastAsia="pt-BR"/>
        </w:rPr>
        <w:lastRenderedPageBreak/>
        <w:t>ABSTRACT</w:t>
      </w:r>
      <w:bookmarkEnd w:id="19"/>
      <w:bookmarkEnd w:id="20"/>
    </w:p>
    <w:p w14:paraId="7306B91F" w14:textId="4358DAAF" w:rsidR="00544331" w:rsidRPr="00BC2560" w:rsidRDefault="00E51DC4" w:rsidP="00BC2560">
      <w:pPr>
        <w:rPr>
          <w:lang w:val="en-US" w:eastAsia="en-US"/>
        </w:rPr>
      </w:pPr>
      <w:r w:rsidRPr="004364BD">
        <w:rPr>
          <w:lang w:val="en-US" w:eastAsia="en-US"/>
        </w:rPr>
        <w:t>For a long time software developers have been using technologies like REST and SOAP</w:t>
      </w:r>
      <w:r w:rsidR="007C2667" w:rsidRPr="004364BD">
        <w:rPr>
          <w:lang w:val="en-US" w:eastAsia="en-US"/>
        </w:rPr>
        <w:t xml:space="preserve"> to develop their APIs. In the current work, </w:t>
      </w:r>
      <w:r w:rsidR="00F6418E" w:rsidRPr="004364BD">
        <w:rPr>
          <w:lang w:val="en-US" w:eastAsia="en-US"/>
        </w:rPr>
        <w:t xml:space="preserve">it’ll be presented a new technology </w:t>
      </w:r>
      <w:r w:rsidR="00BC2560">
        <w:rPr>
          <w:lang w:val="en-US" w:eastAsia="en-US"/>
        </w:rPr>
        <w:t>proposed</w:t>
      </w:r>
      <w:r w:rsidR="00F6418E" w:rsidRPr="004364BD">
        <w:rPr>
          <w:lang w:val="en-US" w:eastAsia="en-US"/>
        </w:rPr>
        <w:t xml:space="preserve"> and used by </w:t>
      </w:r>
      <w:r w:rsidR="00A5765D" w:rsidRPr="004364BD">
        <w:rPr>
          <w:lang w:val="en-US" w:eastAsia="en-US"/>
        </w:rPr>
        <w:t>Facebook to make it easier to build APIs</w:t>
      </w:r>
      <w:r w:rsidR="00361C82" w:rsidRPr="004364BD">
        <w:rPr>
          <w:lang w:val="en-US" w:eastAsia="en-US"/>
        </w:rPr>
        <w:t>, this technology is called GraphQL.</w:t>
      </w:r>
    </w:p>
    <w:p w14:paraId="196629A3" w14:textId="7038848A" w:rsidR="00544331" w:rsidRPr="004364BD" w:rsidRDefault="00361C82" w:rsidP="00BC2560">
      <w:pPr>
        <w:rPr>
          <w:lang w:val="en-US"/>
        </w:rPr>
      </w:pPr>
      <w:r w:rsidRPr="004364BD">
        <w:rPr>
          <w:lang w:val="en-US"/>
        </w:rPr>
        <w:t>The main goal of this document</w:t>
      </w:r>
      <w:r w:rsidR="008E22A4" w:rsidRPr="004364BD">
        <w:rPr>
          <w:lang w:val="en-US"/>
        </w:rPr>
        <w:t xml:space="preserve"> is to present in a succinct way how this technology works and what’s </w:t>
      </w:r>
      <w:r w:rsidR="00F37F6A" w:rsidRPr="004364BD">
        <w:rPr>
          <w:lang w:val="en-US"/>
        </w:rPr>
        <w:t>its advantages compared with the exi</w:t>
      </w:r>
      <w:r w:rsidR="00531F07" w:rsidRPr="004364BD">
        <w:rPr>
          <w:lang w:val="en-US"/>
        </w:rPr>
        <w:t>sting ways to build APIs, like REST and  SOAP.</w:t>
      </w:r>
    </w:p>
    <w:p w14:paraId="20F36399" w14:textId="4341A63B" w:rsidR="009227E8" w:rsidRPr="004364BD" w:rsidRDefault="009227E8" w:rsidP="00BC2560">
      <w:pPr>
        <w:rPr>
          <w:lang w:val="en-US"/>
        </w:rPr>
      </w:pPr>
      <w:r w:rsidRPr="004364BD">
        <w:rPr>
          <w:lang w:val="en-US"/>
        </w:rPr>
        <w:t xml:space="preserve">The methodology used </w:t>
      </w:r>
      <w:r w:rsidR="0063662B" w:rsidRPr="004364BD">
        <w:rPr>
          <w:lang w:val="en-US"/>
        </w:rPr>
        <w:t xml:space="preserve">to detail the operation of this new technology will be through </w:t>
      </w:r>
      <w:r w:rsidR="00494E2D" w:rsidRPr="004364BD">
        <w:rPr>
          <w:lang w:val="en-US"/>
        </w:rPr>
        <w:t xml:space="preserve">a case study, where will be built a small </w:t>
      </w:r>
      <w:r w:rsidR="0051373E" w:rsidRPr="004364BD">
        <w:rPr>
          <w:lang w:val="en-US"/>
        </w:rPr>
        <w:t xml:space="preserve">system using REST APIs following by the </w:t>
      </w:r>
      <w:r w:rsidR="00140DE2" w:rsidRPr="004364BD">
        <w:rPr>
          <w:lang w:val="en-US"/>
        </w:rPr>
        <w:t>construction of the same application built using GraphQL pointing the different</w:t>
      </w:r>
      <w:r w:rsidR="00FE4FE5" w:rsidRPr="004364BD">
        <w:rPr>
          <w:lang w:val="en-US"/>
        </w:rPr>
        <w:t xml:space="preserve"> points on both applications.</w:t>
      </w:r>
    </w:p>
    <w:p w14:paraId="47685324" w14:textId="3EDABA16" w:rsidR="00544331" w:rsidRDefault="00FE4FE5" w:rsidP="00BC2560">
      <w:pPr>
        <w:rPr>
          <w:lang w:val="en-US"/>
        </w:rPr>
      </w:pPr>
      <w:r w:rsidRPr="004364BD">
        <w:rPr>
          <w:lang w:val="en-US"/>
        </w:rPr>
        <w:t>At the end of this work</w:t>
      </w:r>
      <w:r w:rsidR="00D23256" w:rsidRPr="004364BD">
        <w:rPr>
          <w:lang w:val="en-US"/>
        </w:rPr>
        <w:t xml:space="preserve"> will be presented the comparative results between the studied </w:t>
      </w:r>
      <w:r w:rsidR="002D3FBD" w:rsidRPr="004364BD">
        <w:rPr>
          <w:lang w:val="en-US"/>
        </w:rPr>
        <w:t xml:space="preserve">technologies about development performance, positive and </w:t>
      </w:r>
      <w:r w:rsidR="00657AE3" w:rsidRPr="004364BD">
        <w:rPr>
          <w:lang w:val="en-US"/>
        </w:rPr>
        <w:t xml:space="preserve">negative details in the author’s point of view, how  many </w:t>
      </w:r>
      <w:r w:rsidR="0025479C" w:rsidRPr="004364BD">
        <w:rPr>
          <w:lang w:val="en-US"/>
        </w:rPr>
        <w:t>code lines written for each methodology, learning difficulty and what can be</w:t>
      </w:r>
      <w:r w:rsidR="000F4B22" w:rsidRPr="004364BD">
        <w:rPr>
          <w:lang w:val="en-US"/>
        </w:rPr>
        <w:t xml:space="preserve"> waited for the future of these technologies.</w:t>
      </w:r>
    </w:p>
    <w:p w14:paraId="1C3440B1" w14:textId="3C95519A" w:rsidR="00293C21" w:rsidRPr="00544331" w:rsidRDefault="003367D1" w:rsidP="00BC2560">
      <w:pPr>
        <w:rPr>
          <w:lang w:val="en-US"/>
        </w:rPr>
      </w:pPr>
      <w:r w:rsidRPr="004364BD">
        <w:rPr>
          <w:lang w:val="en-US"/>
        </w:rPr>
        <w:t xml:space="preserve">From the results quoted, </w:t>
      </w:r>
      <w:r w:rsidR="001C3053" w:rsidRPr="004364BD">
        <w:rPr>
          <w:lang w:val="en-US"/>
        </w:rPr>
        <w:t xml:space="preserve">it’s expected that it could be enough to help professionals who works </w:t>
      </w:r>
      <w:r w:rsidR="00290F18" w:rsidRPr="004364BD">
        <w:rPr>
          <w:lang w:val="en-US"/>
        </w:rPr>
        <w:t>in software development area to take better decisions regarding the construction and definition</w:t>
      </w:r>
      <w:r w:rsidR="004364BD" w:rsidRPr="004364BD">
        <w:rPr>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r w:rsidR="00293C21" w:rsidRPr="002A4EB2">
        <w:rPr>
          <w:rFonts w:eastAsia="Calibri"/>
          <w:lang w:val="en-US"/>
        </w:rPr>
        <w:t>GraphqQL</w:t>
      </w:r>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Del="00BD27F0" w:rsidRDefault="00EA3AC8" w:rsidP="00EA3AC8">
      <w:pPr>
        <w:suppressAutoHyphens w:val="0"/>
        <w:jc w:val="left"/>
        <w:rPr>
          <w:del w:id="21" w:author="Leonardo Ribeiro" w:date="2019-06-03T22:17:00Z"/>
          <w:rFonts w:eastAsia="Calibri" w:cs="Times New Roman"/>
          <w:color w:val="FF0000"/>
          <w:lang w:val="en-US" w:eastAsia="en-US"/>
        </w:rPr>
      </w:pPr>
      <w:del w:id="22" w:author="Leonardo Ribeiro" w:date="2019-06-03T22:17:00Z">
        <w:r w:rsidRPr="00293C21" w:rsidDel="00BD27F0">
          <w:rPr>
            <w:rFonts w:eastAsia="Calibri" w:cs="Times New Roman"/>
            <w:color w:val="FF0000"/>
            <w:lang w:val="en-US" w:eastAsia="en-US"/>
          </w:rPr>
          <w:br w:type="page"/>
        </w:r>
      </w:del>
    </w:p>
    <w:p w14:paraId="647125B0" w14:textId="748B77E0" w:rsidR="00EA3AC8" w:rsidRPr="00B66EE2" w:rsidDel="00BD27F0" w:rsidRDefault="00EA3AC8" w:rsidP="000E264F">
      <w:pPr>
        <w:pStyle w:val="Ttulo1"/>
        <w:ind w:firstLine="0"/>
        <w:rPr>
          <w:del w:id="23" w:author="Leonardo Ribeiro" w:date="2019-06-03T22:17:00Z"/>
          <w:lang w:val="en-US" w:eastAsia="pt-BR"/>
          <w:rPrChange w:id="24" w:author="Leonardo Ribeiro" w:date="2019-06-03T22:20:00Z">
            <w:rPr>
              <w:del w:id="25" w:author="Leonardo Ribeiro" w:date="2019-06-03T22:17:00Z"/>
              <w:lang w:eastAsia="pt-BR"/>
            </w:rPr>
          </w:rPrChange>
        </w:rPr>
      </w:pPr>
      <w:bookmarkStart w:id="26" w:name="_Toc444850038"/>
      <w:del w:id="27" w:author="Leonardo Ribeiro" w:date="2019-06-03T22:17:00Z">
        <w:r w:rsidRPr="00B66EE2" w:rsidDel="00BD27F0">
          <w:rPr>
            <w:lang w:val="en-US" w:eastAsia="pt-BR"/>
            <w:rPrChange w:id="28" w:author="Leonardo Ribeiro" w:date="2019-06-03T22:20:00Z">
              <w:rPr>
                <w:lang w:eastAsia="pt-BR"/>
              </w:rPr>
            </w:rPrChange>
          </w:rPr>
          <w:delText>LISTA DE ILU</w:delText>
        </w:r>
        <w:r w:rsidR="00BC1D9B" w:rsidRPr="00B66EE2" w:rsidDel="00BD27F0">
          <w:rPr>
            <w:lang w:val="en-US" w:eastAsia="pt-BR"/>
            <w:rPrChange w:id="29" w:author="Leonardo Ribeiro" w:date="2019-06-03T22:20:00Z">
              <w:rPr>
                <w:lang w:eastAsia="pt-BR"/>
              </w:rPr>
            </w:rPrChange>
          </w:rPr>
          <w:delText>S</w:delText>
        </w:r>
        <w:r w:rsidRPr="00B66EE2" w:rsidDel="00BD27F0">
          <w:rPr>
            <w:lang w:val="en-US" w:eastAsia="pt-BR"/>
            <w:rPrChange w:id="30" w:author="Leonardo Ribeiro" w:date="2019-06-03T22:20:00Z">
              <w:rPr>
                <w:lang w:eastAsia="pt-BR"/>
              </w:rPr>
            </w:rPrChange>
          </w:rPr>
          <w:delText>TRAÇÕES</w:delText>
        </w:r>
        <w:bookmarkEnd w:id="26"/>
      </w:del>
    </w:p>
    <w:p w14:paraId="647125B1" w14:textId="2582C550" w:rsidR="00EA3AC8" w:rsidRPr="00B66EE2" w:rsidDel="00BD27F0" w:rsidRDefault="00EA3AC8" w:rsidP="00EA3AC8">
      <w:pPr>
        <w:suppressAutoHyphens w:val="0"/>
        <w:spacing w:line="240" w:lineRule="auto"/>
        <w:ind w:firstLine="0"/>
        <w:jc w:val="left"/>
        <w:rPr>
          <w:del w:id="31" w:author="Leonardo Ribeiro" w:date="2019-06-03T22:17:00Z"/>
          <w:rFonts w:eastAsia="Calibri" w:cs="Times New Roman"/>
          <w:color w:val="000000" w:themeColor="text1"/>
          <w:szCs w:val="22"/>
          <w:lang w:val="en-US" w:eastAsia="en-US"/>
          <w:rPrChange w:id="32" w:author="Leonardo Ribeiro" w:date="2019-06-03T22:20:00Z">
            <w:rPr>
              <w:del w:id="33" w:author="Leonardo Ribeiro" w:date="2019-06-03T22:17:00Z"/>
              <w:rFonts w:eastAsia="Calibri" w:cs="Times New Roman"/>
              <w:color w:val="000000" w:themeColor="text1"/>
              <w:szCs w:val="22"/>
              <w:lang w:eastAsia="en-US"/>
            </w:rPr>
          </w:rPrChange>
        </w:rPr>
      </w:pPr>
    </w:p>
    <w:p w14:paraId="647125B2" w14:textId="2093E524" w:rsidR="00EA3AC8" w:rsidRPr="00B66EE2" w:rsidDel="00BD27F0" w:rsidRDefault="00EA3AC8" w:rsidP="00EA3AC8">
      <w:pPr>
        <w:tabs>
          <w:tab w:val="right" w:leader="dot" w:pos="9061"/>
        </w:tabs>
        <w:suppressAutoHyphens w:val="0"/>
        <w:spacing w:line="240" w:lineRule="auto"/>
        <w:ind w:firstLine="0"/>
        <w:jc w:val="left"/>
        <w:rPr>
          <w:del w:id="34" w:author="Leonardo Ribeiro" w:date="2019-06-03T22:17:00Z"/>
          <w:rFonts w:cs="Times New Roman"/>
          <w:color w:val="000000" w:themeColor="text1"/>
          <w:szCs w:val="20"/>
          <w:lang w:val="en-US" w:eastAsia="pt-BR"/>
          <w:rPrChange w:id="35" w:author="Leonardo Ribeiro" w:date="2019-06-03T22:20:00Z">
            <w:rPr>
              <w:del w:id="36" w:author="Leonardo Ribeiro" w:date="2019-06-03T22:17:00Z"/>
              <w:rFonts w:cs="Times New Roman"/>
              <w:color w:val="000000" w:themeColor="text1"/>
              <w:szCs w:val="20"/>
              <w:lang w:eastAsia="pt-BR"/>
            </w:rPr>
          </w:rPrChange>
        </w:rPr>
      </w:pPr>
      <w:del w:id="37" w:author="Leonardo Ribeiro" w:date="2019-06-03T22:17:00Z">
        <w:r w:rsidRPr="00B66EE2" w:rsidDel="00BD27F0">
          <w:rPr>
            <w:rFonts w:cs="Times New Roman"/>
            <w:color w:val="000000" w:themeColor="text1"/>
            <w:szCs w:val="20"/>
            <w:lang w:val="en-US" w:eastAsia="pt-BR"/>
            <w:rPrChange w:id="38" w:author="Leonardo Ribeiro" w:date="2019-06-03T22:20:00Z">
              <w:rPr>
                <w:rFonts w:cs="Times New Roman"/>
                <w:color w:val="000000" w:themeColor="text1"/>
                <w:szCs w:val="20"/>
                <w:lang w:eastAsia="pt-BR"/>
              </w:rPr>
            </w:rPrChange>
          </w:rPr>
          <w:delText>Ilustração 1 – Nome da ilustração</w:delText>
        </w:r>
        <w:r w:rsidRPr="00B66EE2" w:rsidDel="00BD27F0">
          <w:rPr>
            <w:rFonts w:cs="Times New Roman"/>
            <w:color w:val="000000" w:themeColor="text1"/>
            <w:szCs w:val="20"/>
            <w:lang w:val="en-US" w:eastAsia="pt-BR"/>
            <w:rPrChange w:id="39" w:author="Leonardo Ribeiro" w:date="2019-06-03T22:20:00Z">
              <w:rPr>
                <w:rFonts w:cs="Times New Roman"/>
                <w:color w:val="000000" w:themeColor="text1"/>
                <w:szCs w:val="20"/>
                <w:lang w:eastAsia="pt-BR"/>
              </w:rPr>
            </w:rPrChange>
          </w:rPr>
          <w:tab/>
        </w:r>
        <w:r w:rsidRPr="00B66EE2" w:rsidDel="00BD27F0">
          <w:rPr>
            <w:rFonts w:cs="Times New Roman"/>
            <w:color w:val="FF0000"/>
            <w:szCs w:val="20"/>
            <w:lang w:val="en-US" w:eastAsia="pt-BR"/>
            <w:rPrChange w:id="40" w:author="Leonardo Ribeiro" w:date="2019-06-03T22:20:00Z">
              <w:rPr>
                <w:rFonts w:cs="Times New Roman"/>
                <w:color w:val="FF0000"/>
                <w:szCs w:val="20"/>
                <w:lang w:eastAsia="pt-BR"/>
              </w:rPr>
            </w:rPrChange>
          </w:rPr>
          <w:delText>p</w:delText>
        </w:r>
      </w:del>
    </w:p>
    <w:p w14:paraId="647125B3" w14:textId="4E059C50" w:rsidR="00EA3AC8" w:rsidRPr="00B66EE2" w:rsidDel="00BD27F0" w:rsidRDefault="00EA3AC8" w:rsidP="00EA3AC8">
      <w:pPr>
        <w:tabs>
          <w:tab w:val="right" w:leader="dot" w:pos="9061"/>
        </w:tabs>
        <w:suppressAutoHyphens w:val="0"/>
        <w:spacing w:line="240" w:lineRule="auto"/>
        <w:ind w:firstLine="0"/>
        <w:jc w:val="left"/>
        <w:rPr>
          <w:del w:id="41" w:author="Leonardo Ribeiro" w:date="2019-06-03T22:17:00Z"/>
          <w:rFonts w:cs="Times New Roman"/>
          <w:color w:val="000000" w:themeColor="text1"/>
          <w:szCs w:val="20"/>
          <w:lang w:val="en-US" w:eastAsia="pt-BR"/>
          <w:rPrChange w:id="42" w:author="Leonardo Ribeiro" w:date="2019-06-03T22:20:00Z">
            <w:rPr>
              <w:del w:id="43" w:author="Leonardo Ribeiro" w:date="2019-06-03T22:17:00Z"/>
              <w:rFonts w:cs="Times New Roman"/>
              <w:color w:val="000000" w:themeColor="text1"/>
              <w:szCs w:val="20"/>
              <w:lang w:eastAsia="pt-BR"/>
            </w:rPr>
          </w:rPrChange>
        </w:rPr>
      </w:pPr>
      <w:del w:id="44" w:author="Leonardo Ribeiro" w:date="2019-06-03T22:17:00Z">
        <w:r w:rsidRPr="00B66EE2" w:rsidDel="00BD27F0">
          <w:rPr>
            <w:rFonts w:cs="Times New Roman"/>
            <w:color w:val="000000" w:themeColor="text1"/>
            <w:szCs w:val="20"/>
            <w:lang w:val="en-US" w:eastAsia="pt-BR"/>
            <w:rPrChange w:id="45" w:author="Leonardo Ribeiro" w:date="2019-06-03T22:20:00Z">
              <w:rPr>
                <w:rFonts w:cs="Times New Roman"/>
                <w:color w:val="000000" w:themeColor="text1"/>
                <w:szCs w:val="20"/>
                <w:lang w:eastAsia="pt-BR"/>
              </w:rPr>
            </w:rPrChange>
          </w:rPr>
          <w:delText>Ilustração 2 – Nome da ilustração</w:delText>
        </w:r>
        <w:r w:rsidRPr="00B66EE2" w:rsidDel="00BD27F0">
          <w:rPr>
            <w:rFonts w:cs="Times New Roman"/>
            <w:color w:val="000000" w:themeColor="text1"/>
            <w:szCs w:val="20"/>
            <w:lang w:val="en-US" w:eastAsia="pt-BR"/>
            <w:rPrChange w:id="46" w:author="Leonardo Ribeiro" w:date="2019-06-03T22:20:00Z">
              <w:rPr>
                <w:rFonts w:cs="Times New Roman"/>
                <w:color w:val="000000" w:themeColor="text1"/>
                <w:szCs w:val="20"/>
                <w:lang w:eastAsia="pt-BR"/>
              </w:rPr>
            </w:rPrChange>
          </w:rPr>
          <w:tab/>
        </w:r>
        <w:r w:rsidRPr="00B66EE2" w:rsidDel="00BD27F0">
          <w:rPr>
            <w:rFonts w:cs="Times New Roman"/>
            <w:color w:val="FF0000"/>
            <w:szCs w:val="20"/>
            <w:lang w:val="en-US" w:eastAsia="pt-BR"/>
            <w:rPrChange w:id="47" w:author="Leonardo Ribeiro" w:date="2019-06-03T22:20:00Z">
              <w:rPr>
                <w:rFonts w:cs="Times New Roman"/>
                <w:color w:val="FF0000"/>
                <w:szCs w:val="20"/>
                <w:lang w:eastAsia="pt-BR"/>
              </w:rPr>
            </w:rPrChange>
          </w:rPr>
          <w:delText>p</w:delText>
        </w:r>
      </w:del>
    </w:p>
    <w:p w14:paraId="647125B4" w14:textId="484A94F6" w:rsidR="00EA3AC8" w:rsidRPr="00B66EE2" w:rsidDel="00BD27F0" w:rsidRDefault="00EA3AC8" w:rsidP="00EA3AC8">
      <w:pPr>
        <w:tabs>
          <w:tab w:val="right" w:leader="dot" w:pos="9061"/>
        </w:tabs>
        <w:suppressAutoHyphens w:val="0"/>
        <w:spacing w:line="240" w:lineRule="auto"/>
        <w:ind w:firstLine="0"/>
        <w:jc w:val="left"/>
        <w:rPr>
          <w:del w:id="48" w:author="Leonardo Ribeiro" w:date="2019-06-03T22:17:00Z"/>
          <w:rFonts w:cs="Times New Roman"/>
          <w:color w:val="auto"/>
          <w:szCs w:val="20"/>
          <w:lang w:val="en-US" w:eastAsia="pt-BR"/>
          <w:rPrChange w:id="49" w:author="Leonardo Ribeiro" w:date="2019-06-03T22:20:00Z">
            <w:rPr>
              <w:del w:id="50" w:author="Leonardo Ribeiro" w:date="2019-06-03T22:17:00Z"/>
              <w:rFonts w:cs="Times New Roman"/>
              <w:color w:val="auto"/>
              <w:szCs w:val="20"/>
              <w:lang w:eastAsia="pt-BR"/>
            </w:rPr>
          </w:rPrChange>
        </w:rPr>
      </w:pPr>
    </w:p>
    <w:p w14:paraId="647125B5" w14:textId="70416A6B" w:rsidR="00EA3AC8" w:rsidRPr="00B66EE2" w:rsidDel="00BD27F0" w:rsidRDefault="00EA3AC8" w:rsidP="00EA3AC8">
      <w:pPr>
        <w:suppressAutoHyphens w:val="0"/>
        <w:ind w:firstLine="0"/>
        <w:jc w:val="left"/>
        <w:rPr>
          <w:del w:id="51" w:author="Leonardo Ribeiro" w:date="2019-06-03T22:17:00Z"/>
          <w:rFonts w:eastAsia="Calibri" w:cs="Times New Roman"/>
          <w:color w:val="auto"/>
          <w:szCs w:val="22"/>
          <w:lang w:val="en-US" w:eastAsia="pt-BR"/>
          <w:rPrChange w:id="52" w:author="Leonardo Ribeiro" w:date="2019-06-03T22:20:00Z">
            <w:rPr>
              <w:del w:id="53" w:author="Leonardo Ribeiro" w:date="2019-06-03T22:17:00Z"/>
              <w:rFonts w:eastAsia="Calibri" w:cs="Times New Roman"/>
              <w:color w:val="auto"/>
              <w:szCs w:val="22"/>
              <w:lang w:eastAsia="pt-BR"/>
            </w:rPr>
          </w:rPrChange>
        </w:rPr>
      </w:pPr>
    </w:p>
    <w:p w14:paraId="647125B6" w14:textId="189C8EE6" w:rsidR="00EA3AC8" w:rsidRPr="00B66EE2" w:rsidDel="00BD27F0" w:rsidRDefault="00EA3AC8" w:rsidP="00EA3AC8">
      <w:pPr>
        <w:suppressAutoHyphens w:val="0"/>
        <w:ind w:firstLine="0"/>
        <w:jc w:val="left"/>
        <w:rPr>
          <w:del w:id="54" w:author="Leonardo Ribeiro" w:date="2019-06-03T22:17:00Z"/>
          <w:rFonts w:eastAsia="Calibri" w:cs="Times New Roman"/>
          <w:color w:val="auto"/>
          <w:szCs w:val="22"/>
          <w:lang w:val="en-US" w:eastAsia="pt-BR"/>
          <w:rPrChange w:id="55" w:author="Leonardo Ribeiro" w:date="2019-06-03T22:20:00Z">
            <w:rPr>
              <w:del w:id="56" w:author="Leonardo Ribeiro" w:date="2019-06-03T22:17:00Z"/>
              <w:rFonts w:eastAsia="Calibri" w:cs="Times New Roman"/>
              <w:color w:val="auto"/>
              <w:szCs w:val="22"/>
              <w:lang w:eastAsia="pt-BR"/>
            </w:rPr>
          </w:rPrChange>
        </w:rPr>
      </w:pPr>
    </w:p>
    <w:p w14:paraId="647125B7" w14:textId="409A066F" w:rsidR="00EA3AC8" w:rsidRPr="00B66EE2" w:rsidDel="00BD27F0" w:rsidRDefault="00EA3AC8" w:rsidP="00EA3AC8">
      <w:pPr>
        <w:suppressAutoHyphens w:val="0"/>
        <w:spacing w:line="240" w:lineRule="auto"/>
        <w:ind w:firstLine="0"/>
        <w:jc w:val="left"/>
        <w:rPr>
          <w:del w:id="57" w:author="Leonardo Ribeiro" w:date="2019-06-03T22:17:00Z"/>
          <w:rFonts w:eastAsia="Calibri" w:cs="Times New Roman"/>
          <w:color w:val="auto"/>
          <w:szCs w:val="22"/>
          <w:lang w:val="en-US" w:eastAsia="en-US"/>
          <w:rPrChange w:id="58" w:author="Leonardo Ribeiro" w:date="2019-06-03T22:20:00Z">
            <w:rPr>
              <w:del w:id="59" w:author="Leonardo Ribeiro" w:date="2019-06-03T22:17:00Z"/>
              <w:rFonts w:eastAsia="Calibri" w:cs="Times New Roman"/>
              <w:color w:val="auto"/>
              <w:szCs w:val="22"/>
              <w:lang w:eastAsia="en-US"/>
            </w:rPr>
          </w:rPrChange>
        </w:rPr>
      </w:pPr>
      <w:del w:id="60" w:author="Leonardo Ribeiro" w:date="2019-06-03T22:17:00Z">
        <w:r w:rsidRPr="00B66EE2" w:rsidDel="00BD27F0">
          <w:rPr>
            <w:rFonts w:eastAsia="Calibri" w:cs="Times New Roman"/>
            <w:color w:val="FF0000"/>
            <w:szCs w:val="22"/>
            <w:lang w:val="en-US" w:eastAsia="en-US"/>
            <w:rPrChange w:id="61" w:author="Leonardo Ribeiro" w:date="2019-06-03T22:20:00Z">
              <w:rPr>
                <w:rFonts w:eastAsia="Calibri" w:cs="Times New Roman"/>
                <w:color w:val="FF0000"/>
                <w:szCs w:val="22"/>
                <w:lang w:eastAsia="en-US"/>
              </w:rPr>
            </w:rPrChange>
          </w:rPr>
          <w:delText xml:space="preserve"> [Colocar</w:delText>
        </w:r>
        <w:r w:rsidR="00BC1D9B" w:rsidRPr="00B66EE2" w:rsidDel="00BD27F0">
          <w:rPr>
            <w:rFonts w:eastAsia="Calibri" w:cs="Times New Roman"/>
            <w:color w:val="FF0000"/>
            <w:szCs w:val="22"/>
            <w:lang w:val="en-US" w:eastAsia="en-US"/>
            <w:rPrChange w:id="62" w:author="Leonardo Ribeiro" w:date="2019-06-03T22:20:00Z">
              <w:rPr>
                <w:rFonts w:eastAsia="Calibri" w:cs="Times New Roman"/>
                <w:color w:val="FF0000"/>
                <w:szCs w:val="22"/>
                <w:lang w:eastAsia="en-US"/>
              </w:rPr>
            </w:rPrChange>
          </w:rPr>
          <w:delText>,</w:delText>
        </w:r>
        <w:r w:rsidRPr="00B66EE2" w:rsidDel="00BD27F0">
          <w:rPr>
            <w:rFonts w:eastAsia="Calibri" w:cs="Times New Roman"/>
            <w:color w:val="FF0000"/>
            <w:szCs w:val="22"/>
            <w:lang w:val="en-US" w:eastAsia="en-US"/>
            <w:rPrChange w:id="63" w:author="Leonardo Ribeiro" w:date="2019-06-03T22:20:00Z">
              <w:rPr>
                <w:rFonts w:eastAsia="Calibri" w:cs="Times New Roman"/>
                <w:color w:val="FF0000"/>
                <w:szCs w:val="22"/>
                <w:lang w:eastAsia="en-US"/>
              </w:rPr>
            </w:rPrChange>
          </w:rPr>
          <w:delText xml:space="preserve"> se houver. Onde p é o número da página]</w:delText>
        </w:r>
      </w:del>
    </w:p>
    <w:p w14:paraId="647125B8" w14:textId="5A42E093" w:rsidR="00EA3AC8" w:rsidRPr="00B66EE2" w:rsidDel="00BD27F0" w:rsidRDefault="00EA3AC8" w:rsidP="00BD27F0">
      <w:pPr>
        <w:suppressAutoHyphens w:val="0"/>
        <w:jc w:val="left"/>
        <w:rPr>
          <w:del w:id="64" w:author="Leonardo Ribeiro" w:date="2019-06-03T22:17:00Z"/>
          <w:rFonts w:eastAsia="Calibri" w:cs="Times New Roman"/>
          <w:color w:val="auto"/>
          <w:szCs w:val="22"/>
          <w:lang w:val="en-US" w:eastAsia="en-US"/>
          <w:rPrChange w:id="65" w:author="Leonardo Ribeiro" w:date="2019-06-03T22:20:00Z">
            <w:rPr>
              <w:del w:id="66" w:author="Leonardo Ribeiro" w:date="2019-06-03T22:17:00Z"/>
              <w:rFonts w:eastAsia="Calibri" w:cs="Times New Roman"/>
              <w:color w:val="auto"/>
              <w:szCs w:val="22"/>
              <w:lang w:eastAsia="en-US"/>
            </w:rPr>
          </w:rPrChange>
        </w:rPr>
        <w:pPrChange w:id="67" w:author="Leonardo Ribeiro" w:date="2019-06-03T22:17:00Z">
          <w:pPr>
            <w:suppressAutoHyphens w:val="0"/>
            <w:ind w:firstLine="0"/>
            <w:jc w:val="left"/>
          </w:pPr>
        </w:pPrChange>
      </w:pPr>
    </w:p>
    <w:p w14:paraId="647125B9" w14:textId="52AE534C" w:rsidR="00EA3AC8" w:rsidRPr="00B66EE2" w:rsidDel="00BD27F0" w:rsidRDefault="00EA3AC8" w:rsidP="00EA3AC8">
      <w:pPr>
        <w:suppressAutoHyphens w:val="0"/>
        <w:ind w:firstLine="0"/>
        <w:jc w:val="left"/>
        <w:rPr>
          <w:del w:id="68" w:author="Leonardo Ribeiro" w:date="2019-06-03T22:17:00Z"/>
          <w:rFonts w:eastAsia="Calibri" w:cs="Times New Roman"/>
          <w:color w:val="auto"/>
          <w:szCs w:val="22"/>
          <w:lang w:val="en-US" w:eastAsia="en-US"/>
          <w:rPrChange w:id="69" w:author="Leonardo Ribeiro" w:date="2019-06-03T22:20:00Z">
            <w:rPr>
              <w:del w:id="70" w:author="Leonardo Ribeiro" w:date="2019-06-03T22:17:00Z"/>
              <w:rFonts w:eastAsia="Calibri" w:cs="Times New Roman"/>
              <w:color w:val="auto"/>
              <w:szCs w:val="22"/>
              <w:lang w:eastAsia="en-US"/>
            </w:rPr>
          </w:rPrChange>
        </w:rPr>
      </w:pPr>
    </w:p>
    <w:p w14:paraId="647125BA" w14:textId="04BE7A08" w:rsidR="00EA3AC8" w:rsidRPr="00B66EE2" w:rsidDel="00BD27F0" w:rsidRDefault="00EA3AC8" w:rsidP="00EA3AC8">
      <w:pPr>
        <w:suppressAutoHyphens w:val="0"/>
        <w:ind w:firstLine="0"/>
        <w:jc w:val="left"/>
        <w:rPr>
          <w:del w:id="71" w:author="Leonardo Ribeiro" w:date="2019-06-03T22:17:00Z"/>
          <w:rFonts w:eastAsia="Calibri" w:cs="Times New Roman"/>
          <w:color w:val="auto"/>
          <w:szCs w:val="22"/>
          <w:lang w:val="en-US" w:eastAsia="en-US"/>
          <w:rPrChange w:id="72" w:author="Leonardo Ribeiro" w:date="2019-06-03T22:20:00Z">
            <w:rPr>
              <w:del w:id="73" w:author="Leonardo Ribeiro" w:date="2019-06-03T22:17:00Z"/>
              <w:rFonts w:eastAsia="Calibri" w:cs="Times New Roman"/>
              <w:color w:val="auto"/>
              <w:szCs w:val="22"/>
              <w:lang w:eastAsia="en-US"/>
            </w:rPr>
          </w:rPrChange>
        </w:rPr>
      </w:pPr>
    </w:p>
    <w:p w14:paraId="647125BB" w14:textId="1A5C3C35" w:rsidR="00EA3AC8" w:rsidRPr="00B66EE2" w:rsidDel="00BD27F0" w:rsidRDefault="00EA3AC8" w:rsidP="00EA3AC8">
      <w:pPr>
        <w:suppressAutoHyphens w:val="0"/>
        <w:ind w:firstLine="0"/>
        <w:jc w:val="left"/>
        <w:rPr>
          <w:del w:id="74" w:author="Leonardo Ribeiro" w:date="2019-06-03T22:17:00Z"/>
          <w:rFonts w:eastAsia="Calibri" w:cs="Times New Roman"/>
          <w:color w:val="auto"/>
          <w:szCs w:val="22"/>
          <w:lang w:val="en-US" w:eastAsia="en-US"/>
          <w:rPrChange w:id="75" w:author="Leonardo Ribeiro" w:date="2019-06-03T22:20:00Z">
            <w:rPr>
              <w:del w:id="76" w:author="Leonardo Ribeiro" w:date="2019-06-03T22:17:00Z"/>
              <w:rFonts w:eastAsia="Calibri" w:cs="Times New Roman"/>
              <w:color w:val="auto"/>
              <w:szCs w:val="22"/>
              <w:lang w:eastAsia="en-US"/>
            </w:rPr>
          </w:rPrChange>
        </w:rPr>
      </w:pPr>
    </w:p>
    <w:p w14:paraId="647125BC" w14:textId="77777777" w:rsidR="00EA3AC8" w:rsidRPr="00B66EE2" w:rsidRDefault="00EA3AC8" w:rsidP="00EA3AC8">
      <w:pPr>
        <w:suppressAutoHyphens w:val="0"/>
        <w:ind w:firstLine="0"/>
        <w:jc w:val="left"/>
        <w:rPr>
          <w:rFonts w:eastAsia="Calibri" w:cs="Times New Roman"/>
          <w:color w:val="auto"/>
          <w:szCs w:val="22"/>
          <w:lang w:val="en-US" w:eastAsia="en-US"/>
          <w:rPrChange w:id="77" w:author="Leonardo Ribeiro" w:date="2019-06-03T22:20:00Z">
            <w:rPr>
              <w:rFonts w:eastAsia="Calibri" w:cs="Times New Roman"/>
              <w:color w:val="auto"/>
              <w:szCs w:val="22"/>
              <w:lang w:eastAsia="en-US"/>
            </w:rPr>
          </w:rPrChange>
        </w:rPr>
      </w:pPr>
    </w:p>
    <w:p w14:paraId="647125BD" w14:textId="77777777" w:rsidR="00EA3AC8" w:rsidRPr="00B66EE2" w:rsidRDefault="00EA3AC8" w:rsidP="00EA3AC8">
      <w:pPr>
        <w:tabs>
          <w:tab w:val="right" w:leader="dot" w:pos="9061"/>
        </w:tabs>
        <w:suppressAutoHyphens w:val="0"/>
        <w:spacing w:line="240" w:lineRule="auto"/>
        <w:ind w:firstLine="0"/>
        <w:jc w:val="left"/>
        <w:rPr>
          <w:rFonts w:cs="Times New Roman"/>
          <w:color w:val="auto"/>
          <w:szCs w:val="20"/>
          <w:lang w:val="en-US" w:eastAsia="pt-BR"/>
          <w:rPrChange w:id="78" w:author="Leonardo Ribeiro" w:date="2019-06-03T22:20:00Z">
            <w:rPr>
              <w:rFonts w:cs="Times New Roman"/>
              <w:color w:val="auto"/>
              <w:szCs w:val="20"/>
              <w:lang w:eastAsia="pt-BR"/>
            </w:rPr>
          </w:rPrChange>
        </w:rPr>
      </w:pPr>
      <w:r w:rsidRPr="00B66EE2">
        <w:rPr>
          <w:rFonts w:cs="Times New Roman"/>
          <w:color w:val="FF0000"/>
          <w:szCs w:val="20"/>
          <w:lang w:val="en-US" w:eastAsia="pt-BR"/>
          <w:rPrChange w:id="79" w:author="Leonardo Ribeiro" w:date="2019-06-03T22:20:00Z">
            <w:rPr>
              <w:rFonts w:cs="Times New Roman"/>
              <w:color w:val="FF0000"/>
              <w:szCs w:val="20"/>
              <w:lang w:eastAsia="pt-BR"/>
            </w:rPr>
          </w:rPrChange>
        </w:rPr>
        <w:t xml:space="preserve"> </w:t>
      </w:r>
      <w:r w:rsidRPr="00B66EE2">
        <w:rPr>
          <w:rFonts w:cs="Times New Roman"/>
          <w:color w:val="auto"/>
          <w:szCs w:val="20"/>
          <w:lang w:val="en-US" w:eastAsia="pt-BR"/>
          <w:rPrChange w:id="80" w:author="Leonardo Ribeiro" w:date="2019-06-03T22:20:00Z">
            <w:rPr>
              <w:rFonts w:cs="Times New Roman"/>
              <w:color w:val="auto"/>
              <w:szCs w:val="20"/>
              <w:lang w:eastAsia="pt-BR"/>
            </w:rPr>
          </w:rPrChange>
        </w:rPr>
        <w:br w:type="page"/>
      </w:r>
    </w:p>
    <w:p w14:paraId="647125BE" w14:textId="04D87ADA" w:rsidR="00EA3AC8" w:rsidRPr="00EA3AC8" w:rsidDel="00BD27F0" w:rsidRDefault="00EA3AC8" w:rsidP="000E264F">
      <w:pPr>
        <w:pStyle w:val="Ttulo1"/>
        <w:ind w:firstLine="0"/>
        <w:rPr>
          <w:del w:id="81" w:author="Leonardo Ribeiro" w:date="2019-06-03T22:18:00Z"/>
          <w:lang w:eastAsia="pt-BR"/>
        </w:rPr>
      </w:pPr>
      <w:bookmarkStart w:id="82" w:name="_Toc444850039"/>
      <w:bookmarkStart w:id="83" w:name="_Toc10492840"/>
      <w:r w:rsidRPr="00EA3AC8">
        <w:rPr>
          <w:lang w:eastAsia="pt-BR"/>
        </w:rPr>
        <w:lastRenderedPageBreak/>
        <w:t xml:space="preserve">LISTA DE </w:t>
      </w:r>
      <w:del w:id="84" w:author="Leonardo Ribeiro" w:date="2019-06-03T22:18:00Z">
        <w:r w:rsidRPr="00EA3AC8" w:rsidDel="00BD27F0">
          <w:rPr>
            <w:lang w:eastAsia="pt-BR"/>
          </w:rPr>
          <w:delText>GRÁFICOS</w:delText>
        </w:r>
      </w:del>
      <w:bookmarkEnd w:id="82"/>
      <w:ins w:id="85" w:author="Leonardo Ribeiro" w:date="2019-06-03T22:18:00Z">
        <w:r w:rsidR="00BD27F0">
          <w:rPr>
            <w:lang w:eastAsia="pt-BR"/>
          </w:rPr>
          <w:t>FIGURAS</w:t>
        </w:r>
      </w:ins>
      <w:bookmarkEnd w:id="83"/>
    </w:p>
    <w:p w14:paraId="647125BF" w14:textId="77777777" w:rsidR="00EA3AC8" w:rsidRPr="00EA3AC8" w:rsidRDefault="00EA3AC8" w:rsidP="00BD27F0">
      <w:pPr>
        <w:pStyle w:val="Ttulo1"/>
        <w:ind w:firstLine="0"/>
        <w:rPr>
          <w:rFonts w:eastAsia="Calibri"/>
          <w:lang w:eastAsia="en-US"/>
        </w:rPr>
        <w:pPrChange w:id="86" w:author="Leonardo Ribeiro" w:date="2019-06-03T22:18:00Z">
          <w:pPr>
            <w:suppressAutoHyphens w:val="0"/>
            <w:spacing w:line="240" w:lineRule="auto"/>
            <w:ind w:firstLine="0"/>
            <w:jc w:val="left"/>
          </w:pPr>
        </w:pPrChange>
      </w:pPr>
    </w:p>
    <w:p w14:paraId="647125C0" w14:textId="106630D5" w:rsidR="00EA3AC8" w:rsidRPr="00EA3AC8" w:rsidDel="00BD27F0" w:rsidRDefault="00EA3AC8" w:rsidP="00EA3AC8">
      <w:pPr>
        <w:tabs>
          <w:tab w:val="right" w:leader="dot" w:pos="9061"/>
        </w:tabs>
        <w:suppressAutoHyphens w:val="0"/>
        <w:spacing w:line="240" w:lineRule="auto"/>
        <w:ind w:firstLine="0"/>
        <w:jc w:val="left"/>
        <w:rPr>
          <w:del w:id="87" w:author="Leonardo Ribeiro" w:date="2019-06-03T22:18:00Z"/>
          <w:rFonts w:cs="Times New Roman"/>
          <w:color w:val="000000" w:themeColor="text1"/>
          <w:szCs w:val="20"/>
          <w:lang w:eastAsia="pt-BR"/>
        </w:rPr>
      </w:pPr>
      <w:del w:id="88" w:author="Leonardo Ribeiro" w:date="2019-06-03T22:18:00Z">
        <w:r w:rsidRPr="00EA3AC8" w:rsidDel="00BD27F0">
          <w:rPr>
            <w:rFonts w:cs="Times New Roman"/>
            <w:color w:val="000000" w:themeColor="text1"/>
            <w:szCs w:val="20"/>
            <w:lang w:eastAsia="pt-BR"/>
          </w:rPr>
          <w:delText>Gráfico 1 – Nome do gráfico</w:delText>
        </w:r>
        <w:r w:rsidRPr="00EA3AC8" w:rsidDel="00BD27F0">
          <w:rPr>
            <w:rFonts w:cs="Times New Roman"/>
            <w:color w:val="000000" w:themeColor="text1"/>
            <w:szCs w:val="20"/>
            <w:lang w:eastAsia="pt-BR"/>
          </w:rPr>
          <w:tab/>
        </w:r>
        <w:r w:rsidRPr="00EA3AC8" w:rsidDel="00BD27F0">
          <w:rPr>
            <w:rFonts w:cs="Times New Roman"/>
            <w:color w:val="FF0000"/>
            <w:szCs w:val="20"/>
            <w:lang w:eastAsia="pt-BR"/>
          </w:rPr>
          <w:delText>p</w:delText>
        </w:r>
      </w:del>
    </w:p>
    <w:p w14:paraId="0661F684" w14:textId="1F2A92E3" w:rsidR="00BD27F0" w:rsidRDefault="00BD27F0">
      <w:pPr>
        <w:pStyle w:val="ndicedeilustraes"/>
        <w:rPr>
          <w:ins w:id="89" w:author="Leonardo Ribeiro" w:date="2019-06-03T22:18:00Z"/>
          <w:rFonts w:asciiTheme="minorHAnsi" w:eastAsiaTheme="minorEastAsia" w:hAnsiTheme="minorHAnsi" w:cstheme="minorBidi"/>
          <w:noProof/>
          <w:color w:val="auto"/>
          <w:sz w:val="22"/>
          <w:szCs w:val="22"/>
          <w:lang w:eastAsia="pt-BR"/>
        </w:rPr>
      </w:pPr>
      <w:ins w:id="90" w:author="Leonardo Ribeiro" w:date="2019-06-03T22:18:00Z">
        <w:r>
          <w:rPr>
            <w:rFonts w:eastAsia="Calibri" w:cs="Times New Roman"/>
            <w:color w:val="000000" w:themeColor="text1"/>
            <w:szCs w:val="22"/>
            <w:lang w:eastAsia="en-US"/>
          </w:rPr>
          <w:fldChar w:fldCharType="begin"/>
        </w:r>
        <w:r>
          <w:rPr>
            <w:rFonts w:eastAsia="Calibri" w:cs="Times New Roman"/>
            <w:color w:val="000000" w:themeColor="text1"/>
            <w:szCs w:val="22"/>
            <w:lang w:eastAsia="en-US"/>
          </w:rPr>
          <w:instrText xml:space="preserve"> TOC \h \z \c "Figura" </w:instrText>
        </w:r>
      </w:ins>
      <w:r>
        <w:rPr>
          <w:rFonts w:eastAsia="Calibri" w:cs="Times New Roman"/>
          <w:color w:val="000000" w:themeColor="text1"/>
          <w:szCs w:val="22"/>
          <w:lang w:eastAsia="en-US"/>
        </w:rPr>
        <w:fldChar w:fldCharType="separate"/>
      </w:r>
      <w:ins w:id="91"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0"</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Figura 1 - Pesquisas do google sobre GraphQL e REST API</w:t>
        </w:r>
        <w:r>
          <w:rPr>
            <w:noProof/>
            <w:webHidden/>
          </w:rPr>
          <w:tab/>
        </w:r>
        <w:r>
          <w:rPr>
            <w:noProof/>
            <w:webHidden/>
          </w:rPr>
          <w:fldChar w:fldCharType="begin"/>
        </w:r>
        <w:r>
          <w:rPr>
            <w:noProof/>
            <w:webHidden/>
          </w:rPr>
          <w:instrText xml:space="preserve"> PAGEREF _Toc10492750 \h </w:instrText>
        </w:r>
        <w:r>
          <w:rPr>
            <w:noProof/>
            <w:webHidden/>
          </w:rPr>
        </w:r>
      </w:ins>
      <w:r>
        <w:rPr>
          <w:noProof/>
          <w:webHidden/>
        </w:rPr>
        <w:fldChar w:fldCharType="separate"/>
      </w:r>
      <w:ins w:id="92" w:author="Leonardo Ribeiro" w:date="2019-06-03T22:18:00Z">
        <w:r>
          <w:rPr>
            <w:noProof/>
            <w:webHidden/>
          </w:rPr>
          <w:t>19</w:t>
        </w:r>
        <w:r>
          <w:rPr>
            <w:noProof/>
            <w:webHidden/>
          </w:rPr>
          <w:fldChar w:fldCharType="end"/>
        </w:r>
        <w:r w:rsidRPr="00D73A68">
          <w:rPr>
            <w:rStyle w:val="Hyperlink"/>
            <w:noProof/>
          </w:rPr>
          <w:fldChar w:fldCharType="end"/>
        </w:r>
      </w:ins>
    </w:p>
    <w:p w14:paraId="773AD9BA" w14:textId="2D80A7AB" w:rsidR="00BD27F0" w:rsidRDefault="00BD27F0">
      <w:pPr>
        <w:pStyle w:val="ndicedeilustraes"/>
        <w:rPr>
          <w:ins w:id="93" w:author="Leonardo Ribeiro" w:date="2019-06-03T22:18:00Z"/>
          <w:rFonts w:asciiTheme="minorHAnsi" w:eastAsiaTheme="minorEastAsia" w:hAnsiTheme="minorHAnsi" w:cstheme="minorBidi"/>
          <w:noProof/>
          <w:color w:val="auto"/>
          <w:sz w:val="22"/>
          <w:szCs w:val="22"/>
          <w:lang w:eastAsia="pt-BR"/>
        </w:rPr>
      </w:pPr>
      <w:ins w:id="94"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1"</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Figura 2 - Corpo de um documento XML para mensagens SOAP Fonte: Adaptado de https://www.w3schools.com/XML/xml_soap.asp</w:t>
        </w:r>
        <w:r>
          <w:rPr>
            <w:noProof/>
            <w:webHidden/>
          </w:rPr>
          <w:tab/>
        </w:r>
        <w:r>
          <w:rPr>
            <w:noProof/>
            <w:webHidden/>
          </w:rPr>
          <w:fldChar w:fldCharType="begin"/>
        </w:r>
        <w:r>
          <w:rPr>
            <w:noProof/>
            <w:webHidden/>
          </w:rPr>
          <w:instrText xml:space="preserve"> PAGEREF _Toc10492751 \h </w:instrText>
        </w:r>
        <w:r>
          <w:rPr>
            <w:noProof/>
            <w:webHidden/>
          </w:rPr>
        </w:r>
      </w:ins>
      <w:r>
        <w:rPr>
          <w:noProof/>
          <w:webHidden/>
        </w:rPr>
        <w:fldChar w:fldCharType="separate"/>
      </w:r>
      <w:ins w:id="95" w:author="Leonardo Ribeiro" w:date="2019-06-03T22:18:00Z">
        <w:r>
          <w:rPr>
            <w:noProof/>
            <w:webHidden/>
          </w:rPr>
          <w:t>25</w:t>
        </w:r>
        <w:r>
          <w:rPr>
            <w:noProof/>
            <w:webHidden/>
          </w:rPr>
          <w:fldChar w:fldCharType="end"/>
        </w:r>
        <w:r w:rsidRPr="00D73A68">
          <w:rPr>
            <w:rStyle w:val="Hyperlink"/>
            <w:noProof/>
          </w:rPr>
          <w:fldChar w:fldCharType="end"/>
        </w:r>
      </w:ins>
    </w:p>
    <w:p w14:paraId="27BFA21E" w14:textId="6E78A9F1" w:rsidR="00BD27F0" w:rsidRDefault="00BD27F0">
      <w:pPr>
        <w:pStyle w:val="ndicedeilustraes"/>
        <w:rPr>
          <w:ins w:id="96" w:author="Leonardo Ribeiro" w:date="2019-06-03T22:18:00Z"/>
          <w:rFonts w:asciiTheme="minorHAnsi" w:eastAsiaTheme="minorEastAsia" w:hAnsiTheme="minorHAnsi" w:cstheme="minorBidi"/>
          <w:noProof/>
          <w:color w:val="auto"/>
          <w:sz w:val="22"/>
          <w:szCs w:val="22"/>
          <w:lang w:eastAsia="pt-BR"/>
        </w:rPr>
      </w:pPr>
      <w:ins w:id="97"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2"</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 xml:space="preserve">Figura 3 - Linguagem GraphQL para consulta de um </w:t>
        </w:r>
        <w:r w:rsidRPr="00D73A68">
          <w:rPr>
            <w:rStyle w:val="Hyperlink"/>
            <w:i/>
            <w:iCs/>
            <w:noProof/>
          </w:rPr>
          <w:t>endpoint</w:t>
        </w:r>
        <w:r w:rsidRPr="00D73A68">
          <w:rPr>
            <w:rStyle w:val="Hyperlink"/>
            <w:noProof/>
          </w:rPr>
          <w:t xml:space="preserve"> chamado </w:t>
        </w:r>
        <w:r w:rsidRPr="00D73A68">
          <w:rPr>
            <w:rStyle w:val="Hyperlink"/>
            <w:i/>
            <w:iCs/>
            <w:noProof/>
          </w:rPr>
          <w:t>search</w:t>
        </w:r>
        <w:r>
          <w:rPr>
            <w:noProof/>
            <w:webHidden/>
          </w:rPr>
          <w:tab/>
        </w:r>
        <w:r>
          <w:rPr>
            <w:noProof/>
            <w:webHidden/>
          </w:rPr>
          <w:fldChar w:fldCharType="begin"/>
        </w:r>
        <w:r>
          <w:rPr>
            <w:noProof/>
            <w:webHidden/>
          </w:rPr>
          <w:instrText xml:space="preserve"> PAGEREF _Toc10492752 \h </w:instrText>
        </w:r>
        <w:r>
          <w:rPr>
            <w:noProof/>
            <w:webHidden/>
          </w:rPr>
        </w:r>
      </w:ins>
      <w:r>
        <w:rPr>
          <w:noProof/>
          <w:webHidden/>
        </w:rPr>
        <w:fldChar w:fldCharType="separate"/>
      </w:r>
      <w:ins w:id="98" w:author="Leonardo Ribeiro" w:date="2019-06-03T22:18:00Z">
        <w:r>
          <w:rPr>
            <w:noProof/>
            <w:webHidden/>
          </w:rPr>
          <w:t>27</w:t>
        </w:r>
        <w:r>
          <w:rPr>
            <w:noProof/>
            <w:webHidden/>
          </w:rPr>
          <w:fldChar w:fldCharType="end"/>
        </w:r>
        <w:r w:rsidRPr="00D73A68">
          <w:rPr>
            <w:rStyle w:val="Hyperlink"/>
            <w:noProof/>
          </w:rPr>
          <w:fldChar w:fldCharType="end"/>
        </w:r>
      </w:ins>
    </w:p>
    <w:p w14:paraId="7DBB21F3" w14:textId="4C6B6F3B" w:rsidR="00BD27F0" w:rsidRDefault="00BD27F0">
      <w:pPr>
        <w:pStyle w:val="ndicedeilustraes"/>
        <w:rPr>
          <w:ins w:id="99" w:author="Leonardo Ribeiro" w:date="2019-06-03T22:18:00Z"/>
          <w:rFonts w:asciiTheme="minorHAnsi" w:eastAsiaTheme="minorEastAsia" w:hAnsiTheme="minorHAnsi" w:cstheme="minorBidi"/>
          <w:noProof/>
          <w:color w:val="auto"/>
          <w:sz w:val="22"/>
          <w:szCs w:val="22"/>
          <w:lang w:eastAsia="pt-BR"/>
        </w:rPr>
      </w:pPr>
      <w:ins w:id="100"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3"</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 xml:space="preserve">Figura 4 - Definindo tipos num </w:t>
        </w:r>
        <w:r w:rsidRPr="00D73A68">
          <w:rPr>
            <w:rStyle w:val="Hyperlink"/>
            <w:i/>
            <w:iCs/>
            <w:noProof/>
          </w:rPr>
          <w:t>schema</w:t>
        </w:r>
        <w:r w:rsidRPr="00D73A68">
          <w:rPr>
            <w:rStyle w:val="Hyperlink"/>
            <w:noProof/>
          </w:rPr>
          <w:t xml:space="preserve"> do GraphQL</w:t>
        </w:r>
        <w:r>
          <w:rPr>
            <w:noProof/>
            <w:webHidden/>
          </w:rPr>
          <w:tab/>
        </w:r>
        <w:r>
          <w:rPr>
            <w:noProof/>
            <w:webHidden/>
          </w:rPr>
          <w:fldChar w:fldCharType="begin"/>
        </w:r>
        <w:r>
          <w:rPr>
            <w:noProof/>
            <w:webHidden/>
          </w:rPr>
          <w:instrText xml:space="preserve"> PAGEREF _Toc10492753 \h </w:instrText>
        </w:r>
        <w:r>
          <w:rPr>
            <w:noProof/>
            <w:webHidden/>
          </w:rPr>
        </w:r>
      </w:ins>
      <w:r>
        <w:rPr>
          <w:noProof/>
          <w:webHidden/>
        </w:rPr>
        <w:fldChar w:fldCharType="separate"/>
      </w:r>
      <w:ins w:id="101" w:author="Leonardo Ribeiro" w:date="2019-06-03T22:18:00Z">
        <w:r>
          <w:rPr>
            <w:noProof/>
            <w:webHidden/>
          </w:rPr>
          <w:t>28</w:t>
        </w:r>
        <w:r>
          <w:rPr>
            <w:noProof/>
            <w:webHidden/>
          </w:rPr>
          <w:fldChar w:fldCharType="end"/>
        </w:r>
        <w:r w:rsidRPr="00D73A68">
          <w:rPr>
            <w:rStyle w:val="Hyperlink"/>
            <w:noProof/>
          </w:rPr>
          <w:fldChar w:fldCharType="end"/>
        </w:r>
      </w:ins>
    </w:p>
    <w:p w14:paraId="0F126B4E" w14:textId="2710EA73" w:rsidR="00BD27F0" w:rsidRDefault="00BD27F0">
      <w:pPr>
        <w:pStyle w:val="ndicedeilustraes"/>
        <w:rPr>
          <w:ins w:id="102" w:author="Leonardo Ribeiro" w:date="2019-06-03T22:18:00Z"/>
          <w:rFonts w:asciiTheme="minorHAnsi" w:eastAsiaTheme="minorEastAsia" w:hAnsiTheme="minorHAnsi" w:cstheme="minorBidi"/>
          <w:noProof/>
          <w:color w:val="auto"/>
          <w:sz w:val="22"/>
          <w:szCs w:val="22"/>
          <w:lang w:eastAsia="pt-BR"/>
        </w:rPr>
      </w:pPr>
      <w:ins w:id="103"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4"</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Figura 5 - Query para solicitar um artigo em GraphQL</w:t>
        </w:r>
        <w:r>
          <w:rPr>
            <w:noProof/>
            <w:webHidden/>
          </w:rPr>
          <w:tab/>
        </w:r>
        <w:r>
          <w:rPr>
            <w:noProof/>
            <w:webHidden/>
          </w:rPr>
          <w:fldChar w:fldCharType="begin"/>
        </w:r>
        <w:r>
          <w:rPr>
            <w:noProof/>
            <w:webHidden/>
          </w:rPr>
          <w:instrText xml:space="preserve"> PAGEREF _Toc10492754 \h </w:instrText>
        </w:r>
        <w:r>
          <w:rPr>
            <w:noProof/>
            <w:webHidden/>
          </w:rPr>
        </w:r>
      </w:ins>
      <w:r>
        <w:rPr>
          <w:noProof/>
          <w:webHidden/>
        </w:rPr>
        <w:fldChar w:fldCharType="separate"/>
      </w:r>
      <w:ins w:id="104" w:author="Leonardo Ribeiro" w:date="2019-06-03T22:18:00Z">
        <w:r>
          <w:rPr>
            <w:noProof/>
            <w:webHidden/>
          </w:rPr>
          <w:t>28</w:t>
        </w:r>
        <w:r>
          <w:rPr>
            <w:noProof/>
            <w:webHidden/>
          </w:rPr>
          <w:fldChar w:fldCharType="end"/>
        </w:r>
        <w:r w:rsidRPr="00D73A68">
          <w:rPr>
            <w:rStyle w:val="Hyperlink"/>
            <w:noProof/>
          </w:rPr>
          <w:fldChar w:fldCharType="end"/>
        </w:r>
      </w:ins>
    </w:p>
    <w:p w14:paraId="50AB44E9" w14:textId="166C68C4" w:rsidR="00BD27F0" w:rsidRDefault="00BD27F0">
      <w:pPr>
        <w:pStyle w:val="ndicedeilustraes"/>
        <w:rPr>
          <w:ins w:id="105" w:author="Leonardo Ribeiro" w:date="2019-06-03T22:18:00Z"/>
          <w:rFonts w:asciiTheme="minorHAnsi" w:eastAsiaTheme="minorEastAsia" w:hAnsiTheme="minorHAnsi" w:cstheme="minorBidi"/>
          <w:noProof/>
          <w:color w:val="auto"/>
          <w:sz w:val="22"/>
          <w:szCs w:val="22"/>
          <w:lang w:eastAsia="pt-BR"/>
        </w:rPr>
      </w:pPr>
      <w:ins w:id="106"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5"</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Figura 6 - Resposta da requisição GraphQL na Figura 4</w:t>
        </w:r>
        <w:r>
          <w:rPr>
            <w:noProof/>
            <w:webHidden/>
          </w:rPr>
          <w:tab/>
        </w:r>
        <w:r>
          <w:rPr>
            <w:noProof/>
            <w:webHidden/>
          </w:rPr>
          <w:fldChar w:fldCharType="begin"/>
        </w:r>
        <w:r>
          <w:rPr>
            <w:noProof/>
            <w:webHidden/>
          </w:rPr>
          <w:instrText xml:space="preserve"> PAGEREF _Toc10492755 \h </w:instrText>
        </w:r>
        <w:r>
          <w:rPr>
            <w:noProof/>
            <w:webHidden/>
          </w:rPr>
        </w:r>
      </w:ins>
      <w:r>
        <w:rPr>
          <w:noProof/>
          <w:webHidden/>
        </w:rPr>
        <w:fldChar w:fldCharType="separate"/>
      </w:r>
      <w:ins w:id="107" w:author="Leonardo Ribeiro" w:date="2019-06-03T22:18:00Z">
        <w:r>
          <w:rPr>
            <w:noProof/>
            <w:webHidden/>
          </w:rPr>
          <w:t>29</w:t>
        </w:r>
        <w:r>
          <w:rPr>
            <w:noProof/>
            <w:webHidden/>
          </w:rPr>
          <w:fldChar w:fldCharType="end"/>
        </w:r>
        <w:r w:rsidRPr="00D73A68">
          <w:rPr>
            <w:rStyle w:val="Hyperlink"/>
            <w:noProof/>
          </w:rPr>
          <w:fldChar w:fldCharType="end"/>
        </w:r>
      </w:ins>
    </w:p>
    <w:p w14:paraId="557F739D" w14:textId="6A55BCDB" w:rsidR="00BD27F0" w:rsidRDefault="00BD27F0">
      <w:pPr>
        <w:pStyle w:val="ndicedeilustraes"/>
        <w:rPr>
          <w:ins w:id="108" w:author="Leonardo Ribeiro" w:date="2019-06-03T22:18:00Z"/>
          <w:rFonts w:asciiTheme="minorHAnsi" w:eastAsiaTheme="minorEastAsia" w:hAnsiTheme="minorHAnsi" w:cstheme="minorBidi"/>
          <w:noProof/>
          <w:color w:val="auto"/>
          <w:sz w:val="22"/>
          <w:szCs w:val="22"/>
          <w:lang w:eastAsia="pt-BR"/>
        </w:rPr>
      </w:pPr>
      <w:ins w:id="109" w:author="Leonardo Ribeiro" w:date="2019-06-03T22:18:00Z">
        <w:r w:rsidRPr="00D73A68">
          <w:rPr>
            <w:rStyle w:val="Hyperlink"/>
            <w:noProof/>
          </w:rPr>
          <w:fldChar w:fldCharType="begin"/>
        </w:r>
        <w:r w:rsidRPr="00D73A68">
          <w:rPr>
            <w:rStyle w:val="Hyperlink"/>
            <w:noProof/>
          </w:rPr>
          <w:instrText xml:space="preserve"> </w:instrText>
        </w:r>
        <w:r>
          <w:rPr>
            <w:noProof/>
          </w:rPr>
          <w:instrText>HYPERLINK \l "_Toc10492756"</w:instrText>
        </w:r>
        <w:r w:rsidRPr="00D73A68">
          <w:rPr>
            <w:rStyle w:val="Hyperlink"/>
            <w:noProof/>
          </w:rPr>
          <w:instrText xml:space="preserve"> </w:instrText>
        </w:r>
        <w:r w:rsidRPr="00D73A68">
          <w:rPr>
            <w:rStyle w:val="Hyperlink"/>
            <w:noProof/>
          </w:rPr>
        </w:r>
        <w:r w:rsidRPr="00D73A68">
          <w:rPr>
            <w:rStyle w:val="Hyperlink"/>
            <w:noProof/>
          </w:rPr>
          <w:fldChar w:fldCharType="separate"/>
        </w:r>
        <w:r w:rsidRPr="00D73A68">
          <w:rPr>
            <w:rStyle w:val="Hyperlink"/>
            <w:noProof/>
          </w:rPr>
          <w:t xml:space="preserve">Figura 7 - </w:t>
        </w:r>
        <w:r w:rsidRPr="00D73A68">
          <w:rPr>
            <w:rStyle w:val="Hyperlink"/>
            <w:i/>
            <w:iCs/>
            <w:noProof/>
          </w:rPr>
          <w:t>Mutation</w:t>
        </w:r>
        <w:r w:rsidRPr="00D73A68">
          <w:rPr>
            <w:rStyle w:val="Hyperlink"/>
            <w:noProof/>
          </w:rPr>
          <w:t xml:space="preserve"> no GraphQL</w:t>
        </w:r>
        <w:r>
          <w:rPr>
            <w:noProof/>
            <w:webHidden/>
          </w:rPr>
          <w:tab/>
        </w:r>
        <w:r>
          <w:rPr>
            <w:noProof/>
            <w:webHidden/>
          </w:rPr>
          <w:fldChar w:fldCharType="begin"/>
        </w:r>
        <w:r>
          <w:rPr>
            <w:noProof/>
            <w:webHidden/>
          </w:rPr>
          <w:instrText xml:space="preserve"> PAGEREF _Toc10492756 \h </w:instrText>
        </w:r>
        <w:r>
          <w:rPr>
            <w:noProof/>
            <w:webHidden/>
          </w:rPr>
        </w:r>
      </w:ins>
      <w:r>
        <w:rPr>
          <w:noProof/>
          <w:webHidden/>
        </w:rPr>
        <w:fldChar w:fldCharType="separate"/>
      </w:r>
      <w:ins w:id="110" w:author="Leonardo Ribeiro" w:date="2019-06-03T22:18:00Z">
        <w:r>
          <w:rPr>
            <w:noProof/>
            <w:webHidden/>
          </w:rPr>
          <w:t>29</w:t>
        </w:r>
        <w:r>
          <w:rPr>
            <w:noProof/>
            <w:webHidden/>
          </w:rPr>
          <w:fldChar w:fldCharType="end"/>
        </w:r>
        <w:r w:rsidRPr="00D73A68">
          <w:rPr>
            <w:rStyle w:val="Hyperlink"/>
            <w:noProof/>
          </w:rPr>
          <w:fldChar w:fldCharType="end"/>
        </w:r>
      </w:ins>
    </w:p>
    <w:p w14:paraId="647125C1" w14:textId="3ACC1B13" w:rsidR="00EA3AC8" w:rsidRPr="00EA3AC8" w:rsidDel="00BD27F0" w:rsidRDefault="00BD27F0" w:rsidP="00EA3AC8">
      <w:pPr>
        <w:suppressAutoHyphens w:val="0"/>
        <w:spacing w:line="240" w:lineRule="auto"/>
        <w:ind w:firstLine="0"/>
        <w:jc w:val="left"/>
        <w:rPr>
          <w:del w:id="111" w:author="Leonardo Ribeiro" w:date="2019-06-03T22:18:00Z"/>
          <w:rFonts w:eastAsia="Calibri" w:cs="Times New Roman"/>
          <w:color w:val="000000" w:themeColor="text1"/>
          <w:szCs w:val="22"/>
          <w:lang w:eastAsia="en-US"/>
        </w:rPr>
      </w:pPr>
      <w:ins w:id="112" w:author="Leonardo Ribeiro" w:date="2019-06-03T22:18:00Z">
        <w:r>
          <w:rPr>
            <w:rFonts w:eastAsia="Calibri" w:cs="Times New Roman"/>
            <w:color w:val="000000" w:themeColor="text1"/>
            <w:szCs w:val="22"/>
            <w:lang w:eastAsia="en-US"/>
          </w:rPr>
          <w:fldChar w:fldCharType="end"/>
        </w:r>
      </w:ins>
    </w:p>
    <w:p w14:paraId="647125C2" w14:textId="77777777" w:rsidR="00EA3AC8" w:rsidRPr="00EA3AC8" w:rsidDel="00BD27F0" w:rsidRDefault="00EA3AC8" w:rsidP="00EA3AC8">
      <w:pPr>
        <w:suppressAutoHyphens w:val="0"/>
        <w:spacing w:line="240" w:lineRule="auto"/>
        <w:ind w:firstLine="0"/>
        <w:jc w:val="left"/>
        <w:rPr>
          <w:del w:id="113" w:author="Leonardo Ribeiro" w:date="2019-06-03T22:18:00Z"/>
          <w:rFonts w:eastAsia="Calibri" w:cs="Times New Roman"/>
          <w:color w:val="000000" w:themeColor="text1"/>
          <w:szCs w:val="22"/>
          <w:lang w:eastAsia="en-US"/>
        </w:rPr>
      </w:pPr>
    </w:p>
    <w:p w14:paraId="647125C3" w14:textId="77777777" w:rsidR="00EA3AC8" w:rsidRPr="00EA3AC8" w:rsidDel="00BD27F0" w:rsidRDefault="00EA3AC8" w:rsidP="00EA3AC8">
      <w:pPr>
        <w:suppressAutoHyphens w:val="0"/>
        <w:spacing w:line="240" w:lineRule="auto"/>
        <w:ind w:firstLine="0"/>
        <w:jc w:val="left"/>
        <w:rPr>
          <w:del w:id="114" w:author="Leonardo Ribeiro" w:date="2019-06-03T22:18:00Z"/>
          <w:rFonts w:eastAsia="Calibri" w:cs="Times New Roman"/>
          <w:color w:val="000000" w:themeColor="text1"/>
          <w:szCs w:val="22"/>
          <w:lang w:eastAsia="en-US"/>
        </w:rPr>
      </w:pPr>
    </w:p>
    <w:p w14:paraId="647125C4" w14:textId="3B6C1EAA" w:rsidR="00EA3AC8" w:rsidRPr="00EA3AC8" w:rsidDel="00BD27F0" w:rsidRDefault="00EA3AC8" w:rsidP="00EA3AC8">
      <w:pPr>
        <w:suppressAutoHyphens w:val="0"/>
        <w:spacing w:line="240" w:lineRule="auto"/>
        <w:ind w:firstLine="0"/>
        <w:jc w:val="left"/>
        <w:rPr>
          <w:del w:id="115" w:author="Leonardo Ribeiro" w:date="2019-06-03T22:18:00Z"/>
          <w:rFonts w:eastAsia="Calibri" w:cs="Times New Roman"/>
          <w:color w:val="000000" w:themeColor="text1"/>
          <w:szCs w:val="22"/>
          <w:lang w:eastAsia="en-US"/>
        </w:rPr>
      </w:pPr>
    </w:p>
    <w:p w14:paraId="647125C5" w14:textId="64F80F59" w:rsidR="00EA3AC8" w:rsidRPr="00EA3AC8" w:rsidDel="00BD27F0" w:rsidRDefault="00EA3AC8" w:rsidP="00EA3AC8">
      <w:pPr>
        <w:suppressAutoHyphens w:val="0"/>
        <w:spacing w:line="240" w:lineRule="auto"/>
        <w:ind w:firstLine="0"/>
        <w:jc w:val="left"/>
        <w:rPr>
          <w:del w:id="116" w:author="Leonardo Ribeiro" w:date="2019-06-03T22:18:00Z"/>
          <w:rFonts w:eastAsia="Calibri" w:cs="Times New Roman"/>
          <w:color w:val="auto"/>
          <w:szCs w:val="22"/>
          <w:lang w:eastAsia="en-US"/>
        </w:rPr>
      </w:pPr>
      <w:del w:id="117" w:author="Leonardo Ribeiro" w:date="2019-06-03T22:18:00Z">
        <w:r w:rsidRPr="00EA3AC8" w:rsidDel="00BD27F0">
          <w:rPr>
            <w:rFonts w:eastAsia="Calibri" w:cs="Times New Roman"/>
            <w:color w:val="FF0000"/>
            <w:szCs w:val="22"/>
            <w:lang w:eastAsia="en-US"/>
          </w:rPr>
          <w:delText>[Colocar</w:delText>
        </w:r>
        <w:r w:rsidR="00BC1D9B" w:rsidDel="00BD27F0">
          <w:rPr>
            <w:rFonts w:eastAsia="Calibri" w:cs="Times New Roman"/>
            <w:color w:val="FF0000"/>
            <w:szCs w:val="22"/>
            <w:lang w:eastAsia="en-US"/>
          </w:rPr>
          <w:delText>,</w:delText>
        </w:r>
        <w:r w:rsidRPr="00EA3AC8" w:rsidDel="00BD27F0">
          <w:rPr>
            <w:rFonts w:eastAsia="Calibri" w:cs="Times New Roman"/>
            <w:color w:val="FF0000"/>
            <w:szCs w:val="22"/>
            <w:lang w:eastAsia="en-US"/>
          </w:rPr>
          <w:delText xml:space="preserve"> se houver. Onde p é o número da página]</w:delText>
        </w:r>
      </w:del>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Del="006654D2" w:rsidRDefault="00EA3AC8" w:rsidP="00EA3AC8">
      <w:pPr>
        <w:suppressAutoHyphens w:val="0"/>
        <w:spacing w:line="240" w:lineRule="auto"/>
        <w:ind w:firstLine="0"/>
        <w:jc w:val="left"/>
        <w:rPr>
          <w:del w:id="118" w:author="Leonardo Ribeiro" w:date="2019-06-03T22:19:00Z"/>
          <w:rFonts w:eastAsia="Calibri" w:cs="Times New Roman"/>
          <w:color w:val="auto"/>
          <w:szCs w:val="22"/>
          <w:lang w:eastAsia="en-US"/>
        </w:rPr>
      </w:pPr>
      <w:del w:id="119" w:author="Leonardo Ribeiro" w:date="2019-06-03T22:19:00Z">
        <w:r w:rsidRPr="00EA3AC8" w:rsidDel="006654D2">
          <w:rPr>
            <w:rFonts w:eastAsia="Calibri" w:cs="Times New Roman"/>
            <w:color w:val="auto"/>
            <w:szCs w:val="22"/>
            <w:lang w:eastAsia="en-US"/>
          </w:rPr>
          <w:br w:type="page"/>
        </w:r>
      </w:del>
    </w:p>
    <w:p w14:paraId="647125CB" w14:textId="658EFBD4" w:rsidR="00EA3AC8" w:rsidRPr="00EA3AC8" w:rsidDel="006654D2" w:rsidRDefault="00EA3AC8" w:rsidP="000E264F">
      <w:pPr>
        <w:pStyle w:val="Ttulo1"/>
        <w:ind w:firstLine="0"/>
        <w:rPr>
          <w:del w:id="120" w:author="Leonardo Ribeiro" w:date="2019-06-03T22:19:00Z"/>
          <w:lang w:eastAsia="pt-BR"/>
        </w:rPr>
      </w:pPr>
      <w:bookmarkStart w:id="121" w:name="_Toc444850040"/>
      <w:del w:id="122" w:author="Leonardo Ribeiro" w:date="2019-06-03T22:19:00Z">
        <w:r w:rsidRPr="00EA3AC8" w:rsidDel="006654D2">
          <w:rPr>
            <w:lang w:eastAsia="pt-BR"/>
          </w:rPr>
          <w:delText>LISTA DE QUADROS</w:delText>
        </w:r>
        <w:bookmarkEnd w:id="121"/>
      </w:del>
    </w:p>
    <w:p w14:paraId="647125CC" w14:textId="159B160A" w:rsidR="00EA3AC8" w:rsidRPr="00EA3AC8" w:rsidDel="006654D2" w:rsidRDefault="00EA3AC8" w:rsidP="00EA3AC8">
      <w:pPr>
        <w:tabs>
          <w:tab w:val="right" w:leader="dot" w:pos="9061"/>
        </w:tabs>
        <w:suppressAutoHyphens w:val="0"/>
        <w:spacing w:line="240" w:lineRule="auto"/>
        <w:ind w:firstLine="0"/>
        <w:jc w:val="left"/>
        <w:rPr>
          <w:del w:id="123" w:author="Leonardo Ribeiro" w:date="2019-06-03T22:19:00Z"/>
          <w:rFonts w:cs="Times New Roman"/>
          <w:color w:val="000000" w:themeColor="text1"/>
          <w:szCs w:val="20"/>
          <w:lang w:eastAsia="pt-BR"/>
        </w:rPr>
      </w:pPr>
      <w:del w:id="124" w:author="Leonardo Ribeiro" w:date="2019-06-03T22:19:00Z">
        <w:r w:rsidRPr="00EA3AC8" w:rsidDel="006654D2">
          <w:rPr>
            <w:rFonts w:cs="Times New Roman"/>
            <w:color w:val="000000" w:themeColor="text1"/>
            <w:szCs w:val="20"/>
            <w:lang w:eastAsia="pt-BR"/>
          </w:rPr>
          <w:delText>Quadro 1 – Nome do quadro</w:delText>
        </w:r>
        <w:r w:rsidRPr="00EA3AC8" w:rsidDel="006654D2">
          <w:rPr>
            <w:rFonts w:cs="Times New Roman"/>
            <w:color w:val="000000" w:themeColor="text1"/>
            <w:szCs w:val="20"/>
            <w:lang w:eastAsia="pt-BR"/>
          </w:rPr>
          <w:tab/>
        </w:r>
        <w:r w:rsidRPr="00EA3AC8" w:rsidDel="006654D2">
          <w:rPr>
            <w:rFonts w:cs="Times New Roman"/>
            <w:color w:val="FF0000"/>
            <w:szCs w:val="20"/>
            <w:lang w:eastAsia="pt-BR"/>
          </w:rPr>
          <w:delText>p</w:delText>
        </w:r>
      </w:del>
    </w:p>
    <w:p w14:paraId="647125CD" w14:textId="79A93F91" w:rsidR="00EA3AC8" w:rsidRPr="00EA3AC8" w:rsidDel="006654D2" w:rsidRDefault="00EA3AC8" w:rsidP="00EA3AC8">
      <w:pPr>
        <w:suppressAutoHyphens w:val="0"/>
        <w:spacing w:line="240" w:lineRule="auto"/>
        <w:ind w:firstLine="0"/>
        <w:jc w:val="left"/>
        <w:rPr>
          <w:del w:id="125" w:author="Leonardo Ribeiro" w:date="2019-06-03T22:19:00Z"/>
          <w:rFonts w:eastAsia="Calibri" w:cs="Times New Roman"/>
          <w:color w:val="000000" w:themeColor="text1"/>
          <w:szCs w:val="22"/>
          <w:lang w:eastAsia="en-US"/>
        </w:rPr>
      </w:pPr>
    </w:p>
    <w:p w14:paraId="647125CE" w14:textId="6CF897E2" w:rsidR="00EA3AC8" w:rsidRPr="00EA3AC8" w:rsidDel="006654D2" w:rsidRDefault="00EA3AC8" w:rsidP="00EA3AC8">
      <w:pPr>
        <w:suppressAutoHyphens w:val="0"/>
        <w:spacing w:line="240" w:lineRule="auto"/>
        <w:ind w:firstLine="0"/>
        <w:jc w:val="left"/>
        <w:rPr>
          <w:del w:id="126" w:author="Leonardo Ribeiro" w:date="2019-06-03T22:19:00Z"/>
          <w:rFonts w:eastAsia="Calibri" w:cs="Times New Roman"/>
          <w:color w:val="000000" w:themeColor="text1"/>
          <w:szCs w:val="22"/>
          <w:lang w:eastAsia="en-US"/>
        </w:rPr>
      </w:pPr>
    </w:p>
    <w:p w14:paraId="647125CF" w14:textId="17E79CD5" w:rsidR="00EA3AC8" w:rsidRPr="00EA3AC8" w:rsidDel="006654D2" w:rsidRDefault="00EA3AC8" w:rsidP="00EA3AC8">
      <w:pPr>
        <w:suppressAutoHyphens w:val="0"/>
        <w:spacing w:line="240" w:lineRule="auto"/>
        <w:ind w:firstLine="0"/>
        <w:jc w:val="left"/>
        <w:rPr>
          <w:del w:id="127" w:author="Leonardo Ribeiro" w:date="2019-06-03T22:19:00Z"/>
          <w:rFonts w:eastAsia="Calibri" w:cs="Times New Roman"/>
          <w:color w:val="000000" w:themeColor="text1"/>
          <w:szCs w:val="22"/>
          <w:lang w:eastAsia="en-US"/>
        </w:rPr>
      </w:pPr>
    </w:p>
    <w:p w14:paraId="647125D0" w14:textId="2B78683A" w:rsidR="00EA3AC8" w:rsidRPr="00EA3AC8" w:rsidDel="006654D2" w:rsidRDefault="00EA3AC8" w:rsidP="00EA3AC8">
      <w:pPr>
        <w:suppressAutoHyphens w:val="0"/>
        <w:spacing w:line="240" w:lineRule="auto"/>
        <w:ind w:firstLine="0"/>
        <w:jc w:val="left"/>
        <w:rPr>
          <w:del w:id="128" w:author="Leonardo Ribeiro" w:date="2019-06-03T22:19:00Z"/>
          <w:rFonts w:eastAsia="Calibri" w:cs="Times New Roman"/>
          <w:color w:val="000000" w:themeColor="text1"/>
          <w:szCs w:val="22"/>
          <w:lang w:eastAsia="en-US"/>
        </w:rPr>
      </w:pPr>
    </w:p>
    <w:p w14:paraId="647125D1" w14:textId="621FA473" w:rsidR="00BC1D9B" w:rsidDel="006654D2" w:rsidRDefault="00BC1D9B" w:rsidP="00BC1D9B">
      <w:pPr>
        <w:spacing w:line="240" w:lineRule="auto"/>
        <w:ind w:firstLine="0"/>
        <w:rPr>
          <w:del w:id="129" w:author="Leonardo Ribeiro" w:date="2019-06-03T22:19:00Z"/>
          <w:color w:val="FF0000"/>
        </w:rPr>
      </w:pPr>
      <w:del w:id="130" w:author="Leonardo Ribeiro" w:date="2019-06-03T22:19:00Z">
        <w:r w:rsidRPr="00E1203D" w:rsidDel="006654D2">
          <w:rPr>
            <w:color w:val="FF0000"/>
          </w:rPr>
          <w:delText xml:space="preserve">[Colocar </w:delText>
        </w:r>
        <w:r w:rsidDel="006654D2">
          <w:rPr>
            <w:color w:val="FF0000"/>
          </w:rPr>
          <w:delText>a lista de quadros</w:delText>
        </w:r>
        <w:r w:rsidR="00EE17FA" w:rsidDel="006654D2">
          <w:rPr>
            <w:color w:val="FF0000"/>
          </w:rPr>
          <w:delText>, numerado progressivamente</w:delText>
        </w:r>
        <w:r w:rsidDel="006654D2">
          <w:rPr>
            <w:color w:val="FF0000"/>
          </w:rPr>
          <w:delText xml:space="preserve">, </w:delText>
        </w:r>
        <w:r w:rsidRPr="00E1203D" w:rsidDel="006654D2">
          <w:rPr>
            <w:color w:val="FF0000"/>
          </w:rPr>
          <w:delText>se houver</w:delText>
        </w:r>
        <w:r w:rsidDel="006654D2">
          <w:rPr>
            <w:color w:val="FF0000"/>
          </w:rPr>
          <w:delText>.</w:delText>
        </w:r>
        <w:r w:rsidR="00EE17FA" w:rsidDel="006654D2">
          <w:rPr>
            <w:color w:val="FF0000"/>
          </w:rPr>
          <w:delText xml:space="preserve"> Onde p é o número da página</w:delText>
        </w:r>
        <w:r w:rsidDel="006654D2">
          <w:rPr>
            <w:color w:val="FF0000"/>
          </w:rPr>
          <w:delText>]</w:delText>
        </w:r>
      </w:del>
    </w:p>
    <w:p w14:paraId="647125D2" w14:textId="72F4B8C0" w:rsidR="00BC1D9B" w:rsidDel="006654D2" w:rsidRDefault="00BC1D9B" w:rsidP="00BC1D9B">
      <w:pPr>
        <w:spacing w:line="240" w:lineRule="auto"/>
        <w:ind w:firstLine="0"/>
        <w:rPr>
          <w:del w:id="131" w:author="Leonardo Ribeiro" w:date="2019-06-03T22:19:00Z"/>
          <w:color w:val="FF0000"/>
        </w:rPr>
      </w:pPr>
    </w:p>
    <w:p w14:paraId="647125D3" w14:textId="54FD97E0" w:rsidR="00BC1D9B" w:rsidDel="006654D2" w:rsidRDefault="00BC1D9B" w:rsidP="00A9586E">
      <w:pPr>
        <w:spacing w:line="240" w:lineRule="auto"/>
        <w:ind w:firstLine="0"/>
        <w:rPr>
          <w:del w:id="132" w:author="Leonardo Ribeiro" w:date="2019-06-03T22:19:00Z"/>
        </w:rPr>
      </w:pPr>
      <w:del w:id="133" w:author="Leonardo Ribeiro" w:date="2019-06-03T22:19:00Z">
        <w:r w:rsidDel="006654D2">
          <w:rPr>
            <w:color w:val="FF0000"/>
          </w:rPr>
          <w:delTex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delText>
        </w:r>
      </w:del>
    </w:p>
    <w:p w14:paraId="647125D4" w14:textId="77777777" w:rsidR="00EA3AC8" w:rsidRPr="00EA3AC8" w:rsidRDefault="00EA3AC8" w:rsidP="006654D2">
      <w:pPr>
        <w:suppressAutoHyphens w:val="0"/>
        <w:spacing w:line="240" w:lineRule="auto"/>
        <w:ind w:firstLine="0"/>
        <w:jc w:val="left"/>
        <w:rPr>
          <w:rFonts w:eastAsia="Calibri" w:cs="Times New Roman"/>
          <w:color w:val="auto"/>
          <w:szCs w:val="22"/>
          <w:lang w:eastAsia="en-US"/>
        </w:rPr>
        <w:pPrChange w:id="134" w:author="Leonardo Ribeiro" w:date="2019-06-03T22:19:00Z">
          <w:pPr>
            <w:suppressAutoHyphens w:val="0"/>
            <w:ind w:firstLine="0"/>
            <w:jc w:val="left"/>
          </w:pPr>
        </w:pPrChange>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Del="006654D2" w:rsidRDefault="00EA3AC8" w:rsidP="00EA3AC8">
      <w:pPr>
        <w:suppressAutoHyphens w:val="0"/>
        <w:spacing w:line="240" w:lineRule="auto"/>
        <w:jc w:val="left"/>
        <w:rPr>
          <w:del w:id="135" w:author="Leonardo Ribeiro" w:date="2019-06-03T22:19:00Z"/>
          <w:rFonts w:cs="Times New Roman"/>
          <w:b/>
          <w:bCs/>
          <w:kern w:val="32"/>
          <w:sz w:val="28"/>
          <w:szCs w:val="28"/>
          <w:lang w:eastAsia="pt-BR"/>
        </w:rPr>
      </w:pPr>
      <w:del w:id="136" w:author="Leonardo Ribeiro" w:date="2019-06-03T22:19:00Z">
        <w:r w:rsidRPr="00EA3AC8" w:rsidDel="006654D2">
          <w:rPr>
            <w:rFonts w:eastAsia="Calibri" w:cs="Times New Roman"/>
            <w:color w:val="auto"/>
            <w:szCs w:val="22"/>
            <w:lang w:eastAsia="en-US"/>
          </w:rPr>
          <w:br w:type="page"/>
        </w:r>
      </w:del>
    </w:p>
    <w:p w14:paraId="647125D9" w14:textId="6A21FCB9" w:rsidR="00EA3AC8" w:rsidDel="006654D2" w:rsidRDefault="00EA3AC8" w:rsidP="006654D2">
      <w:pPr>
        <w:pStyle w:val="Ttulo1"/>
        <w:ind w:firstLine="0"/>
        <w:rPr>
          <w:del w:id="137" w:author="Leonardo Ribeiro" w:date="2019-06-03T22:19:00Z"/>
          <w:lang w:eastAsia="pt-BR"/>
        </w:rPr>
        <w:pPrChange w:id="138" w:author="Leonardo Ribeiro" w:date="2019-06-03T22:19:00Z">
          <w:pPr>
            <w:pStyle w:val="Ttulo1"/>
            <w:ind w:firstLine="0"/>
          </w:pPr>
        </w:pPrChange>
      </w:pPr>
      <w:bookmarkStart w:id="139" w:name="_Toc444850041"/>
      <w:del w:id="140" w:author="Leonardo Ribeiro" w:date="2019-06-03T22:19:00Z">
        <w:r w:rsidRPr="00EA3AC8" w:rsidDel="006654D2">
          <w:rPr>
            <w:lang w:eastAsia="pt-BR"/>
          </w:rPr>
          <w:delText>LISTA DE TABELAS</w:delText>
        </w:r>
        <w:bookmarkEnd w:id="139"/>
      </w:del>
    </w:p>
    <w:p w14:paraId="647125DA" w14:textId="2FCE2ED5" w:rsidR="000E264F" w:rsidRPr="00EA3AC8" w:rsidDel="006654D2" w:rsidRDefault="000E264F" w:rsidP="006654D2">
      <w:pPr>
        <w:pStyle w:val="Ttulo1"/>
        <w:ind w:firstLine="0"/>
        <w:rPr>
          <w:del w:id="141" w:author="Leonardo Ribeiro" w:date="2019-06-03T22:19:00Z"/>
          <w:rFonts w:cs="Times New Roman"/>
          <w:color w:val="000000" w:themeColor="text1"/>
          <w:szCs w:val="20"/>
          <w:lang w:eastAsia="pt-BR"/>
        </w:rPr>
        <w:pPrChange w:id="142" w:author="Leonardo Ribeiro" w:date="2019-06-03T22:19:00Z">
          <w:pPr>
            <w:tabs>
              <w:tab w:val="right" w:leader="dot" w:pos="9061"/>
            </w:tabs>
            <w:suppressAutoHyphens w:val="0"/>
            <w:spacing w:line="240" w:lineRule="auto"/>
            <w:ind w:firstLine="0"/>
            <w:jc w:val="left"/>
          </w:pPr>
        </w:pPrChange>
      </w:pPr>
      <w:del w:id="143" w:author="Leonardo Ribeiro" w:date="2019-06-03T22:19:00Z">
        <w:r w:rsidDel="006654D2">
          <w:rPr>
            <w:rFonts w:cs="Times New Roman"/>
            <w:color w:val="000000" w:themeColor="text1"/>
            <w:szCs w:val="20"/>
            <w:lang w:eastAsia="pt-BR"/>
          </w:rPr>
          <w:delText>T</w:delText>
        </w:r>
        <w:r w:rsidR="000962E2" w:rsidDel="006654D2">
          <w:rPr>
            <w:rFonts w:cs="Times New Roman"/>
            <w:color w:val="000000" w:themeColor="text1"/>
            <w:szCs w:val="20"/>
            <w:lang w:eastAsia="pt-BR"/>
          </w:rPr>
          <w:delText xml:space="preserve">abela </w:delText>
        </w:r>
        <w:r w:rsidRPr="00EA3AC8" w:rsidDel="006654D2">
          <w:rPr>
            <w:rFonts w:cs="Times New Roman"/>
            <w:color w:val="000000" w:themeColor="text1"/>
            <w:szCs w:val="20"/>
            <w:lang w:eastAsia="pt-BR"/>
          </w:rPr>
          <w:delText xml:space="preserve">1 – Nome </w:delText>
        </w:r>
        <w:r w:rsidR="000962E2" w:rsidDel="006654D2">
          <w:rPr>
            <w:rFonts w:cs="Times New Roman"/>
            <w:color w:val="000000" w:themeColor="text1"/>
            <w:szCs w:val="20"/>
            <w:lang w:eastAsia="pt-BR"/>
          </w:rPr>
          <w:delText>da tabela</w:delText>
        </w:r>
        <w:r w:rsidRPr="00EA3AC8" w:rsidDel="006654D2">
          <w:rPr>
            <w:rFonts w:cs="Times New Roman"/>
            <w:color w:val="000000" w:themeColor="text1"/>
            <w:szCs w:val="20"/>
            <w:lang w:eastAsia="pt-BR"/>
          </w:rPr>
          <w:tab/>
        </w:r>
        <w:r w:rsidRPr="00EA3AC8" w:rsidDel="006654D2">
          <w:rPr>
            <w:rFonts w:cs="Times New Roman"/>
            <w:color w:val="FF0000"/>
            <w:szCs w:val="20"/>
            <w:lang w:eastAsia="pt-BR"/>
          </w:rPr>
          <w:delText>p</w:delText>
        </w:r>
      </w:del>
    </w:p>
    <w:p w14:paraId="647125DC" w14:textId="13E769B0" w:rsidR="00BC1D9B" w:rsidRPr="000E264F" w:rsidDel="006654D2" w:rsidRDefault="00BC1D9B" w:rsidP="006654D2">
      <w:pPr>
        <w:pStyle w:val="Ttulo1"/>
        <w:ind w:firstLine="0"/>
        <w:rPr>
          <w:del w:id="144" w:author="Leonardo Ribeiro" w:date="2019-06-03T22:19:00Z"/>
          <w:lang w:eastAsia="pt-BR"/>
        </w:rPr>
        <w:pPrChange w:id="145" w:author="Leonardo Ribeiro" w:date="2019-06-03T22:19:00Z">
          <w:pPr>
            <w:ind w:firstLine="0"/>
          </w:pPr>
        </w:pPrChange>
      </w:pPr>
    </w:p>
    <w:p w14:paraId="647125DD" w14:textId="13BCFFBF" w:rsidR="00BC1D9B" w:rsidDel="006654D2" w:rsidRDefault="00BC1D9B" w:rsidP="006654D2">
      <w:pPr>
        <w:pStyle w:val="Ttulo1"/>
        <w:ind w:firstLine="0"/>
        <w:rPr>
          <w:del w:id="146" w:author="Leonardo Ribeiro" w:date="2019-06-03T22:19:00Z"/>
          <w:color w:val="FF0000"/>
        </w:rPr>
        <w:pPrChange w:id="147" w:author="Leonardo Ribeiro" w:date="2019-06-03T22:19:00Z">
          <w:pPr>
            <w:spacing w:line="240" w:lineRule="auto"/>
            <w:ind w:firstLine="0"/>
          </w:pPr>
        </w:pPrChange>
      </w:pPr>
      <w:del w:id="148" w:author="Leonardo Ribeiro" w:date="2019-06-03T22:19:00Z">
        <w:r w:rsidRPr="00E1203D" w:rsidDel="006654D2">
          <w:rPr>
            <w:color w:val="FF0000"/>
          </w:rPr>
          <w:delText xml:space="preserve">[Colocar </w:delText>
        </w:r>
        <w:r w:rsidDel="006654D2">
          <w:rPr>
            <w:color w:val="FF0000"/>
          </w:rPr>
          <w:delText xml:space="preserve">a lista de tabelas, </w:delText>
        </w:r>
        <w:r w:rsidRPr="00E1203D" w:rsidDel="006654D2">
          <w:rPr>
            <w:color w:val="FF0000"/>
          </w:rPr>
          <w:delText>se houver</w:delText>
        </w:r>
        <w:r w:rsidDel="006654D2">
          <w:rPr>
            <w:color w:val="FF0000"/>
          </w:rPr>
          <w:delText>.]</w:delText>
        </w:r>
      </w:del>
    </w:p>
    <w:p w14:paraId="647125DE" w14:textId="54ABEC92" w:rsidR="00BC1D9B" w:rsidDel="006654D2" w:rsidRDefault="00BC1D9B" w:rsidP="006654D2">
      <w:pPr>
        <w:pStyle w:val="Ttulo1"/>
        <w:ind w:firstLine="0"/>
        <w:rPr>
          <w:del w:id="149" w:author="Leonardo Ribeiro" w:date="2019-06-03T22:19:00Z"/>
          <w:color w:val="FF0000"/>
        </w:rPr>
        <w:pPrChange w:id="150" w:author="Leonardo Ribeiro" w:date="2019-06-03T22:19:00Z">
          <w:pPr>
            <w:spacing w:line="240" w:lineRule="auto"/>
            <w:ind w:firstLine="0"/>
          </w:pPr>
        </w:pPrChange>
      </w:pPr>
    </w:p>
    <w:p w14:paraId="647125DF" w14:textId="622587AC" w:rsidR="00BC1D9B" w:rsidRDefault="00BC1D9B" w:rsidP="006654D2">
      <w:pPr>
        <w:suppressAutoHyphens w:val="0"/>
        <w:spacing w:line="240" w:lineRule="auto"/>
        <w:jc w:val="left"/>
        <w:pPrChange w:id="151" w:author="Leonardo Ribeiro" w:date="2019-06-03T22:19:00Z">
          <w:pPr>
            <w:spacing w:line="240" w:lineRule="auto"/>
            <w:ind w:firstLine="0"/>
          </w:pPr>
        </w:pPrChange>
      </w:pPr>
      <w:del w:id="152" w:author="Leonardo Ribeiro" w:date="2019-06-03T22:19:00Z">
        <w:r w:rsidDel="006654D2">
          <w:delTex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delText>
        </w:r>
      </w:del>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153" w:name="_Toc444850042"/>
      <w:bookmarkStart w:id="154" w:name="_Toc10492841"/>
      <w:r w:rsidRPr="00EA3AC8">
        <w:rPr>
          <w:lang w:eastAsia="pt-BR"/>
        </w:rPr>
        <w:lastRenderedPageBreak/>
        <w:t>LISTA DE ABREVIATURAS E SIGLAS</w:t>
      </w:r>
      <w:bookmarkEnd w:id="153"/>
      <w:bookmarkEnd w:id="154"/>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r w:rsidR="00EC017E" w:rsidRPr="00612311">
        <w:rPr>
          <w:rFonts w:eastAsia="Calibri" w:cs="Times New Roman"/>
          <w:i/>
          <w:color w:val="auto"/>
          <w:lang w:eastAsia="en-US"/>
        </w:rPr>
        <w:t>Application Programming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r w:rsidR="00E76378" w:rsidRPr="00612311">
        <w:rPr>
          <w:rFonts w:eastAsia="Calibri" w:cs="Times New Roman"/>
          <w:i/>
          <w:color w:val="auto"/>
          <w:lang w:eastAsia="en-US"/>
        </w:rPr>
        <w:t>Representational State Transfer</w:t>
      </w:r>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r w:rsidR="001A72AE" w:rsidRPr="00612311">
        <w:rPr>
          <w:rFonts w:eastAsia="Calibri" w:cs="Times New Roman"/>
          <w:i/>
          <w:color w:val="auto"/>
          <w:lang w:eastAsia="en-US"/>
        </w:rPr>
        <w:t>Simple Object Access Protocol</w:t>
      </w:r>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468E9007" w:rsidR="00BC1D9B" w:rsidRDefault="00A005E4" w:rsidP="00EA3AC8">
      <w:pPr>
        <w:suppressAutoHyphens w:val="0"/>
        <w:ind w:firstLine="0"/>
        <w:rPr>
          <w:ins w:id="155" w:author="Leonardo Ribeiro" w:date="2019-06-03T22:19:00Z"/>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r w:rsidR="00740D16" w:rsidRPr="00740D16">
        <w:rPr>
          <w:rFonts w:eastAsia="Calibri" w:cs="Times New Roman"/>
          <w:i/>
          <w:color w:val="000000" w:themeColor="text1"/>
          <w:lang w:eastAsia="en-US"/>
        </w:rPr>
        <w:t>JavaScript Object Notation</w:t>
      </w:r>
      <w:r w:rsidR="00740D16" w:rsidRPr="00740D16">
        <w:rPr>
          <w:rFonts w:eastAsia="Calibri" w:cs="Times New Roman"/>
          <w:color w:val="000000" w:themeColor="text1"/>
          <w:lang w:eastAsia="en-US"/>
        </w:rPr>
        <w:t xml:space="preserve"> – Notação de objetos j</w:t>
      </w:r>
      <w:r w:rsidR="00740D16">
        <w:rPr>
          <w:rFonts w:eastAsia="Calibri" w:cs="Times New Roman"/>
          <w:color w:val="000000" w:themeColor="text1"/>
          <w:lang w:eastAsia="en-US"/>
        </w:rPr>
        <w:t>avascript</w:t>
      </w:r>
    </w:p>
    <w:p w14:paraId="66382692" w14:textId="7940F2E8" w:rsidR="006654D2" w:rsidRPr="00827000" w:rsidRDefault="006654D2" w:rsidP="00EA3AC8">
      <w:pPr>
        <w:suppressAutoHyphens w:val="0"/>
        <w:ind w:firstLine="0"/>
        <w:rPr>
          <w:rFonts w:eastAsia="Calibri" w:cs="Times New Roman"/>
          <w:color w:val="000000" w:themeColor="text1"/>
          <w:lang w:eastAsia="en-US"/>
        </w:rPr>
      </w:pPr>
      <w:ins w:id="156" w:author="Leonardo Ribeiro" w:date="2019-06-03T22:19:00Z">
        <w:r w:rsidRPr="00827000">
          <w:rPr>
            <w:rFonts w:eastAsia="Calibri" w:cs="Times New Roman"/>
            <w:color w:val="000000" w:themeColor="text1"/>
            <w:lang w:eastAsia="en-US"/>
          </w:rPr>
          <w:t xml:space="preserve">SLOC        </w:t>
        </w:r>
        <w:r w:rsidRPr="00827000">
          <w:rPr>
            <w:rFonts w:eastAsia="Calibri" w:cs="Times New Roman"/>
            <w:i/>
            <w:iCs/>
            <w:color w:val="000000" w:themeColor="text1"/>
            <w:lang w:eastAsia="en-US"/>
          </w:rPr>
          <w:t>Source Lines o</w:t>
        </w:r>
        <w:r w:rsidRPr="00827000">
          <w:rPr>
            <w:rFonts w:eastAsia="Calibri" w:cs="Times New Roman"/>
            <w:i/>
            <w:iCs/>
            <w:color w:val="000000" w:themeColor="text1"/>
            <w:lang w:eastAsia="en-US"/>
            <w:rPrChange w:id="157" w:author="Leonardo Ribeiro" w:date="2019-06-03T22:20:00Z">
              <w:rPr>
                <w:rFonts w:eastAsia="Calibri" w:cs="Times New Roman"/>
                <w:i/>
                <w:iCs/>
                <w:color w:val="000000" w:themeColor="text1"/>
                <w:lang w:val="en-US" w:eastAsia="en-US"/>
              </w:rPr>
            </w:rPrChange>
          </w:rPr>
          <w:t xml:space="preserve">f Code </w:t>
        </w:r>
        <w:r w:rsidR="00827000" w:rsidRPr="00827000">
          <w:rPr>
            <w:rFonts w:eastAsia="Calibri" w:cs="Times New Roman"/>
            <w:i/>
            <w:iCs/>
            <w:color w:val="000000" w:themeColor="text1"/>
            <w:lang w:eastAsia="en-US"/>
            <w:rPrChange w:id="158" w:author="Leonardo Ribeiro" w:date="2019-06-03T22:20:00Z">
              <w:rPr>
                <w:rFonts w:eastAsia="Calibri" w:cs="Times New Roman"/>
                <w:i/>
                <w:iCs/>
                <w:color w:val="000000" w:themeColor="text1"/>
                <w:lang w:val="en-US" w:eastAsia="en-US"/>
              </w:rPr>
            </w:rPrChange>
          </w:rPr>
          <w:t>–</w:t>
        </w:r>
        <w:r w:rsidRPr="00827000">
          <w:rPr>
            <w:rFonts w:eastAsia="Calibri" w:cs="Times New Roman"/>
            <w:i/>
            <w:iCs/>
            <w:color w:val="000000" w:themeColor="text1"/>
            <w:lang w:eastAsia="en-US"/>
            <w:rPrChange w:id="159" w:author="Leonardo Ribeiro" w:date="2019-06-03T22:20:00Z">
              <w:rPr>
                <w:rFonts w:eastAsia="Calibri" w:cs="Times New Roman"/>
                <w:i/>
                <w:iCs/>
                <w:color w:val="000000" w:themeColor="text1"/>
                <w:lang w:val="en-US" w:eastAsia="en-US"/>
              </w:rPr>
            </w:rPrChange>
          </w:rPr>
          <w:t xml:space="preserve"> </w:t>
        </w:r>
        <w:r w:rsidR="00827000" w:rsidRPr="00827000">
          <w:rPr>
            <w:rFonts w:eastAsia="Calibri" w:cs="Times New Roman"/>
            <w:color w:val="000000" w:themeColor="text1"/>
            <w:lang w:eastAsia="en-US"/>
            <w:rPrChange w:id="160" w:author="Leonardo Ribeiro" w:date="2019-06-03T22:20:00Z">
              <w:rPr>
                <w:rFonts w:eastAsia="Calibri" w:cs="Times New Roman"/>
                <w:color w:val="000000" w:themeColor="text1"/>
                <w:lang w:val="en-US" w:eastAsia="en-US"/>
              </w:rPr>
            </w:rPrChange>
          </w:rPr>
          <w:t>Linhas de</w:t>
        </w:r>
      </w:ins>
      <w:ins w:id="161" w:author="Leonardo Ribeiro" w:date="2019-06-03T22:20:00Z">
        <w:r w:rsidR="00827000" w:rsidRPr="00827000">
          <w:rPr>
            <w:rFonts w:eastAsia="Calibri" w:cs="Times New Roman"/>
            <w:color w:val="000000" w:themeColor="text1"/>
            <w:lang w:eastAsia="en-US"/>
            <w:rPrChange w:id="162" w:author="Leonardo Ribeiro" w:date="2019-06-03T22:20:00Z">
              <w:rPr>
                <w:rFonts w:eastAsia="Calibri" w:cs="Times New Roman"/>
                <w:color w:val="000000" w:themeColor="text1"/>
                <w:lang w:val="en-US" w:eastAsia="en-US"/>
              </w:rPr>
            </w:rPrChange>
          </w:rPr>
          <w:t xml:space="preserve"> </w:t>
        </w:r>
        <w:r w:rsidR="007027FC">
          <w:rPr>
            <w:rFonts w:eastAsia="Calibri" w:cs="Times New Roman"/>
            <w:color w:val="000000" w:themeColor="text1"/>
            <w:lang w:eastAsia="en-US"/>
          </w:rPr>
          <w:t>c</w:t>
        </w:r>
        <w:r w:rsidR="00827000" w:rsidRPr="00827000">
          <w:rPr>
            <w:rFonts w:eastAsia="Calibri" w:cs="Times New Roman"/>
            <w:color w:val="000000" w:themeColor="text1"/>
            <w:lang w:eastAsia="en-US"/>
            <w:rPrChange w:id="163" w:author="Leonardo Ribeiro" w:date="2019-06-03T22:20:00Z">
              <w:rPr>
                <w:rFonts w:eastAsia="Calibri" w:cs="Times New Roman"/>
                <w:color w:val="000000" w:themeColor="text1"/>
                <w:lang w:val="en-US" w:eastAsia="en-US"/>
              </w:rPr>
            </w:rPrChange>
          </w:rPr>
          <w:t>ódigo fonte</w:t>
        </w:r>
      </w:ins>
    </w:p>
    <w:p w14:paraId="647125EF" w14:textId="77777777" w:rsidR="00EA3AC8" w:rsidRPr="007027FC" w:rsidRDefault="00EA3AC8" w:rsidP="00EA3AC8">
      <w:pPr>
        <w:suppressAutoHyphens w:val="0"/>
        <w:ind w:firstLine="0"/>
        <w:rPr>
          <w:rFonts w:eastAsia="Calibri" w:cs="Times New Roman"/>
          <w:b/>
          <w:color w:val="auto"/>
          <w:lang w:eastAsia="en-US"/>
        </w:rPr>
      </w:pPr>
    </w:p>
    <w:p w14:paraId="647125F0" w14:textId="77777777" w:rsidR="00EA3AC8" w:rsidRPr="00B66EE2" w:rsidRDefault="00EA3AC8" w:rsidP="00EA3AC8">
      <w:pPr>
        <w:suppressAutoHyphens w:val="0"/>
        <w:ind w:firstLine="0"/>
        <w:rPr>
          <w:rFonts w:eastAsia="Calibri" w:cs="Times New Roman"/>
          <w:b/>
          <w:color w:val="auto"/>
          <w:lang w:eastAsia="en-US"/>
        </w:rPr>
      </w:pPr>
    </w:p>
    <w:p w14:paraId="647125F1" w14:textId="77777777" w:rsidR="00EA3AC8" w:rsidRPr="00B66EE2" w:rsidRDefault="00EA3AC8" w:rsidP="00EA3AC8">
      <w:pPr>
        <w:suppressAutoHyphens w:val="0"/>
        <w:ind w:firstLine="0"/>
        <w:rPr>
          <w:rFonts w:eastAsia="Calibri" w:cs="Times New Roman"/>
          <w:b/>
          <w:color w:val="auto"/>
          <w:lang w:eastAsia="en-US"/>
        </w:rPr>
      </w:pPr>
    </w:p>
    <w:p w14:paraId="647125F2" w14:textId="77777777" w:rsidR="000E264F" w:rsidRPr="00407171"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895505" w:rsidRDefault="000E264F">
      <w:pPr>
        <w:suppressAutoHyphens w:val="0"/>
        <w:spacing w:line="240" w:lineRule="auto"/>
        <w:ind w:firstLine="0"/>
        <w:jc w:val="left"/>
        <w:rPr>
          <w:rFonts w:eastAsia="Calibri" w:cs="Times New Roman"/>
          <w:b/>
          <w:color w:val="auto"/>
          <w:sz w:val="28"/>
          <w:szCs w:val="28"/>
          <w:lang w:eastAsia="en-US"/>
        </w:rPr>
      </w:pPr>
      <w:r w:rsidRPr="00A0673D">
        <w:rPr>
          <w:rFonts w:eastAsia="Calibri" w:cs="Times New Roman"/>
          <w:b/>
          <w:color w:val="auto"/>
          <w:sz w:val="28"/>
          <w:szCs w:val="28"/>
          <w:lang w:eastAsia="en-US"/>
        </w:rPr>
        <w:br w:type="page"/>
      </w:r>
    </w:p>
    <w:p w14:paraId="647125F4" w14:textId="77777777" w:rsidR="000E264F" w:rsidRPr="00B66EE2" w:rsidRDefault="000E264F" w:rsidP="000E264F">
      <w:pPr>
        <w:pStyle w:val="Titulopre-textual"/>
        <w:rPr>
          <w:rPrChange w:id="164" w:author="Leonardo Ribeiro" w:date="2019-06-03T22:20:00Z">
            <w:rPr>
              <w:lang w:val="en-US"/>
            </w:rPr>
          </w:rPrChange>
        </w:rPr>
      </w:pPr>
      <w:r w:rsidRPr="00B66EE2">
        <w:rPr>
          <w:rPrChange w:id="165" w:author="Leonardo Ribeiro" w:date="2019-06-03T22:20:00Z">
            <w:rPr>
              <w:lang w:val="en-US"/>
            </w:rPr>
          </w:rPrChange>
        </w:rPr>
        <w:lastRenderedPageBreak/>
        <w:t>SUMÁRIO</w:t>
      </w:r>
    </w:p>
    <w:p w14:paraId="6BC438EF" w14:textId="56A70660" w:rsidR="00B66EE2" w:rsidRDefault="000E264F">
      <w:pPr>
        <w:pStyle w:val="Sumrio1"/>
        <w:rPr>
          <w:ins w:id="166" w:author="Leonardo Ribeiro" w:date="2019-06-03T22:20:00Z"/>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ins w:id="167" w:author="Leonardo Ribeiro" w:date="2019-06-03T22:20:00Z">
        <w:r w:rsidR="00B66EE2" w:rsidRPr="00494012">
          <w:rPr>
            <w:rStyle w:val="Hyperlink"/>
            <w:noProof/>
          </w:rPr>
          <w:fldChar w:fldCharType="begin"/>
        </w:r>
        <w:r w:rsidR="00B66EE2" w:rsidRPr="00494012">
          <w:rPr>
            <w:rStyle w:val="Hyperlink"/>
            <w:noProof/>
          </w:rPr>
          <w:instrText xml:space="preserve"> </w:instrText>
        </w:r>
        <w:r w:rsidR="00B66EE2">
          <w:rPr>
            <w:noProof/>
          </w:rPr>
          <w:instrText>HYPERLINK \l "_Toc10492838"</w:instrText>
        </w:r>
        <w:r w:rsidR="00B66EE2" w:rsidRPr="00494012">
          <w:rPr>
            <w:rStyle w:val="Hyperlink"/>
            <w:noProof/>
          </w:rPr>
          <w:instrText xml:space="preserve"> </w:instrText>
        </w:r>
        <w:r w:rsidR="00B66EE2" w:rsidRPr="00494012">
          <w:rPr>
            <w:rStyle w:val="Hyperlink"/>
            <w:noProof/>
          </w:rPr>
        </w:r>
        <w:r w:rsidR="00B66EE2" w:rsidRPr="00494012">
          <w:rPr>
            <w:rStyle w:val="Hyperlink"/>
            <w:noProof/>
          </w:rPr>
          <w:fldChar w:fldCharType="separate"/>
        </w:r>
        <w:r w:rsidR="00B66EE2" w:rsidRPr="00494012">
          <w:rPr>
            <w:rStyle w:val="Hyperlink"/>
            <w:noProof/>
            <w:lang w:eastAsia="pt-BR"/>
          </w:rPr>
          <w:t>RESUMO</w:t>
        </w:r>
        <w:r w:rsidR="00B66EE2">
          <w:rPr>
            <w:noProof/>
            <w:webHidden/>
          </w:rPr>
          <w:tab/>
        </w:r>
        <w:r w:rsidR="00B66EE2">
          <w:rPr>
            <w:noProof/>
            <w:webHidden/>
          </w:rPr>
          <w:fldChar w:fldCharType="begin"/>
        </w:r>
        <w:r w:rsidR="00B66EE2">
          <w:rPr>
            <w:noProof/>
            <w:webHidden/>
          </w:rPr>
          <w:instrText xml:space="preserve"> PAGEREF _Toc10492838 \h </w:instrText>
        </w:r>
        <w:r w:rsidR="00B66EE2">
          <w:rPr>
            <w:noProof/>
            <w:webHidden/>
          </w:rPr>
        </w:r>
      </w:ins>
      <w:r w:rsidR="00B66EE2">
        <w:rPr>
          <w:noProof/>
          <w:webHidden/>
        </w:rPr>
        <w:fldChar w:fldCharType="separate"/>
      </w:r>
      <w:ins w:id="168" w:author="Leonardo Ribeiro" w:date="2019-06-03T22:20:00Z">
        <w:r w:rsidR="00B66EE2">
          <w:rPr>
            <w:noProof/>
            <w:webHidden/>
          </w:rPr>
          <w:t>9</w:t>
        </w:r>
        <w:r w:rsidR="00B66EE2">
          <w:rPr>
            <w:noProof/>
            <w:webHidden/>
          </w:rPr>
          <w:fldChar w:fldCharType="end"/>
        </w:r>
        <w:r w:rsidR="00B66EE2" w:rsidRPr="00494012">
          <w:rPr>
            <w:rStyle w:val="Hyperlink"/>
            <w:noProof/>
          </w:rPr>
          <w:fldChar w:fldCharType="end"/>
        </w:r>
      </w:ins>
    </w:p>
    <w:p w14:paraId="61C9226E" w14:textId="694E718D" w:rsidR="00B66EE2" w:rsidRDefault="00B66EE2">
      <w:pPr>
        <w:pStyle w:val="Sumrio1"/>
        <w:rPr>
          <w:ins w:id="169" w:author="Leonardo Ribeiro" w:date="2019-06-03T22:20:00Z"/>
          <w:rFonts w:asciiTheme="minorHAnsi" w:eastAsiaTheme="minorEastAsia" w:hAnsiTheme="minorHAnsi" w:cstheme="minorBidi"/>
          <w:noProof/>
          <w:color w:val="auto"/>
          <w:sz w:val="22"/>
          <w:szCs w:val="22"/>
          <w:lang w:eastAsia="pt-BR"/>
        </w:rPr>
      </w:pPr>
      <w:ins w:id="170"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39"</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val="en-US" w:eastAsia="pt-BR"/>
          </w:rPr>
          <w:t>ABSTRACT</w:t>
        </w:r>
        <w:r>
          <w:rPr>
            <w:noProof/>
            <w:webHidden/>
          </w:rPr>
          <w:tab/>
        </w:r>
        <w:r>
          <w:rPr>
            <w:noProof/>
            <w:webHidden/>
          </w:rPr>
          <w:fldChar w:fldCharType="begin"/>
        </w:r>
        <w:r>
          <w:rPr>
            <w:noProof/>
            <w:webHidden/>
          </w:rPr>
          <w:instrText xml:space="preserve"> PAGEREF _Toc10492839 \h </w:instrText>
        </w:r>
        <w:r>
          <w:rPr>
            <w:noProof/>
            <w:webHidden/>
          </w:rPr>
        </w:r>
      </w:ins>
      <w:r>
        <w:rPr>
          <w:noProof/>
          <w:webHidden/>
        </w:rPr>
        <w:fldChar w:fldCharType="separate"/>
      </w:r>
      <w:ins w:id="171" w:author="Leonardo Ribeiro" w:date="2019-06-03T22:20:00Z">
        <w:r>
          <w:rPr>
            <w:noProof/>
            <w:webHidden/>
          </w:rPr>
          <w:t>10</w:t>
        </w:r>
        <w:r>
          <w:rPr>
            <w:noProof/>
            <w:webHidden/>
          </w:rPr>
          <w:fldChar w:fldCharType="end"/>
        </w:r>
        <w:r w:rsidRPr="00494012">
          <w:rPr>
            <w:rStyle w:val="Hyperlink"/>
            <w:noProof/>
          </w:rPr>
          <w:fldChar w:fldCharType="end"/>
        </w:r>
      </w:ins>
    </w:p>
    <w:p w14:paraId="7C3ACEAB" w14:textId="53FC30EA" w:rsidR="00B66EE2" w:rsidRDefault="00B66EE2">
      <w:pPr>
        <w:pStyle w:val="Sumrio1"/>
        <w:rPr>
          <w:ins w:id="172" w:author="Leonardo Ribeiro" w:date="2019-06-03T22:20:00Z"/>
          <w:rFonts w:asciiTheme="minorHAnsi" w:eastAsiaTheme="minorEastAsia" w:hAnsiTheme="minorHAnsi" w:cstheme="minorBidi"/>
          <w:noProof/>
          <w:color w:val="auto"/>
          <w:sz w:val="22"/>
          <w:szCs w:val="22"/>
          <w:lang w:eastAsia="pt-BR"/>
        </w:rPr>
      </w:pPr>
      <w:ins w:id="173"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0"</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eastAsia="pt-BR"/>
          </w:rPr>
          <w:t>LISTA DE FIGURAS</w:t>
        </w:r>
        <w:r>
          <w:rPr>
            <w:noProof/>
            <w:webHidden/>
          </w:rPr>
          <w:tab/>
        </w:r>
        <w:r>
          <w:rPr>
            <w:noProof/>
            <w:webHidden/>
          </w:rPr>
          <w:fldChar w:fldCharType="begin"/>
        </w:r>
        <w:r>
          <w:rPr>
            <w:noProof/>
            <w:webHidden/>
          </w:rPr>
          <w:instrText xml:space="preserve"> PAGEREF _Toc10492840 \h </w:instrText>
        </w:r>
        <w:r>
          <w:rPr>
            <w:noProof/>
            <w:webHidden/>
          </w:rPr>
        </w:r>
      </w:ins>
      <w:r>
        <w:rPr>
          <w:noProof/>
          <w:webHidden/>
        </w:rPr>
        <w:fldChar w:fldCharType="separate"/>
      </w:r>
      <w:ins w:id="174" w:author="Leonardo Ribeiro" w:date="2019-06-03T22:20:00Z">
        <w:r>
          <w:rPr>
            <w:noProof/>
            <w:webHidden/>
          </w:rPr>
          <w:t>11</w:t>
        </w:r>
        <w:r>
          <w:rPr>
            <w:noProof/>
            <w:webHidden/>
          </w:rPr>
          <w:fldChar w:fldCharType="end"/>
        </w:r>
        <w:r w:rsidRPr="00494012">
          <w:rPr>
            <w:rStyle w:val="Hyperlink"/>
            <w:noProof/>
          </w:rPr>
          <w:fldChar w:fldCharType="end"/>
        </w:r>
      </w:ins>
    </w:p>
    <w:p w14:paraId="771767DC" w14:textId="356A2FCB" w:rsidR="00B66EE2" w:rsidRDefault="00B66EE2">
      <w:pPr>
        <w:pStyle w:val="Sumrio1"/>
        <w:rPr>
          <w:ins w:id="175" w:author="Leonardo Ribeiro" w:date="2019-06-03T22:20:00Z"/>
          <w:rFonts w:asciiTheme="minorHAnsi" w:eastAsiaTheme="minorEastAsia" w:hAnsiTheme="minorHAnsi" w:cstheme="minorBidi"/>
          <w:noProof/>
          <w:color w:val="auto"/>
          <w:sz w:val="22"/>
          <w:szCs w:val="22"/>
          <w:lang w:eastAsia="pt-BR"/>
        </w:rPr>
      </w:pPr>
      <w:ins w:id="176"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1"</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eastAsia="pt-BR"/>
          </w:rPr>
          <w:t>LISTA DE ABREVIATURAS E SIGLAS</w:t>
        </w:r>
        <w:r>
          <w:rPr>
            <w:noProof/>
            <w:webHidden/>
          </w:rPr>
          <w:tab/>
        </w:r>
        <w:r>
          <w:rPr>
            <w:noProof/>
            <w:webHidden/>
          </w:rPr>
          <w:fldChar w:fldCharType="begin"/>
        </w:r>
        <w:r>
          <w:rPr>
            <w:noProof/>
            <w:webHidden/>
          </w:rPr>
          <w:instrText xml:space="preserve"> PAGEREF _Toc10492841 \h </w:instrText>
        </w:r>
        <w:r>
          <w:rPr>
            <w:noProof/>
            <w:webHidden/>
          </w:rPr>
        </w:r>
      </w:ins>
      <w:r>
        <w:rPr>
          <w:noProof/>
          <w:webHidden/>
        </w:rPr>
        <w:fldChar w:fldCharType="separate"/>
      </w:r>
      <w:ins w:id="177" w:author="Leonardo Ribeiro" w:date="2019-06-03T22:20:00Z">
        <w:r>
          <w:rPr>
            <w:noProof/>
            <w:webHidden/>
          </w:rPr>
          <w:t>12</w:t>
        </w:r>
        <w:r>
          <w:rPr>
            <w:noProof/>
            <w:webHidden/>
          </w:rPr>
          <w:fldChar w:fldCharType="end"/>
        </w:r>
        <w:r w:rsidRPr="00494012">
          <w:rPr>
            <w:rStyle w:val="Hyperlink"/>
            <w:noProof/>
          </w:rPr>
          <w:fldChar w:fldCharType="end"/>
        </w:r>
      </w:ins>
    </w:p>
    <w:p w14:paraId="57F858EF" w14:textId="6EFE3B32" w:rsidR="00B66EE2" w:rsidRDefault="00B66EE2">
      <w:pPr>
        <w:pStyle w:val="Sumrio1"/>
        <w:rPr>
          <w:ins w:id="178" w:author="Leonardo Ribeiro" w:date="2019-06-03T22:20:00Z"/>
          <w:rFonts w:asciiTheme="minorHAnsi" w:eastAsiaTheme="minorEastAsia" w:hAnsiTheme="minorHAnsi" w:cstheme="minorBidi"/>
          <w:noProof/>
          <w:color w:val="auto"/>
          <w:sz w:val="22"/>
          <w:szCs w:val="22"/>
          <w:lang w:eastAsia="pt-BR"/>
        </w:rPr>
      </w:pPr>
      <w:ins w:id="179"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2"</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eastAsia="pt-BR"/>
          </w:rPr>
          <w:t>INTRODUÇÃO</w:t>
        </w:r>
        <w:r>
          <w:rPr>
            <w:noProof/>
            <w:webHidden/>
          </w:rPr>
          <w:tab/>
        </w:r>
        <w:r>
          <w:rPr>
            <w:noProof/>
            <w:webHidden/>
          </w:rPr>
          <w:fldChar w:fldCharType="begin"/>
        </w:r>
        <w:r>
          <w:rPr>
            <w:noProof/>
            <w:webHidden/>
          </w:rPr>
          <w:instrText xml:space="preserve"> PAGEREF _Toc10492842 \h </w:instrText>
        </w:r>
        <w:r>
          <w:rPr>
            <w:noProof/>
            <w:webHidden/>
          </w:rPr>
        </w:r>
      </w:ins>
      <w:r>
        <w:rPr>
          <w:noProof/>
          <w:webHidden/>
        </w:rPr>
        <w:fldChar w:fldCharType="separate"/>
      </w:r>
      <w:ins w:id="180" w:author="Leonardo Ribeiro" w:date="2019-06-03T22:20:00Z">
        <w:r>
          <w:rPr>
            <w:noProof/>
            <w:webHidden/>
          </w:rPr>
          <w:t>14</w:t>
        </w:r>
        <w:r>
          <w:rPr>
            <w:noProof/>
            <w:webHidden/>
          </w:rPr>
          <w:fldChar w:fldCharType="end"/>
        </w:r>
        <w:r w:rsidRPr="00494012">
          <w:rPr>
            <w:rStyle w:val="Hyperlink"/>
            <w:noProof/>
          </w:rPr>
          <w:fldChar w:fldCharType="end"/>
        </w:r>
      </w:ins>
    </w:p>
    <w:p w14:paraId="6D78A5F5" w14:textId="4DFBB27D" w:rsidR="00B66EE2" w:rsidRDefault="00B66EE2">
      <w:pPr>
        <w:pStyle w:val="Sumrio1"/>
        <w:rPr>
          <w:ins w:id="181" w:author="Leonardo Ribeiro" w:date="2019-06-03T22:20:00Z"/>
          <w:rFonts w:asciiTheme="minorHAnsi" w:eastAsiaTheme="minorEastAsia" w:hAnsiTheme="minorHAnsi" w:cstheme="minorBidi"/>
          <w:noProof/>
          <w:color w:val="auto"/>
          <w:sz w:val="22"/>
          <w:szCs w:val="22"/>
          <w:lang w:eastAsia="pt-BR"/>
        </w:rPr>
      </w:pPr>
      <w:ins w:id="182"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3"</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2. Referencial Teórico</w:t>
        </w:r>
        <w:r>
          <w:rPr>
            <w:noProof/>
            <w:webHidden/>
          </w:rPr>
          <w:tab/>
        </w:r>
        <w:r>
          <w:rPr>
            <w:noProof/>
            <w:webHidden/>
          </w:rPr>
          <w:fldChar w:fldCharType="begin"/>
        </w:r>
        <w:r>
          <w:rPr>
            <w:noProof/>
            <w:webHidden/>
          </w:rPr>
          <w:instrText xml:space="preserve"> PAGEREF _Toc10492843 \h </w:instrText>
        </w:r>
        <w:r>
          <w:rPr>
            <w:noProof/>
            <w:webHidden/>
          </w:rPr>
        </w:r>
      </w:ins>
      <w:r>
        <w:rPr>
          <w:noProof/>
          <w:webHidden/>
        </w:rPr>
        <w:fldChar w:fldCharType="separate"/>
      </w:r>
      <w:ins w:id="183" w:author="Leonardo Ribeiro" w:date="2019-06-03T22:20:00Z">
        <w:r>
          <w:rPr>
            <w:noProof/>
            <w:webHidden/>
          </w:rPr>
          <w:t>15</w:t>
        </w:r>
        <w:r>
          <w:rPr>
            <w:noProof/>
            <w:webHidden/>
          </w:rPr>
          <w:fldChar w:fldCharType="end"/>
        </w:r>
        <w:r w:rsidRPr="00494012">
          <w:rPr>
            <w:rStyle w:val="Hyperlink"/>
            <w:noProof/>
          </w:rPr>
          <w:fldChar w:fldCharType="end"/>
        </w:r>
      </w:ins>
    </w:p>
    <w:p w14:paraId="48839FBD" w14:textId="5579D9E5" w:rsidR="00B66EE2" w:rsidRDefault="00B66EE2">
      <w:pPr>
        <w:pStyle w:val="Sumrio1"/>
        <w:rPr>
          <w:ins w:id="184" w:author="Leonardo Ribeiro" w:date="2019-06-03T22:20:00Z"/>
          <w:rFonts w:asciiTheme="minorHAnsi" w:eastAsiaTheme="minorEastAsia" w:hAnsiTheme="minorHAnsi" w:cstheme="minorBidi"/>
          <w:noProof/>
          <w:color w:val="auto"/>
          <w:sz w:val="22"/>
          <w:szCs w:val="22"/>
          <w:lang w:eastAsia="pt-BR"/>
        </w:rPr>
      </w:pPr>
      <w:ins w:id="185"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4"</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eastAsia="pt-BR"/>
          </w:rPr>
          <w:t>3.</w:t>
        </w:r>
        <w:r>
          <w:rPr>
            <w:rFonts w:asciiTheme="minorHAnsi" w:eastAsiaTheme="minorEastAsia" w:hAnsiTheme="minorHAnsi" w:cstheme="minorBidi"/>
            <w:noProof/>
            <w:color w:val="auto"/>
            <w:sz w:val="22"/>
            <w:szCs w:val="22"/>
            <w:lang w:eastAsia="pt-BR"/>
          </w:rPr>
          <w:tab/>
        </w:r>
        <w:r w:rsidRPr="00494012">
          <w:rPr>
            <w:rStyle w:val="Hyperlink"/>
            <w:noProof/>
            <w:lang w:eastAsia="pt-BR"/>
          </w:rPr>
          <w:t>World Wide Web</w:t>
        </w:r>
        <w:r>
          <w:rPr>
            <w:noProof/>
            <w:webHidden/>
          </w:rPr>
          <w:tab/>
        </w:r>
        <w:r>
          <w:rPr>
            <w:noProof/>
            <w:webHidden/>
          </w:rPr>
          <w:fldChar w:fldCharType="begin"/>
        </w:r>
        <w:r>
          <w:rPr>
            <w:noProof/>
            <w:webHidden/>
          </w:rPr>
          <w:instrText xml:space="preserve"> PAGEREF _Toc10492844 \h </w:instrText>
        </w:r>
        <w:r>
          <w:rPr>
            <w:noProof/>
            <w:webHidden/>
          </w:rPr>
        </w:r>
      </w:ins>
      <w:r>
        <w:rPr>
          <w:noProof/>
          <w:webHidden/>
        </w:rPr>
        <w:fldChar w:fldCharType="separate"/>
      </w:r>
      <w:ins w:id="186" w:author="Leonardo Ribeiro" w:date="2019-06-03T22:20:00Z">
        <w:r>
          <w:rPr>
            <w:noProof/>
            <w:webHidden/>
          </w:rPr>
          <w:t>17</w:t>
        </w:r>
        <w:r>
          <w:rPr>
            <w:noProof/>
            <w:webHidden/>
          </w:rPr>
          <w:fldChar w:fldCharType="end"/>
        </w:r>
        <w:r w:rsidRPr="00494012">
          <w:rPr>
            <w:rStyle w:val="Hyperlink"/>
            <w:noProof/>
          </w:rPr>
          <w:fldChar w:fldCharType="end"/>
        </w:r>
      </w:ins>
    </w:p>
    <w:p w14:paraId="7C93F9B0" w14:textId="4B62F4DE" w:rsidR="00B66EE2" w:rsidRDefault="00B66EE2">
      <w:pPr>
        <w:pStyle w:val="Sumrio2"/>
        <w:tabs>
          <w:tab w:val="left" w:pos="1560"/>
        </w:tabs>
        <w:rPr>
          <w:ins w:id="187" w:author="Leonardo Ribeiro" w:date="2019-06-03T22:20:00Z"/>
          <w:rFonts w:asciiTheme="minorHAnsi" w:eastAsiaTheme="minorEastAsia" w:hAnsiTheme="minorHAnsi" w:cstheme="minorBidi"/>
          <w:noProof/>
          <w:color w:val="auto"/>
          <w:sz w:val="22"/>
          <w:szCs w:val="22"/>
          <w:lang w:eastAsia="pt-BR"/>
        </w:rPr>
      </w:pPr>
      <w:ins w:id="188"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5"</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b/>
            <w:noProof/>
            <w:lang w:eastAsia="pt-BR"/>
          </w:rPr>
          <w:t>3.1.</w:t>
        </w:r>
        <w:r>
          <w:rPr>
            <w:rFonts w:asciiTheme="minorHAnsi" w:eastAsiaTheme="minorEastAsia" w:hAnsiTheme="minorHAnsi" w:cstheme="minorBidi"/>
            <w:noProof/>
            <w:color w:val="auto"/>
            <w:sz w:val="22"/>
            <w:szCs w:val="22"/>
            <w:lang w:eastAsia="pt-BR"/>
          </w:rPr>
          <w:tab/>
        </w:r>
        <w:r w:rsidRPr="00494012">
          <w:rPr>
            <w:rStyle w:val="Hyperlink"/>
            <w:b/>
            <w:noProof/>
            <w:lang w:eastAsia="pt-BR"/>
          </w:rPr>
          <w:t>Uma breve história</w:t>
        </w:r>
        <w:r>
          <w:rPr>
            <w:noProof/>
            <w:webHidden/>
          </w:rPr>
          <w:tab/>
        </w:r>
        <w:r>
          <w:rPr>
            <w:noProof/>
            <w:webHidden/>
          </w:rPr>
          <w:fldChar w:fldCharType="begin"/>
        </w:r>
        <w:r>
          <w:rPr>
            <w:noProof/>
            <w:webHidden/>
          </w:rPr>
          <w:instrText xml:space="preserve"> PAGEREF _Toc10492845 \h </w:instrText>
        </w:r>
        <w:r>
          <w:rPr>
            <w:noProof/>
            <w:webHidden/>
          </w:rPr>
        </w:r>
      </w:ins>
      <w:r>
        <w:rPr>
          <w:noProof/>
          <w:webHidden/>
        </w:rPr>
        <w:fldChar w:fldCharType="separate"/>
      </w:r>
      <w:ins w:id="189" w:author="Leonardo Ribeiro" w:date="2019-06-03T22:20:00Z">
        <w:r>
          <w:rPr>
            <w:noProof/>
            <w:webHidden/>
          </w:rPr>
          <w:t>18</w:t>
        </w:r>
        <w:r>
          <w:rPr>
            <w:noProof/>
            <w:webHidden/>
          </w:rPr>
          <w:fldChar w:fldCharType="end"/>
        </w:r>
        <w:r w:rsidRPr="00494012">
          <w:rPr>
            <w:rStyle w:val="Hyperlink"/>
            <w:noProof/>
          </w:rPr>
          <w:fldChar w:fldCharType="end"/>
        </w:r>
      </w:ins>
    </w:p>
    <w:p w14:paraId="53DEC195" w14:textId="5BE67572" w:rsidR="00B66EE2" w:rsidRDefault="00B66EE2">
      <w:pPr>
        <w:pStyle w:val="Sumrio1"/>
        <w:rPr>
          <w:ins w:id="190" w:author="Leonardo Ribeiro" w:date="2019-06-03T22:20:00Z"/>
          <w:rFonts w:asciiTheme="minorHAnsi" w:eastAsiaTheme="minorEastAsia" w:hAnsiTheme="minorHAnsi" w:cstheme="minorBidi"/>
          <w:noProof/>
          <w:color w:val="auto"/>
          <w:sz w:val="22"/>
          <w:szCs w:val="22"/>
          <w:lang w:eastAsia="pt-BR"/>
        </w:rPr>
      </w:pPr>
      <w:ins w:id="191"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6"</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4. Webservices</w:t>
        </w:r>
        <w:r>
          <w:rPr>
            <w:noProof/>
            <w:webHidden/>
          </w:rPr>
          <w:tab/>
        </w:r>
        <w:r>
          <w:rPr>
            <w:noProof/>
            <w:webHidden/>
          </w:rPr>
          <w:fldChar w:fldCharType="begin"/>
        </w:r>
        <w:r>
          <w:rPr>
            <w:noProof/>
            <w:webHidden/>
          </w:rPr>
          <w:instrText xml:space="preserve"> PAGEREF _Toc10492846 \h </w:instrText>
        </w:r>
        <w:r>
          <w:rPr>
            <w:noProof/>
            <w:webHidden/>
          </w:rPr>
        </w:r>
      </w:ins>
      <w:r>
        <w:rPr>
          <w:noProof/>
          <w:webHidden/>
        </w:rPr>
        <w:fldChar w:fldCharType="separate"/>
      </w:r>
      <w:ins w:id="192" w:author="Leonardo Ribeiro" w:date="2019-06-03T22:20:00Z">
        <w:r>
          <w:rPr>
            <w:noProof/>
            <w:webHidden/>
          </w:rPr>
          <w:t>19</w:t>
        </w:r>
        <w:r>
          <w:rPr>
            <w:noProof/>
            <w:webHidden/>
          </w:rPr>
          <w:fldChar w:fldCharType="end"/>
        </w:r>
        <w:r w:rsidRPr="00494012">
          <w:rPr>
            <w:rStyle w:val="Hyperlink"/>
            <w:noProof/>
          </w:rPr>
          <w:fldChar w:fldCharType="end"/>
        </w:r>
      </w:ins>
    </w:p>
    <w:p w14:paraId="23B559A8" w14:textId="6F665C35" w:rsidR="00B66EE2" w:rsidRDefault="00B66EE2">
      <w:pPr>
        <w:pStyle w:val="Sumrio3"/>
        <w:rPr>
          <w:ins w:id="193" w:author="Leonardo Ribeiro" w:date="2019-06-03T22:20:00Z"/>
          <w:rFonts w:asciiTheme="minorHAnsi" w:eastAsiaTheme="minorEastAsia" w:hAnsiTheme="minorHAnsi" w:cstheme="minorBidi"/>
          <w:noProof/>
          <w:color w:val="auto"/>
          <w:sz w:val="22"/>
          <w:szCs w:val="22"/>
          <w:lang w:eastAsia="pt-BR"/>
        </w:rPr>
      </w:pPr>
      <w:ins w:id="194"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7"</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4.1. O que é um Web Service?</w:t>
        </w:r>
        <w:r>
          <w:rPr>
            <w:noProof/>
            <w:webHidden/>
          </w:rPr>
          <w:tab/>
        </w:r>
        <w:r>
          <w:rPr>
            <w:noProof/>
            <w:webHidden/>
          </w:rPr>
          <w:fldChar w:fldCharType="begin"/>
        </w:r>
        <w:r>
          <w:rPr>
            <w:noProof/>
            <w:webHidden/>
          </w:rPr>
          <w:instrText xml:space="preserve"> PAGEREF _Toc10492847 \h </w:instrText>
        </w:r>
        <w:r>
          <w:rPr>
            <w:noProof/>
            <w:webHidden/>
          </w:rPr>
        </w:r>
      </w:ins>
      <w:r>
        <w:rPr>
          <w:noProof/>
          <w:webHidden/>
        </w:rPr>
        <w:fldChar w:fldCharType="separate"/>
      </w:r>
      <w:ins w:id="195" w:author="Leonardo Ribeiro" w:date="2019-06-03T22:20:00Z">
        <w:r>
          <w:rPr>
            <w:noProof/>
            <w:webHidden/>
          </w:rPr>
          <w:t>19</w:t>
        </w:r>
        <w:r>
          <w:rPr>
            <w:noProof/>
            <w:webHidden/>
          </w:rPr>
          <w:fldChar w:fldCharType="end"/>
        </w:r>
        <w:r w:rsidRPr="00494012">
          <w:rPr>
            <w:rStyle w:val="Hyperlink"/>
            <w:noProof/>
          </w:rPr>
          <w:fldChar w:fldCharType="end"/>
        </w:r>
      </w:ins>
    </w:p>
    <w:p w14:paraId="7F3D446A" w14:textId="2A162580" w:rsidR="00B66EE2" w:rsidRDefault="00B66EE2">
      <w:pPr>
        <w:pStyle w:val="Sumrio3"/>
        <w:rPr>
          <w:ins w:id="196" w:author="Leonardo Ribeiro" w:date="2019-06-03T22:20:00Z"/>
          <w:rFonts w:asciiTheme="minorHAnsi" w:eastAsiaTheme="minorEastAsia" w:hAnsiTheme="minorHAnsi" w:cstheme="minorBidi"/>
          <w:noProof/>
          <w:color w:val="auto"/>
          <w:sz w:val="22"/>
          <w:szCs w:val="22"/>
          <w:lang w:eastAsia="pt-BR"/>
        </w:rPr>
      </w:pPr>
      <w:ins w:id="197"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8"</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4.2. Tipos de Web Services</w:t>
        </w:r>
        <w:r>
          <w:rPr>
            <w:noProof/>
            <w:webHidden/>
          </w:rPr>
          <w:tab/>
        </w:r>
        <w:r>
          <w:rPr>
            <w:noProof/>
            <w:webHidden/>
          </w:rPr>
          <w:fldChar w:fldCharType="begin"/>
        </w:r>
        <w:r>
          <w:rPr>
            <w:noProof/>
            <w:webHidden/>
          </w:rPr>
          <w:instrText xml:space="preserve"> PAGEREF _Toc10492848 \h </w:instrText>
        </w:r>
        <w:r>
          <w:rPr>
            <w:noProof/>
            <w:webHidden/>
          </w:rPr>
        </w:r>
      </w:ins>
      <w:r>
        <w:rPr>
          <w:noProof/>
          <w:webHidden/>
        </w:rPr>
        <w:fldChar w:fldCharType="separate"/>
      </w:r>
      <w:ins w:id="198" w:author="Leonardo Ribeiro" w:date="2019-06-03T22:20:00Z">
        <w:r>
          <w:rPr>
            <w:noProof/>
            <w:webHidden/>
          </w:rPr>
          <w:t>21</w:t>
        </w:r>
        <w:r>
          <w:rPr>
            <w:noProof/>
            <w:webHidden/>
          </w:rPr>
          <w:fldChar w:fldCharType="end"/>
        </w:r>
        <w:r w:rsidRPr="00494012">
          <w:rPr>
            <w:rStyle w:val="Hyperlink"/>
            <w:noProof/>
          </w:rPr>
          <w:fldChar w:fldCharType="end"/>
        </w:r>
      </w:ins>
    </w:p>
    <w:p w14:paraId="6C769429" w14:textId="043362FA" w:rsidR="00B66EE2" w:rsidRDefault="00B66EE2">
      <w:pPr>
        <w:pStyle w:val="Sumrio3"/>
        <w:rPr>
          <w:ins w:id="199" w:author="Leonardo Ribeiro" w:date="2019-06-03T22:20:00Z"/>
          <w:rFonts w:asciiTheme="minorHAnsi" w:eastAsiaTheme="minorEastAsia" w:hAnsiTheme="minorHAnsi" w:cstheme="minorBidi"/>
          <w:noProof/>
          <w:color w:val="auto"/>
          <w:sz w:val="22"/>
          <w:szCs w:val="22"/>
          <w:lang w:eastAsia="pt-BR"/>
        </w:rPr>
      </w:pPr>
      <w:ins w:id="200"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49"</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4.2.2. REST</w:t>
        </w:r>
        <w:r>
          <w:rPr>
            <w:noProof/>
            <w:webHidden/>
          </w:rPr>
          <w:tab/>
        </w:r>
        <w:r>
          <w:rPr>
            <w:noProof/>
            <w:webHidden/>
          </w:rPr>
          <w:fldChar w:fldCharType="begin"/>
        </w:r>
        <w:r>
          <w:rPr>
            <w:noProof/>
            <w:webHidden/>
          </w:rPr>
          <w:instrText xml:space="preserve"> PAGEREF _Toc10492849 \h </w:instrText>
        </w:r>
        <w:r>
          <w:rPr>
            <w:noProof/>
            <w:webHidden/>
          </w:rPr>
        </w:r>
      </w:ins>
      <w:r>
        <w:rPr>
          <w:noProof/>
          <w:webHidden/>
        </w:rPr>
        <w:fldChar w:fldCharType="separate"/>
      </w:r>
      <w:ins w:id="201" w:author="Leonardo Ribeiro" w:date="2019-06-03T22:20:00Z">
        <w:r>
          <w:rPr>
            <w:noProof/>
            <w:webHidden/>
          </w:rPr>
          <w:t>22</w:t>
        </w:r>
        <w:r>
          <w:rPr>
            <w:noProof/>
            <w:webHidden/>
          </w:rPr>
          <w:fldChar w:fldCharType="end"/>
        </w:r>
        <w:r w:rsidRPr="00494012">
          <w:rPr>
            <w:rStyle w:val="Hyperlink"/>
            <w:noProof/>
          </w:rPr>
          <w:fldChar w:fldCharType="end"/>
        </w:r>
      </w:ins>
    </w:p>
    <w:p w14:paraId="1C1EDA43" w14:textId="0B511946" w:rsidR="00B66EE2" w:rsidRDefault="00B66EE2">
      <w:pPr>
        <w:pStyle w:val="Sumrio1"/>
        <w:rPr>
          <w:ins w:id="202" w:author="Leonardo Ribeiro" w:date="2019-06-03T22:20:00Z"/>
          <w:rFonts w:asciiTheme="minorHAnsi" w:eastAsiaTheme="minorEastAsia" w:hAnsiTheme="minorHAnsi" w:cstheme="minorBidi"/>
          <w:noProof/>
          <w:color w:val="auto"/>
          <w:sz w:val="22"/>
          <w:szCs w:val="22"/>
          <w:lang w:eastAsia="pt-BR"/>
        </w:rPr>
      </w:pPr>
      <w:ins w:id="203"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0"</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5. Node.js</w:t>
        </w:r>
        <w:r>
          <w:rPr>
            <w:noProof/>
            <w:webHidden/>
          </w:rPr>
          <w:tab/>
        </w:r>
        <w:r>
          <w:rPr>
            <w:noProof/>
            <w:webHidden/>
          </w:rPr>
          <w:fldChar w:fldCharType="begin"/>
        </w:r>
        <w:r>
          <w:rPr>
            <w:noProof/>
            <w:webHidden/>
          </w:rPr>
          <w:instrText xml:space="preserve"> PAGEREF _Toc10492850 \h </w:instrText>
        </w:r>
        <w:r>
          <w:rPr>
            <w:noProof/>
            <w:webHidden/>
          </w:rPr>
        </w:r>
      </w:ins>
      <w:r>
        <w:rPr>
          <w:noProof/>
          <w:webHidden/>
        </w:rPr>
        <w:fldChar w:fldCharType="separate"/>
      </w:r>
      <w:ins w:id="204" w:author="Leonardo Ribeiro" w:date="2019-06-03T22:20:00Z">
        <w:r>
          <w:rPr>
            <w:noProof/>
            <w:webHidden/>
          </w:rPr>
          <w:t>22</w:t>
        </w:r>
        <w:r>
          <w:rPr>
            <w:noProof/>
            <w:webHidden/>
          </w:rPr>
          <w:fldChar w:fldCharType="end"/>
        </w:r>
        <w:r w:rsidRPr="00494012">
          <w:rPr>
            <w:rStyle w:val="Hyperlink"/>
            <w:noProof/>
          </w:rPr>
          <w:fldChar w:fldCharType="end"/>
        </w:r>
      </w:ins>
    </w:p>
    <w:p w14:paraId="66A80F6F" w14:textId="063678CA" w:rsidR="00B66EE2" w:rsidRDefault="00B66EE2">
      <w:pPr>
        <w:pStyle w:val="Sumrio1"/>
        <w:rPr>
          <w:ins w:id="205" w:author="Leonardo Ribeiro" w:date="2019-06-03T22:20:00Z"/>
          <w:rFonts w:asciiTheme="minorHAnsi" w:eastAsiaTheme="minorEastAsia" w:hAnsiTheme="minorHAnsi" w:cstheme="minorBidi"/>
          <w:noProof/>
          <w:color w:val="auto"/>
          <w:sz w:val="22"/>
          <w:szCs w:val="22"/>
          <w:lang w:eastAsia="pt-BR"/>
        </w:rPr>
      </w:pPr>
      <w:ins w:id="206"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1"</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6. GraphQL</w:t>
        </w:r>
        <w:r>
          <w:rPr>
            <w:noProof/>
            <w:webHidden/>
          </w:rPr>
          <w:tab/>
        </w:r>
        <w:r>
          <w:rPr>
            <w:noProof/>
            <w:webHidden/>
          </w:rPr>
          <w:fldChar w:fldCharType="begin"/>
        </w:r>
        <w:r>
          <w:rPr>
            <w:noProof/>
            <w:webHidden/>
          </w:rPr>
          <w:instrText xml:space="preserve"> PAGEREF _Toc10492851 \h </w:instrText>
        </w:r>
        <w:r>
          <w:rPr>
            <w:noProof/>
            <w:webHidden/>
          </w:rPr>
        </w:r>
      </w:ins>
      <w:r>
        <w:rPr>
          <w:noProof/>
          <w:webHidden/>
        </w:rPr>
        <w:fldChar w:fldCharType="separate"/>
      </w:r>
      <w:ins w:id="207" w:author="Leonardo Ribeiro" w:date="2019-06-03T22:20:00Z">
        <w:r>
          <w:rPr>
            <w:noProof/>
            <w:webHidden/>
          </w:rPr>
          <w:t>23</w:t>
        </w:r>
        <w:r>
          <w:rPr>
            <w:noProof/>
            <w:webHidden/>
          </w:rPr>
          <w:fldChar w:fldCharType="end"/>
        </w:r>
        <w:r w:rsidRPr="00494012">
          <w:rPr>
            <w:rStyle w:val="Hyperlink"/>
            <w:noProof/>
          </w:rPr>
          <w:fldChar w:fldCharType="end"/>
        </w:r>
      </w:ins>
    </w:p>
    <w:p w14:paraId="58650005" w14:textId="09E91AD3" w:rsidR="00B66EE2" w:rsidRDefault="00B66EE2">
      <w:pPr>
        <w:pStyle w:val="Sumrio3"/>
        <w:rPr>
          <w:ins w:id="208" w:author="Leonardo Ribeiro" w:date="2019-06-03T22:20:00Z"/>
          <w:rFonts w:asciiTheme="minorHAnsi" w:eastAsiaTheme="minorEastAsia" w:hAnsiTheme="minorHAnsi" w:cstheme="minorBidi"/>
          <w:noProof/>
          <w:color w:val="auto"/>
          <w:sz w:val="22"/>
          <w:szCs w:val="22"/>
          <w:lang w:eastAsia="pt-BR"/>
        </w:rPr>
      </w:pPr>
      <w:ins w:id="209"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2"</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6.1. O que é GraphQL?</w:t>
        </w:r>
        <w:r>
          <w:rPr>
            <w:noProof/>
            <w:webHidden/>
          </w:rPr>
          <w:tab/>
        </w:r>
        <w:r>
          <w:rPr>
            <w:noProof/>
            <w:webHidden/>
          </w:rPr>
          <w:fldChar w:fldCharType="begin"/>
        </w:r>
        <w:r>
          <w:rPr>
            <w:noProof/>
            <w:webHidden/>
          </w:rPr>
          <w:instrText xml:space="preserve"> PAGEREF _Toc10492852 \h </w:instrText>
        </w:r>
        <w:r>
          <w:rPr>
            <w:noProof/>
            <w:webHidden/>
          </w:rPr>
        </w:r>
      </w:ins>
      <w:r>
        <w:rPr>
          <w:noProof/>
          <w:webHidden/>
        </w:rPr>
        <w:fldChar w:fldCharType="separate"/>
      </w:r>
      <w:ins w:id="210" w:author="Leonardo Ribeiro" w:date="2019-06-03T22:20:00Z">
        <w:r>
          <w:rPr>
            <w:noProof/>
            <w:webHidden/>
          </w:rPr>
          <w:t>23</w:t>
        </w:r>
        <w:r>
          <w:rPr>
            <w:noProof/>
            <w:webHidden/>
          </w:rPr>
          <w:fldChar w:fldCharType="end"/>
        </w:r>
        <w:r w:rsidRPr="00494012">
          <w:rPr>
            <w:rStyle w:val="Hyperlink"/>
            <w:noProof/>
          </w:rPr>
          <w:fldChar w:fldCharType="end"/>
        </w:r>
      </w:ins>
    </w:p>
    <w:p w14:paraId="35BEB2D5" w14:textId="4918D0CF" w:rsidR="00B66EE2" w:rsidRDefault="00B66EE2">
      <w:pPr>
        <w:pStyle w:val="Sumrio3"/>
        <w:rPr>
          <w:ins w:id="211" w:author="Leonardo Ribeiro" w:date="2019-06-03T22:20:00Z"/>
          <w:rFonts w:asciiTheme="minorHAnsi" w:eastAsiaTheme="minorEastAsia" w:hAnsiTheme="minorHAnsi" w:cstheme="minorBidi"/>
          <w:noProof/>
          <w:color w:val="auto"/>
          <w:sz w:val="22"/>
          <w:szCs w:val="22"/>
          <w:lang w:eastAsia="pt-BR"/>
        </w:rPr>
      </w:pPr>
      <w:ins w:id="212"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3"</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6.2. GraphQL Schema</w:t>
        </w:r>
        <w:r>
          <w:rPr>
            <w:noProof/>
            <w:webHidden/>
          </w:rPr>
          <w:tab/>
        </w:r>
        <w:r>
          <w:rPr>
            <w:noProof/>
            <w:webHidden/>
          </w:rPr>
          <w:fldChar w:fldCharType="begin"/>
        </w:r>
        <w:r>
          <w:rPr>
            <w:noProof/>
            <w:webHidden/>
          </w:rPr>
          <w:instrText xml:space="preserve"> PAGEREF _Toc10492853 \h </w:instrText>
        </w:r>
        <w:r>
          <w:rPr>
            <w:noProof/>
            <w:webHidden/>
          </w:rPr>
        </w:r>
      </w:ins>
      <w:r>
        <w:rPr>
          <w:noProof/>
          <w:webHidden/>
        </w:rPr>
        <w:fldChar w:fldCharType="separate"/>
      </w:r>
      <w:ins w:id="213" w:author="Leonardo Ribeiro" w:date="2019-06-03T22:20:00Z">
        <w:r>
          <w:rPr>
            <w:noProof/>
            <w:webHidden/>
          </w:rPr>
          <w:t>25</w:t>
        </w:r>
        <w:r>
          <w:rPr>
            <w:noProof/>
            <w:webHidden/>
          </w:rPr>
          <w:fldChar w:fldCharType="end"/>
        </w:r>
        <w:r w:rsidRPr="00494012">
          <w:rPr>
            <w:rStyle w:val="Hyperlink"/>
            <w:noProof/>
          </w:rPr>
          <w:fldChar w:fldCharType="end"/>
        </w:r>
      </w:ins>
    </w:p>
    <w:p w14:paraId="6FDF683F" w14:textId="39819F08" w:rsidR="00B66EE2" w:rsidRDefault="00B66EE2">
      <w:pPr>
        <w:pStyle w:val="Sumrio3"/>
        <w:rPr>
          <w:ins w:id="214" w:author="Leonardo Ribeiro" w:date="2019-06-03T22:20:00Z"/>
          <w:rFonts w:asciiTheme="minorHAnsi" w:eastAsiaTheme="minorEastAsia" w:hAnsiTheme="minorHAnsi" w:cstheme="minorBidi"/>
          <w:noProof/>
          <w:color w:val="auto"/>
          <w:sz w:val="22"/>
          <w:szCs w:val="22"/>
          <w:lang w:eastAsia="pt-BR"/>
        </w:rPr>
      </w:pPr>
      <w:ins w:id="215"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4"</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6.3. Query</w:t>
        </w:r>
        <w:r>
          <w:rPr>
            <w:noProof/>
            <w:webHidden/>
          </w:rPr>
          <w:tab/>
        </w:r>
        <w:r>
          <w:rPr>
            <w:noProof/>
            <w:webHidden/>
          </w:rPr>
          <w:fldChar w:fldCharType="begin"/>
        </w:r>
        <w:r>
          <w:rPr>
            <w:noProof/>
            <w:webHidden/>
          </w:rPr>
          <w:instrText xml:space="preserve"> PAGEREF _Toc10492854 \h </w:instrText>
        </w:r>
        <w:r>
          <w:rPr>
            <w:noProof/>
            <w:webHidden/>
          </w:rPr>
        </w:r>
      </w:ins>
      <w:r>
        <w:rPr>
          <w:noProof/>
          <w:webHidden/>
        </w:rPr>
        <w:fldChar w:fldCharType="separate"/>
      </w:r>
      <w:ins w:id="216" w:author="Leonardo Ribeiro" w:date="2019-06-03T22:20:00Z">
        <w:r>
          <w:rPr>
            <w:noProof/>
            <w:webHidden/>
          </w:rPr>
          <w:t>25</w:t>
        </w:r>
        <w:r>
          <w:rPr>
            <w:noProof/>
            <w:webHidden/>
          </w:rPr>
          <w:fldChar w:fldCharType="end"/>
        </w:r>
        <w:r w:rsidRPr="00494012">
          <w:rPr>
            <w:rStyle w:val="Hyperlink"/>
            <w:noProof/>
          </w:rPr>
          <w:fldChar w:fldCharType="end"/>
        </w:r>
      </w:ins>
    </w:p>
    <w:p w14:paraId="68AF350A" w14:textId="460F745F" w:rsidR="00B66EE2" w:rsidRDefault="00B66EE2">
      <w:pPr>
        <w:pStyle w:val="Sumrio3"/>
        <w:rPr>
          <w:ins w:id="217" w:author="Leonardo Ribeiro" w:date="2019-06-03T22:20:00Z"/>
          <w:rFonts w:asciiTheme="minorHAnsi" w:eastAsiaTheme="minorEastAsia" w:hAnsiTheme="minorHAnsi" w:cstheme="minorBidi"/>
          <w:noProof/>
          <w:color w:val="auto"/>
          <w:sz w:val="22"/>
          <w:szCs w:val="22"/>
          <w:lang w:eastAsia="pt-BR"/>
        </w:rPr>
      </w:pPr>
      <w:ins w:id="218"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5"</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6.4. Mutation</w:t>
        </w:r>
        <w:r>
          <w:rPr>
            <w:noProof/>
            <w:webHidden/>
          </w:rPr>
          <w:tab/>
        </w:r>
        <w:r>
          <w:rPr>
            <w:noProof/>
            <w:webHidden/>
          </w:rPr>
          <w:fldChar w:fldCharType="begin"/>
        </w:r>
        <w:r>
          <w:rPr>
            <w:noProof/>
            <w:webHidden/>
          </w:rPr>
          <w:instrText xml:space="preserve"> PAGEREF _Toc10492855 \h </w:instrText>
        </w:r>
        <w:r>
          <w:rPr>
            <w:noProof/>
            <w:webHidden/>
          </w:rPr>
        </w:r>
      </w:ins>
      <w:r>
        <w:rPr>
          <w:noProof/>
          <w:webHidden/>
        </w:rPr>
        <w:fldChar w:fldCharType="separate"/>
      </w:r>
      <w:ins w:id="219" w:author="Leonardo Ribeiro" w:date="2019-06-03T22:20:00Z">
        <w:r>
          <w:rPr>
            <w:noProof/>
            <w:webHidden/>
          </w:rPr>
          <w:t>26</w:t>
        </w:r>
        <w:r>
          <w:rPr>
            <w:noProof/>
            <w:webHidden/>
          </w:rPr>
          <w:fldChar w:fldCharType="end"/>
        </w:r>
        <w:r w:rsidRPr="00494012">
          <w:rPr>
            <w:rStyle w:val="Hyperlink"/>
            <w:noProof/>
          </w:rPr>
          <w:fldChar w:fldCharType="end"/>
        </w:r>
      </w:ins>
    </w:p>
    <w:p w14:paraId="2492C016" w14:textId="382530EC" w:rsidR="00B66EE2" w:rsidRDefault="00B66EE2">
      <w:pPr>
        <w:pStyle w:val="Sumrio1"/>
        <w:rPr>
          <w:ins w:id="220" w:author="Leonardo Ribeiro" w:date="2019-06-03T22:20:00Z"/>
          <w:rFonts w:asciiTheme="minorHAnsi" w:eastAsiaTheme="minorEastAsia" w:hAnsiTheme="minorHAnsi" w:cstheme="minorBidi"/>
          <w:noProof/>
          <w:color w:val="auto"/>
          <w:sz w:val="22"/>
          <w:szCs w:val="22"/>
          <w:lang w:eastAsia="pt-BR"/>
        </w:rPr>
      </w:pPr>
      <w:ins w:id="221"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6"</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CONCLUSÃO</w:t>
        </w:r>
        <w:r>
          <w:rPr>
            <w:noProof/>
            <w:webHidden/>
          </w:rPr>
          <w:tab/>
        </w:r>
        <w:r>
          <w:rPr>
            <w:noProof/>
            <w:webHidden/>
          </w:rPr>
          <w:fldChar w:fldCharType="begin"/>
        </w:r>
        <w:r>
          <w:rPr>
            <w:noProof/>
            <w:webHidden/>
          </w:rPr>
          <w:instrText xml:space="preserve"> PAGEREF _Toc10492856 \h </w:instrText>
        </w:r>
        <w:r>
          <w:rPr>
            <w:noProof/>
            <w:webHidden/>
          </w:rPr>
        </w:r>
      </w:ins>
      <w:r>
        <w:rPr>
          <w:noProof/>
          <w:webHidden/>
        </w:rPr>
        <w:fldChar w:fldCharType="separate"/>
      </w:r>
      <w:ins w:id="222" w:author="Leonardo Ribeiro" w:date="2019-06-03T22:20:00Z">
        <w:r>
          <w:rPr>
            <w:noProof/>
            <w:webHidden/>
          </w:rPr>
          <w:t>27</w:t>
        </w:r>
        <w:r>
          <w:rPr>
            <w:noProof/>
            <w:webHidden/>
          </w:rPr>
          <w:fldChar w:fldCharType="end"/>
        </w:r>
        <w:r w:rsidRPr="00494012">
          <w:rPr>
            <w:rStyle w:val="Hyperlink"/>
            <w:noProof/>
          </w:rPr>
          <w:fldChar w:fldCharType="end"/>
        </w:r>
      </w:ins>
    </w:p>
    <w:p w14:paraId="2CDFE4B5" w14:textId="34C1681F" w:rsidR="00B66EE2" w:rsidRDefault="00B66EE2">
      <w:pPr>
        <w:pStyle w:val="Sumrio1"/>
        <w:rPr>
          <w:ins w:id="223" w:author="Leonardo Ribeiro" w:date="2019-06-03T22:20:00Z"/>
          <w:rFonts w:asciiTheme="minorHAnsi" w:eastAsiaTheme="minorEastAsia" w:hAnsiTheme="minorHAnsi" w:cstheme="minorBidi"/>
          <w:noProof/>
          <w:color w:val="auto"/>
          <w:sz w:val="22"/>
          <w:szCs w:val="22"/>
          <w:lang w:eastAsia="pt-BR"/>
        </w:rPr>
      </w:pPr>
      <w:ins w:id="224"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7"</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REFERÊNCI</w:t>
        </w:r>
        <w:r w:rsidRPr="00494012">
          <w:rPr>
            <w:rStyle w:val="Hyperlink"/>
            <w:rFonts w:eastAsia="Calibri"/>
            <w:noProof/>
            <w:lang w:eastAsia="en-US"/>
          </w:rPr>
          <w:t>A</w:t>
        </w:r>
        <w:r w:rsidRPr="00494012">
          <w:rPr>
            <w:rStyle w:val="Hyperlink"/>
            <w:rFonts w:eastAsia="Calibri"/>
            <w:noProof/>
            <w:lang w:eastAsia="en-US"/>
          </w:rPr>
          <w:t>S</w:t>
        </w:r>
        <w:r>
          <w:rPr>
            <w:noProof/>
            <w:webHidden/>
          </w:rPr>
          <w:tab/>
        </w:r>
        <w:r>
          <w:rPr>
            <w:noProof/>
            <w:webHidden/>
          </w:rPr>
          <w:fldChar w:fldCharType="begin"/>
        </w:r>
        <w:r>
          <w:rPr>
            <w:noProof/>
            <w:webHidden/>
          </w:rPr>
          <w:instrText xml:space="preserve"> PAGEREF _Toc10492857 \h </w:instrText>
        </w:r>
        <w:r>
          <w:rPr>
            <w:noProof/>
            <w:webHidden/>
          </w:rPr>
        </w:r>
      </w:ins>
      <w:r>
        <w:rPr>
          <w:noProof/>
          <w:webHidden/>
        </w:rPr>
        <w:fldChar w:fldCharType="separate"/>
      </w:r>
      <w:ins w:id="225" w:author="Leonardo Ribeiro" w:date="2019-06-03T22:20:00Z">
        <w:r>
          <w:rPr>
            <w:noProof/>
            <w:webHidden/>
          </w:rPr>
          <w:t>28</w:t>
        </w:r>
        <w:r>
          <w:rPr>
            <w:noProof/>
            <w:webHidden/>
          </w:rPr>
          <w:fldChar w:fldCharType="end"/>
        </w:r>
        <w:r w:rsidRPr="00494012">
          <w:rPr>
            <w:rStyle w:val="Hyperlink"/>
            <w:noProof/>
          </w:rPr>
          <w:fldChar w:fldCharType="end"/>
        </w:r>
      </w:ins>
    </w:p>
    <w:p w14:paraId="2455CFFE" w14:textId="386F6FB5" w:rsidR="00B66EE2" w:rsidRDefault="00B66EE2">
      <w:pPr>
        <w:pStyle w:val="Sumrio1"/>
        <w:rPr>
          <w:ins w:id="226" w:author="Leonardo Ribeiro" w:date="2019-06-03T22:20:00Z"/>
          <w:rFonts w:asciiTheme="minorHAnsi" w:eastAsiaTheme="minorEastAsia" w:hAnsiTheme="minorHAnsi" w:cstheme="minorBidi"/>
          <w:noProof/>
          <w:color w:val="auto"/>
          <w:sz w:val="22"/>
          <w:szCs w:val="22"/>
          <w:lang w:eastAsia="pt-BR"/>
        </w:rPr>
      </w:pPr>
      <w:ins w:id="227"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8"</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lang w:eastAsia="en-US"/>
          </w:rPr>
          <w:t>GLOSSÁRIO</w:t>
        </w:r>
        <w:r>
          <w:rPr>
            <w:noProof/>
            <w:webHidden/>
          </w:rPr>
          <w:tab/>
        </w:r>
        <w:r>
          <w:rPr>
            <w:noProof/>
            <w:webHidden/>
          </w:rPr>
          <w:fldChar w:fldCharType="begin"/>
        </w:r>
        <w:r>
          <w:rPr>
            <w:noProof/>
            <w:webHidden/>
          </w:rPr>
          <w:instrText xml:space="preserve"> PAGEREF _Toc10492858 \h </w:instrText>
        </w:r>
        <w:r>
          <w:rPr>
            <w:noProof/>
            <w:webHidden/>
          </w:rPr>
        </w:r>
      </w:ins>
      <w:r>
        <w:rPr>
          <w:noProof/>
          <w:webHidden/>
        </w:rPr>
        <w:fldChar w:fldCharType="separate"/>
      </w:r>
      <w:ins w:id="228" w:author="Leonardo Ribeiro" w:date="2019-06-03T22:20:00Z">
        <w:r>
          <w:rPr>
            <w:noProof/>
            <w:webHidden/>
          </w:rPr>
          <w:t>29</w:t>
        </w:r>
        <w:r>
          <w:rPr>
            <w:noProof/>
            <w:webHidden/>
          </w:rPr>
          <w:fldChar w:fldCharType="end"/>
        </w:r>
        <w:r w:rsidRPr="00494012">
          <w:rPr>
            <w:rStyle w:val="Hyperlink"/>
            <w:noProof/>
          </w:rPr>
          <w:fldChar w:fldCharType="end"/>
        </w:r>
      </w:ins>
    </w:p>
    <w:p w14:paraId="0B190DC1" w14:textId="42C2C974" w:rsidR="00B66EE2" w:rsidRDefault="00B66EE2">
      <w:pPr>
        <w:pStyle w:val="Sumrio1"/>
        <w:rPr>
          <w:ins w:id="229" w:author="Leonardo Ribeiro" w:date="2019-06-03T22:20:00Z"/>
          <w:rFonts w:asciiTheme="minorHAnsi" w:eastAsiaTheme="minorEastAsia" w:hAnsiTheme="minorHAnsi" w:cstheme="minorBidi"/>
          <w:noProof/>
          <w:color w:val="auto"/>
          <w:sz w:val="22"/>
          <w:szCs w:val="22"/>
          <w:lang w:eastAsia="pt-BR"/>
        </w:rPr>
      </w:pPr>
      <w:ins w:id="230"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59"</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rFonts w:eastAsia="Calibri"/>
            <w:noProof/>
          </w:rPr>
          <w:t>APÊNDICES</w:t>
        </w:r>
        <w:r>
          <w:rPr>
            <w:noProof/>
            <w:webHidden/>
          </w:rPr>
          <w:tab/>
        </w:r>
        <w:r>
          <w:rPr>
            <w:noProof/>
            <w:webHidden/>
          </w:rPr>
          <w:fldChar w:fldCharType="begin"/>
        </w:r>
        <w:r>
          <w:rPr>
            <w:noProof/>
            <w:webHidden/>
          </w:rPr>
          <w:instrText xml:space="preserve"> PAGEREF _Toc10492859 \h </w:instrText>
        </w:r>
        <w:r>
          <w:rPr>
            <w:noProof/>
            <w:webHidden/>
          </w:rPr>
        </w:r>
      </w:ins>
      <w:r>
        <w:rPr>
          <w:noProof/>
          <w:webHidden/>
        </w:rPr>
        <w:fldChar w:fldCharType="separate"/>
      </w:r>
      <w:ins w:id="231" w:author="Leonardo Ribeiro" w:date="2019-06-03T22:20:00Z">
        <w:r>
          <w:rPr>
            <w:noProof/>
            <w:webHidden/>
          </w:rPr>
          <w:t>30</w:t>
        </w:r>
        <w:r>
          <w:rPr>
            <w:noProof/>
            <w:webHidden/>
          </w:rPr>
          <w:fldChar w:fldCharType="end"/>
        </w:r>
        <w:r w:rsidRPr="00494012">
          <w:rPr>
            <w:rStyle w:val="Hyperlink"/>
            <w:noProof/>
          </w:rPr>
          <w:fldChar w:fldCharType="end"/>
        </w:r>
      </w:ins>
    </w:p>
    <w:p w14:paraId="5B316DB8" w14:textId="6AF5589D" w:rsidR="00B66EE2" w:rsidRDefault="00B66EE2">
      <w:pPr>
        <w:pStyle w:val="Sumrio2"/>
        <w:rPr>
          <w:ins w:id="232" w:author="Leonardo Ribeiro" w:date="2019-06-03T22:20:00Z"/>
          <w:rFonts w:asciiTheme="minorHAnsi" w:eastAsiaTheme="minorEastAsia" w:hAnsiTheme="minorHAnsi" w:cstheme="minorBidi"/>
          <w:noProof/>
          <w:color w:val="auto"/>
          <w:sz w:val="22"/>
          <w:szCs w:val="22"/>
          <w:lang w:eastAsia="pt-BR"/>
        </w:rPr>
      </w:pPr>
      <w:ins w:id="233"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60"</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lang w:eastAsia="pt-BR"/>
          </w:rPr>
          <w:t>Apêndice A – Cronograma previsto e realizado</w:t>
        </w:r>
        <w:r>
          <w:rPr>
            <w:noProof/>
            <w:webHidden/>
          </w:rPr>
          <w:tab/>
        </w:r>
        <w:r>
          <w:rPr>
            <w:noProof/>
            <w:webHidden/>
          </w:rPr>
          <w:fldChar w:fldCharType="begin"/>
        </w:r>
        <w:r>
          <w:rPr>
            <w:noProof/>
            <w:webHidden/>
          </w:rPr>
          <w:instrText xml:space="preserve"> PAGEREF _Toc10492860 \h </w:instrText>
        </w:r>
        <w:r>
          <w:rPr>
            <w:noProof/>
            <w:webHidden/>
          </w:rPr>
        </w:r>
      </w:ins>
      <w:r>
        <w:rPr>
          <w:noProof/>
          <w:webHidden/>
        </w:rPr>
        <w:fldChar w:fldCharType="separate"/>
      </w:r>
      <w:ins w:id="234" w:author="Leonardo Ribeiro" w:date="2019-06-03T22:20:00Z">
        <w:r>
          <w:rPr>
            <w:noProof/>
            <w:webHidden/>
          </w:rPr>
          <w:t>30</w:t>
        </w:r>
        <w:r>
          <w:rPr>
            <w:noProof/>
            <w:webHidden/>
          </w:rPr>
          <w:fldChar w:fldCharType="end"/>
        </w:r>
        <w:r w:rsidRPr="00494012">
          <w:rPr>
            <w:rStyle w:val="Hyperlink"/>
            <w:noProof/>
          </w:rPr>
          <w:fldChar w:fldCharType="end"/>
        </w:r>
      </w:ins>
    </w:p>
    <w:p w14:paraId="124B060F" w14:textId="77CFB7A3" w:rsidR="00B66EE2" w:rsidRDefault="00B66EE2">
      <w:pPr>
        <w:pStyle w:val="Sumrio2"/>
        <w:rPr>
          <w:ins w:id="235" w:author="Leonardo Ribeiro" w:date="2019-06-03T22:20:00Z"/>
          <w:rFonts w:asciiTheme="minorHAnsi" w:eastAsiaTheme="minorEastAsia" w:hAnsiTheme="minorHAnsi" w:cstheme="minorBidi"/>
          <w:noProof/>
          <w:color w:val="auto"/>
          <w:sz w:val="22"/>
          <w:szCs w:val="22"/>
          <w:lang w:eastAsia="pt-BR"/>
        </w:rPr>
      </w:pPr>
      <w:ins w:id="236"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61"</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rPr>
          <w:t>Apêndice B - Banner [ou Artigo] apresentado na Semana de Comunicação Científica</w:t>
        </w:r>
        <w:r>
          <w:rPr>
            <w:noProof/>
            <w:webHidden/>
          </w:rPr>
          <w:tab/>
        </w:r>
        <w:r>
          <w:rPr>
            <w:noProof/>
            <w:webHidden/>
          </w:rPr>
          <w:fldChar w:fldCharType="begin"/>
        </w:r>
        <w:r>
          <w:rPr>
            <w:noProof/>
            <w:webHidden/>
          </w:rPr>
          <w:instrText xml:space="preserve"> PAGEREF _Toc10492861 \h </w:instrText>
        </w:r>
        <w:r>
          <w:rPr>
            <w:noProof/>
            <w:webHidden/>
          </w:rPr>
        </w:r>
      </w:ins>
      <w:r>
        <w:rPr>
          <w:noProof/>
          <w:webHidden/>
        </w:rPr>
        <w:fldChar w:fldCharType="separate"/>
      </w:r>
      <w:ins w:id="237" w:author="Leonardo Ribeiro" w:date="2019-06-03T22:20:00Z">
        <w:r>
          <w:rPr>
            <w:noProof/>
            <w:webHidden/>
          </w:rPr>
          <w:t>31</w:t>
        </w:r>
        <w:r>
          <w:rPr>
            <w:noProof/>
            <w:webHidden/>
          </w:rPr>
          <w:fldChar w:fldCharType="end"/>
        </w:r>
        <w:r w:rsidRPr="00494012">
          <w:rPr>
            <w:rStyle w:val="Hyperlink"/>
            <w:noProof/>
          </w:rPr>
          <w:fldChar w:fldCharType="end"/>
        </w:r>
      </w:ins>
    </w:p>
    <w:p w14:paraId="63343B99" w14:textId="2B414F12" w:rsidR="00B66EE2" w:rsidRDefault="00B66EE2">
      <w:pPr>
        <w:pStyle w:val="Sumrio1"/>
        <w:rPr>
          <w:ins w:id="238" w:author="Leonardo Ribeiro" w:date="2019-06-03T22:20:00Z"/>
          <w:rFonts w:asciiTheme="minorHAnsi" w:eastAsiaTheme="minorEastAsia" w:hAnsiTheme="minorHAnsi" w:cstheme="minorBidi"/>
          <w:noProof/>
          <w:color w:val="auto"/>
          <w:sz w:val="22"/>
          <w:szCs w:val="22"/>
          <w:lang w:eastAsia="pt-BR"/>
        </w:rPr>
      </w:pPr>
      <w:ins w:id="239"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62"</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rPr>
          <w:t>ANEXOS</w:t>
        </w:r>
        <w:r>
          <w:rPr>
            <w:noProof/>
            <w:webHidden/>
          </w:rPr>
          <w:tab/>
        </w:r>
        <w:r>
          <w:rPr>
            <w:noProof/>
            <w:webHidden/>
          </w:rPr>
          <w:fldChar w:fldCharType="begin"/>
        </w:r>
        <w:r>
          <w:rPr>
            <w:noProof/>
            <w:webHidden/>
          </w:rPr>
          <w:instrText xml:space="preserve"> PAGEREF _Toc10492862 \h </w:instrText>
        </w:r>
        <w:r>
          <w:rPr>
            <w:noProof/>
            <w:webHidden/>
          </w:rPr>
        </w:r>
      </w:ins>
      <w:r>
        <w:rPr>
          <w:noProof/>
          <w:webHidden/>
        </w:rPr>
        <w:fldChar w:fldCharType="separate"/>
      </w:r>
      <w:ins w:id="240" w:author="Leonardo Ribeiro" w:date="2019-06-03T22:20:00Z">
        <w:r>
          <w:rPr>
            <w:noProof/>
            <w:webHidden/>
          </w:rPr>
          <w:t>33</w:t>
        </w:r>
        <w:r>
          <w:rPr>
            <w:noProof/>
            <w:webHidden/>
          </w:rPr>
          <w:fldChar w:fldCharType="end"/>
        </w:r>
        <w:r w:rsidRPr="00494012">
          <w:rPr>
            <w:rStyle w:val="Hyperlink"/>
            <w:noProof/>
          </w:rPr>
          <w:fldChar w:fldCharType="end"/>
        </w:r>
      </w:ins>
    </w:p>
    <w:p w14:paraId="65DF47BA" w14:textId="31A03010" w:rsidR="00B66EE2" w:rsidRDefault="00B66EE2">
      <w:pPr>
        <w:pStyle w:val="Sumrio2"/>
        <w:rPr>
          <w:ins w:id="241" w:author="Leonardo Ribeiro" w:date="2019-06-03T22:20:00Z"/>
          <w:rFonts w:asciiTheme="minorHAnsi" w:eastAsiaTheme="minorEastAsia" w:hAnsiTheme="minorHAnsi" w:cstheme="minorBidi"/>
          <w:noProof/>
          <w:color w:val="auto"/>
          <w:sz w:val="22"/>
          <w:szCs w:val="22"/>
          <w:lang w:eastAsia="pt-BR"/>
        </w:rPr>
      </w:pPr>
      <w:ins w:id="242" w:author="Leonardo Ribeiro" w:date="2019-06-03T22:20:00Z">
        <w:r w:rsidRPr="00494012">
          <w:rPr>
            <w:rStyle w:val="Hyperlink"/>
            <w:noProof/>
          </w:rPr>
          <w:fldChar w:fldCharType="begin"/>
        </w:r>
        <w:r w:rsidRPr="00494012">
          <w:rPr>
            <w:rStyle w:val="Hyperlink"/>
            <w:noProof/>
          </w:rPr>
          <w:instrText xml:space="preserve"> </w:instrText>
        </w:r>
        <w:r>
          <w:rPr>
            <w:noProof/>
          </w:rPr>
          <w:instrText>HYPERLINK \l "_Toc10492863"</w:instrText>
        </w:r>
        <w:r w:rsidRPr="00494012">
          <w:rPr>
            <w:rStyle w:val="Hyperlink"/>
            <w:noProof/>
          </w:rPr>
          <w:instrText xml:space="preserve"> </w:instrText>
        </w:r>
        <w:r w:rsidRPr="00494012">
          <w:rPr>
            <w:rStyle w:val="Hyperlink"/>
            <w:noProof/>
          </w:rPr>
        </w:r>
        <w:r w:rsidRPr="00494012">
          <w:rPr>
            <w:rStyle w:val="Hyperlink"/>
            <w:noProof/>
          </w:rPr>
          <w:fldChar w:fldCharType="separate"/>
        </w:r>
        <w:r w:rsidRPr="00494012">
          <w:rPr>
            <w:rStyle w:val="Hyperlink"/>
            <w:noProof/>
          </w:rPr>
          <w:t>Anexo A</w:t>
        </w:r>
        <w:r>
          <w:rPr>
            <w:noProof/>
            <w:webHidden/>
          </w:rPr>
          <w:tab/>
        </w:r>
        <w:r>
          <w:rPr>
            <w:noProof/>
            <w:webHidden/>
          </w:rPr>
          <w:fldChar w:fldCharType="begin"/>
        </w:r>
        <w:r>
          <w:rPr>
            <w:noProof/>
            <w:webHidden/>
          </w:rPr>
          <w:instrText xml:space="preserve"> PAGEREF _Toc10492863 \h </w:instrText>
        </w:r>
        <w:r>
          <w:rPr>
            <w:noProof/>
            <w:webHidden/>
          </w:rPr>
        </w:r>
      </w:ins>
      <w:r>
        <w:rPr>
          <w:noProof/>
          <w:webHidden/>
        </w:rPr>
        <w:fldChar w:fldCharType="separate"/>
      </w:r>
      <w:ins w:id="243" w:author="Leonardo Ribeiro" w:date="2019-06-03T22:20:00Z">
        <w:r>
          <w:rPr>
            <w:noProof/>
            <w:webHidden/>
          </w:rPr>
          <w:t>33</w:t>
        </w:r>
        <w:r>
          <w:rPr>
            <w:noProof/>
            <w:webHidden/>
          </w:rPr>
          <w:fldChar w:fldCharType="end"/>
        </w:r>
        <w:r w:rsidRPr="00494012">
          <w:rPr>
            <w:rStyle w:val="Hyperlink"/>
            <w:noProof/>
          </w:rPr>
          <w:fldChar w:fldCharType="end"/>
        </w:r>
      </w:ins>
    </w:p>
    <w:p w14:paraId="47A9F645" w14:textId="7BD66A98" w:rsidR="00C43134" w:rsidDel="00B66EE2" w:rsidRDefault="00C43134">
      <w:pPr>
        <w:pStyle w:val="Sumrio1"/>
        <w:rPr>
          <w:del w:id="244" w:author="Leonardo Ribeiro" w:date="2019-06-03T22:20:00Z"/>
          <w:rFonts w:asciiTheme="minorHAnsi" w:eastAsiaTheme="minorEastAsia" w:hAnsiTheme="minorHAnsi" w:cstheme="minorBidi"/>
          <w:noProof/>
          <w:color w:val="auto"/>
          <w:sz w:val="22"/>
          <w:szCs w:val="22"/>
          <w:lang w:eastAsia="pt-BR"/>
        </w:rPr>
      </w:pPr>
      <w:del w:id="245" w:author="Leonardo Ribeiro" w:date="2019-06-03T22:20:00Z">
        <w:r w:rsidRPr="00B66EE2" w:rsidDel="00B66EE2">
          <w:rPr>
            <w:rStyle w:val="Hyperlink"/>
            <w:noProof/>
            <w:lang w:eastAsia="pt-BR"/>
          </w:rPr>
          <w:delText>RESUMO</w:delText>
        </w:r>
        <w:r w:rsidDel="00B66EE2">
          <w:rPr>
            <w:noProof/>
            <w:webHidden/>
          </w:rPr>
          <w:tab/>
          <w:delText>9</w:delText>
        </w:r>
      </w:del>
    </w:p>
    <w:p w14:paraId="5E598FCE" w14:textId="12DB62FA" w:rsidR="00C43134" w:rsidDel="00B66EE2" w:rsidRDefault="00C43134">
      <w:pPr>
        <w:pStyle w:val="Sumrio1"/>
        <w:rPr>
          <w:del w:id="246" w:author="Leonardo Ribeiro" w:date="2019-06-03T22:20:00Z"/>
          <w:rFonts w:asciiTheme="minorHAnsi" w:eastAsiaTheme="minorEastAsia" w:hAnsiTheme="minorHAnsi" w:cstheme="minorBidi"/>
          <w:noProof/>
          <w:color w:val="auto"/>
          <w:sz w:val="22"/>
          <w:szCs w:val="22"/>
          <w:lang w:eastAsia="pt-BR"/>
        </w:rPr>
      </w:pPr>
      <w:del w:id="247" w:author="Leonardo Ribeiro" w:date="2019-06-03T22:20:00Z">
        <w:r w:rsidRPr="00B66EE2" w:rsidDel="00B66EE2">
          <w:rPr>
            <w:rStyle w:val="Hyperlink"/>
            <w:noProof/>
            <w:lang w:val="en-US" w:eastAsia="pt-BR"/>
          </w:rPr>
          <w:delText>ABSTRACT</w:delText>
        </w:r>
        <w:r w:rsidDel="00B66EE2">
          <w:rPr>
            <w:noProof/>
            <w:webHidden/>
          </w:rPr>
          <w:tab/>
          <w:delText>10</w:delText>
        </w:r>
      </w:del>
    </w:p>
    <w:p w14:paraId="2CEEAA67" w14:textId="18640381" w:rsidR="00C43134" w:rsidDel="00B66EE2" w:rsidRDefault="00C43134">
      <w:pPr>
        <w:pStyle w:val="Sumrio1"/>
        <w:rPr>
          <w:del w:id="248" w:author="Leonardo Ribeiro" w:date="2019-06-03T22:20:00Z"/>
          <w:rFonts w:asciiTheme="minorHAnsi" w:eastAsiaTheme="minorEastAsia" w:hAnsiTheme="minorHAnsi" w:cstheme="minorBidi"/>
          <w:noProof/>
          <w:color w:val="auto"/>
          <w:sz w:val="22"/>
          <w:szCs w:val="22"/>
          <w:lang w:eastAsia="pt-BR"/>
        </w:rPr>
      </w:pPr>
      <w:del w:id="249" w:author="Leonardo Ribeiro" w:date="2019-06-03T22:20:00Z">
        <w:r w:rsidRPr="00B66EE2" w:rsidDel="00B66EE2">
          <w:rPr>
            <w:rStyle w:val="Hyperlink"/>
            <w:noProof/>
            <w:lang w:eastAsia="pt-BR"/>
          </w:rPr>
          <w:delText>LISTA DE ILUSTRAÇÕES</w:delText>
        </w:r>
        <w:r w:rsidDel="00B66EE2">
          <w:rPr>
            <w:noProof/>
            <w:webHidden/>
          </w:rPr>
          <w:tab/>
          <w:delText>11</w:delText>
        </w:r>
      </w:del>
    </w:p>
    <w:p w14:paraId="5B0BFFB7" w14:textId="01EF21E7" w:rsidR="00C43134" w:rsidDel="00B66EE2" w:rsidRDefault="00C43134">
      <w:pPr>
        <w:pStyle w:val="Sumrio1"/>
        <w:rPr>
          <w:del w:id="250" w:author="Leonardo Ribeiro" w:date="2019-06-03T22:20:00Z"/>
          <w:rFonts w:asciiTheme="minorHAnsi" w:eastAsiaTheme="minorEastAsia" w:hAnsiTheme="minorHAnsi" w:cstheme="minorBidi"/>
          <w:noProof/>
          <w:color w:val="auto"/>
          <w:sz w:val="22"/>
          <w:szCs w:val="22"/>
          <w:lang w:eastAsia="pt-BR"/>
        </w:rPr>
      </w:pPr>
      <w:del w:id="251" w:author="Leonardo Ribeiro" w:date="2019-06-03T22:20:00Z">
        <w:r w:rsidRPr="00B66EE2" w:rsidDel="00B66EE2">
          <w:rPr>
            <w:rStyle w:val="Hyperlink"/>
            <w:noProof/>
            <w:lang w:eastAsia="pt-BR"/>
          </w:rPr>
          <w:delText>LISTA DE GRÁFICOS</w:delText>
        </w:r>
        <w:r w:rsidDel="00B66EE2">
          <w:rPr>
            <w:noProof/>
            <w:webHidden/>
          </w:rPr>
          <w:tab/>
          <w:delText>12</w:delText>
        </w:r>
      </w:del>
    </w:p>
    <w:p w14:paraId="765E0890" w14:textId="0092E281" w:rsidR="00C43134" w:rsidDel="00B66EE2" w:rsidRDefault="00C43134">
      <w:pPr>
        <w:pStyle w:val="Sumrio1"/>
        <w:rPr>
          <w:del w:id="252" w:author="Leonardo Ribeiro" w:date="2019-06-03T22:20:00Z"/>
          <w:rFonts w:asciiTheme="minorHAnsi" w:eastAsiaTheme="minorEastAsia" w:hAnsiTheme="minorHAnsi" w:cstheme="minorBidi"/>
          <w:noProof/>
          <w:color w:val="auto"/>
          <w:sz w:val="22"/>
          <w:szCs w:val="22"/>
          <w:lang w:eastAsia="pt-BR"/>
        </w:rPr>
      </w:pPr>
      <w:del w:id="253" w:author="Leonardo Ribeiro" w:date="2019-06-03T22:20:00Z">
        <w:r w:rsidRPr="00B66EE2" w:rsidDel="00B66EE2">
          <w:rPr>
            <w:rStyle w:val="Hyperlink"/>
            <w:noProof/>
            <w:lang w:eastAsia="pt-BR"/>
          </w:rPr>
          <w:delText>LISTA DE QUADROS</w:delText>
        </w:r>
        <w:r w:rsidDel="00B66EE2">
          <w:rPr>
            <w:noProof/>
            <w:webHidden/>
          </w:rPr>
          <w:tab/>
          <w:delText>13</w:delText>
        </w:r>
      </w:del>
    </w:p>
    <w:p w14:paraId="107B6A89" w14:textId="5A0E7242" w:rsidR="00C43134" w:rsidDel="00B66EE2" w:rsidRDefault="00C43134">
      <w:pPr>
        <w:pStyle w:val="Sumrio1"/>
        <w:rPr>
          <w:del w:id="254" w:author="Leonardo Ribeiro" w:date="2019-06-03T22:20:00Z"/>
          <w:rFonts w:asciiTheme="minorHAnsi" w:eastAsiaTheme="minorEastAsia" w:hAnsiTheme="minorHAnsi" w:cstheme="minorBidi"/>
          <w:noProof/>
          <w:color w:val="auto"/>
          <w:sz w:val="22"/>
          <w:szCs w:val="22"/>
          <w:lang w:eastAsia="pt-BR"/>
        </w:rPr>
      </w:pPr>
      <w:del w:id="255" w:author="Leonardo Ribeiro" w:date="2019-06-03T22:20:00Z">
        <w:r w:rsidRPr="00B66EE2" w:rsidDel="00B66EE2">
          <w:rPr>
            <w:rStyle w:val="Hyperlink"/>
            <w:noProof/>
            <w:lang w:eastAsia="pt-BR"/>
          </w:rPr>
          <w:delText>LISTA DE TABELAS</w:delText>
        </w:r>
        <w:r w:rsidDel="00B66EE2">
          <w:rPr>
            <w:noProof/>
            <w:webHidden/>
          </w:rPr>
          <w:tab/>
          <w:delText>14</w:delText>
        </w:r>
      </w:del>
    </w:p>
    <w:p w14:paraId="69B2C4BC" w14:textId="534F86F2" w:rsidR="00C43134" w:rsidDel="00B66EE2" w:rsidRDefault="00C43134">
      <w:pPr>
        <w:pStyle w:val="Sumrio1"/>
        <w:rPr>
          <w:del w:id="256" w:author="Leonardo Ribeiro" w:date="2019-06-03T22:20:00Z"/>
          <w:rFonts w:asciiTheme="minorHAnsi" w:eastAsiaTheme="minorEastAsia" w:hAnsiTheme="minorHAnsi" w:cstheme="minorBidi"/>
          <w:noProof/>
          <w:color w:val="auto"/>
          <w:sz w:val="22"/>
          <w:szCs w:val="22"/>
          <w:lang w:eastAsia="pt-BR"/>
        </w:rPr>
      </w:pPr>
      <w:del w:id="257" w:author="Leonardo Ribeiro" w:date="2019-06-03T22:20:00Z">
        <w:r w:rsidRPr="00B66EE2" w:rsidDel="00B66EE2">
          <w:rPr>
            <w:rStyle w:val="Hyperlink"/>
            <w:noProof/>
            <w:lang w:eastAsia="pt-BR"/>
          </w:rPr>
          <w:delText>LISTA DE ABREVIATURAS E SIGLAS</w:delText>
        </w:r>
        <w:r w:rsidDel="00B66EE2">
          <w:rPr>
            <w:noProof/>
            <w:webHidden/>
          </w:rPr>
          <w:tab/>
          <w:delText>15</w:delText>
        </w:r>
      </w:del>
    </w:p>
    <w:p w14:paraId="0A325EA1" w14:textId="712C1A87" w:rsidR="00C43134" w:rsidDel="00B66EE2" w:rsidRDefault="00C43134">
      <w:pPr>
        <w:pStyle w:val="Sumrio1"/>
        <w:rPr>
          <w:del w:id="258" w:author="Leonardo Ribeiro" w:date="2019-06-03T22:20:00Z"/>
          <w:rFonts w:asciiTheme="minorHAnsi" w:eastAsiaTheme="minorEastAsia" w:hAnsiTheme="minorHAnsi" w:cstheme="minorBidi"/>
          <w:noProof/>
          <w:color w:val="auto"/>
          <w:sz w:val="22"/>
          <w:szCs w:val="22"/>
          <w:lang w:eastAsia="pt-BR"/>
        </w:rPr>
      </w:pPr>
      <w:del w:id="259" w:author="Leonardo Ribeiro" w:date="2019-06-03T22:20:00Z">
        <w:r w:rsidRPr="00B66EE2" w:rsidDel="00B66EE2">
          <w:rPr>
            <w:rStyle w:val="Hyperlink"/>
            <w:noProof/>
            <w:lang w:eastAsia="pt-BR"/>
          </w:rPr>
          <w:delText>INTRODUÇÃO</w:delText>
        </w:r>
        <w:r w:rsidDel="00B66EE2">
          <w:rPr>
            <w:noProof/>
            <w:webHidden/>
          </w:rPr>
          <w:tab/>
          <w:delText>18</w:delText>
        </w:r>
      </w:del>
    </w:p>
    <w:p w14:paraId="49650368" w14:textId="1D37BDBF" w:rsidR="00C43134" w:rsidDel="00B66EE2" w:rsidRDefault="00C43134">
      <w:pPr>
        <w:pStyle w:val="Sumrio1"/>
        <w:rPr>
          <w:del w:id="260" w:author="Leonardo Ribeiro" w:date="2019-06-03T22:20:00Z"/>
          <w:rFonts w:asciiTheme="minorHAnsi" w:eastAsiaTheme="minorEastAsia" w:hAnsiTheme="minorHAnsi" w:cstheme="minorBidi"/>
          <w:noProof/>
          <w:color w:val="auto"/>
          <w:sz w:val="22"/>
          <w:szCs w:val="22"/>
          <w:lang w:eastAsia="pt-BR"/>
        </w:rPr>
      </w:pPr>
      <w:del w:id="261" w:author="Leonardo Ribeiro" w:date="2019-06-03T22:20:00Z">
        <w:r w:rsidRPr="00B66EE2" w:rsidDel="00B66EE2">
          <w:rPr>
            <w:rStyle w:val="Hyperlink"/>
            <w:rFonts w:eastAsia="Calibri"/>
            <w:noProof/>
          </w:rPr>
          <w:delText>2. Referencial Teórico</w:delText>
        </w:r>
        <w:r w:rsidDel="00B66EE2">
          <w:rPr>
            <w:noProof/>
            <w:webHidden/>
          </w:rPr>
          <w:tab/>
          <w:delText>19</w:delText>
        </w:r>
      </w:del>
    </w:p>
    <w:p w14:paraId="43407A1B" w14:textId="381ECC1D" w:rsidR="00C43134" w:rsidDel="00B66EE2" w:rsidRDefault="00C43134">
      <w:pPr>
        <w:pStyle w:val="Sumrio1"/>
        <w:rPr>
          <w:del w:id="262" w:author="Leonardo Ribeiro" w:date="2019-06-03T22:20:00Z"/>
          <w:rFonts w:asciiTheme="minorHAnsi" w:eastAsiaTheme="minorEastAsia" w:hAnsiTheme="minorHAnsi" w:cstheme="minorBidi"/>
          <w:noProof/>
          <w:color w:val="auto"/>
          <w:sz w:val="22"/>
          <w:szCs w:val="22"/>
          <w:lang w:eastAsia="pt-BR"/>
        </w:rPr>
      </w:pPr>
      <w:del w:id="263" w:author="Leonardo Ribeiro" w:date="2019-06-03T22:20:00Z">
        <w:r w:rsidRPr="00B66EE2" w:rsidDel="00B66EE2">
          <w:rPr>
            <w:rStyle w:val="Hyperlink"/>
            <w:noProof/>
            <w:lang w:eastAsia="pt-BR"/>
          </w:rPr>
          <w:delText>3.</w:delText>
        </w:r>
        <w:r w:rsidDel="00B66EE2">
          <w:rPr>
            <w:rFonts w:asciiTheme="minorHAnsi" w:eastAsiaTheme="minorEastAsia" w:hAnsiTheme="minorHAnsi" w:cstheme="minorBidi"/>
            <w:noProof/>
            <w:color w:val="auto"/>
            <w:sz w:val="22"/>
            <w:szCs w:val="22"/>
            <w:lang w:eastAsia="pt-BR"/>
          </w:rPr>
          <w:tab/>
        </w:r>
        <w:r w:rsidRPr="00B66EE2" w:rsidDel="00B66EE2">
          <w:rPr>
            <w:rStyle w:val="Hyperlink"/>
            <w:noProof/>
            <w:lang w:eastAsia="pt-BR"/>
          </w:rPr>
          <w:delText>World Wide Web</w:delText>
        </w:r>
        <w:r w:rsidDel="00B66EE2">
          <w:rPr>
            <w:noProof/>
            <w:webHidden/>
          </w:rPr>
          <w:tab/>
          <w:delText>21</w:delText>
        </w:r>
      </w:del>
    </w:p>
    <w:p w14:paraId="1B994909" w14:textId="1986069B" w:rsidR="00C43134" w:rsidDel="00B66EE2" w:rsidRDefault="00C43134">
      <w:pPr>
        <w:pStyle w:val="Sumrio2"/>
        <w:tabs>
          <w:tab w:val="left" w:pos="1560"/>
        </w:tabs>
        <w:rPr>
          <w:del w:id="264" w:author="Leonardo Ribeiro" w:date="2019-06-03T22:20:00Z"/>
          <w:rFonts w:asciiTheme="minorHAnsi" w:eastAsiaTheme="minorEastAsia" w:hAnsiTheme="minorHAnsi" w:cstheme="minorBidi"/>
          <w:noProof/>
          <w:color w:val="auto"/>
          <w:sz w:val="22"/>
          <w:szCs w:val="22"/>
          <w:lang w:eastAsia="pt-BR"/>
        </w:rPr>
      </w:pPr>
      <w:del w:id="265" w:author="Leonardo Ribeiro" w:date="2019-06-03T22:20:00Z">
        <w:r w:rsidRPr="00B66EE2" w:rsidDel="00B66EE2">
          <w:rPr>
            <w:rStyle w:val="Hyperlink"/>
            <w:b/>
            <w:noProof/>
            <w:lang w:eastAsia="pt-BR"/>
          </w:rPr>
          <w:delText>3.1.</w:delText>
        </w:r>
        <w:r w:rsidDel="00B66EE2">
          <w:rPr>
            <w:rFonts w:asciiTheme="minorHAnsi" w:eastAsiaTheme="minorEastAsia" w:hAnsiTheme="minorHAnsi" w:cstheme="minorBidi"/>
            <w:noProof/>
            <w:color w:val="auto"/>
            <w:sz w:val="22"/>
            <w:szCs w:val="22"/>
            <w:lang w:eastAsia="pt-BR"/>
          </w:rPr>
          <w:tab/>
        </w:r>
        <w:r w:rsidRPr="00B66EE2" w:rsidDel="00B66EE2">
          <w:rPr>
            <w:rStyle w:val="Hyperlink"/>
            <w:b/>
            <w:noProof/>
            <w:lang w:eastAsia="pt-BR"/>
          </w:rPr>
          <w:delText>Uma breve história</w:delText>
        </w:r>
        <w:r w:rsidDel="00B66EE2">
          <w:rPr>
            <w:noProof/>
            <w:webHidden/>
          </w:rPr>
          <w:tab/>
          <w:delText>22</w:delText>
        </w:r>
      </w:del>
    </w:p>
    <w:p w14:paraId="62938EF9" w14:textId="4F0CAA68" w:rsidR="00C43134" w:rsidDel="00B66EE2" w:rsidRDefault="00C43134">
      <w:pPr>
        <w:pStyle w:val="Sumrio1"/>
        <w:rPr>
          <w:del w:id="266" w:author="Leonardo Ribeiro" w:date="2019-06-03T22:20:00Z"/>
          <w:rFonts w:asciiTheme="minorHAnsi" w:eastAsiaTheme="minorEastAsia" w:hAnsiTheme="minorHAnsi" w:cstheme="minorBidi"/>
          <w:noProof/>
          <w:color w:val="auto"/>
          <w:sz w:val="22"/>
          <w:szCs w:val="22"/>
          <w:lang w:eastAsia="pt-BR"/>
        </w:rPr>
      </w:pPr>
      <w:del w:id="267" w:author="Leonardo Ribeiro" w:date="2019-06-03T22:20:00Z">
        <w:r w:rsidRPr="00B66EE2" w:rsidDel="00B66EE2">
          <w:rPr>
            <w:rStyle w:val="Hyperlink"/>
            <w:rFonts w:eastAsia="Calibri"/>
            <w:noProof/>
            <w:lang w:eastAsia="en-US"/>
          </w:rPr>
          <w:delText>4. Webservices</w:delText>
        </w:r>
        <w:r w:rsidDel="00B66EE2">
          <w:rPr>
            <w:noProof/>
            <w:webHidden/>
          </w:rPr>
          <w:tab/>
          <w:delText>23</w:delText>
        </w:r>
      </w:del>
    </w:p>
    <w:p w14:paraId="51E0C2D8" w14:textId="6DE55D62" w:rsidR="00C43134" w:rsidDel="00B66EE2" w:rsidRDefault="00C43134">
      <w:pPr>
        <w:pStyle w:val="Sumrio3"/>
        <w:rPr>
          <w:del w:id="268" w:author="Leonardo Ribeiro" w:date="2019-06-03T22:20:00Z"/>
          <w:rFonts w:asciiTheme="minorHAnsi" w:eastAsiaTheme="minorEastAsia" w:hAnsiTheme="minorHAnsi" w:cstheme="minorBidi"/>
          <w:noProof/>
          <w:color w:val="auto"/>
          <w:sz w:val="22"/>
          <w:szCs w:val="22"/>
          <w:lang w:eastAsia="pt-BR"/>
        </w:rPr>
      </w:pPr>
      <w:del w:id="269" w:author="Leonardo Ribeiro" w:date="2019-06-03T22:20:00Z">
        <w:r w:rsidRPr="00B66EE2" w:rsidDel="00B66EE2">
          <w:rPr>
            <w:rStyle w:val="Hyperlink"/>
            <w:rFonts w:eastAsia="Calibri"/>
            <w:noProof/>
            <w:lang w:eastAsia="en-US"/>
          </w:rPr>
          <w:delText>4.1. O que é um Web Service?</w:delText>
        </w:r>
        <w:r w:rsidDel="00B66EE2">
          <w:rPr>
            <w:noProof/>
            <w:webHidden/>
          </w:rPr>
          <w:tab/>
          <w:delText>23</w:delText>
        </w:r>
      </w:del>
    </w:p>
    <w:p w14:paraId="369FB0E3" w14:textId="7F6640A8" w:rsidR="00C43134" w:rsidDel="00B66EE2" w:rsidRDefault="00C43134">
      <w:pPr>
        <w:pStyle w:val="Sumrio3"/>
        <w:rPr>
          <w:del w:id="270" w:author="Leonardo Ribeiro" w:date="2019-06-03T22:20:00Z"/>
          <w:rFonts w:asciiTheme="minorHAnsi" w:eastAsiaTheme="minorEastAsia" w:hAnsiTheme="minorHAnsi" w:cstheme="minorBidi"/>
          <w:noProof/>
          <w:color w:val="auto"/>
          <w:sz w:val="22"/>
          <w:szCs w:val="22"/>
          <w:lang w:eastAsia="pt-BR"/>
        </w:rPr>
      </w:pPr>
      <w:del w:id="271" w:author="Leonardo Ribeiro" w:date="2019-06-03T22:20:00Z">
        <w:r w:rsidRPr="00B66EE2" w:rsidDel="00B66EE2">
          <w:rPr>
            <w:rStyle w:val="Hyperlink"/>
            <w:rFonts w:eastAsia="Calibri"/>
            <w:noProof/>
            <w:lang w:eastAsia="en-US"/>
          </w:rPr>
          <w:delText>4.2. Tipos de Web Services</w:delText>
        </w:r>
        <w:r w:rsidDel="00B66EE2">
          <w:rPr>
            <w:noProof/>
            <w:webHidden/>
          </w:rPr>
          <w:tab/>
          <w:delText>25</w:delText>
        </w:r>
      </w:del>
    </w:p>
    <w:p w14:paraId="2751B4D5" w14:textId="7DE93959" w:rsidR="00C43134" w:rsidDel="00B66EE2" w:rsidRDefault="00C43134">
      <w:pPr>
        <w:pStyle w:val="Sumrio3"/>
        <w:rPr>
          <w:del w:id="272" w:author="Leonardo Ribeiro" w:date="2019-06-03T22:20:00Z"/>
          <w:rFonts w:asciiTheme="minorHAnsi" w:eastAsiaTheme="minorEastAsia" w:hAnsiTheme="minorHAnsi" w:cstheme="minorBidi"/>
          <w:noProof/>
          <w:color w:val="auto"/>
          <w:sz w:val="22"/>
          <w:szCs w:val="22"/>
          <w:lang w:eastAsia="pt-BR"/>
        </w:rPr>
      </w:pPr>
      <w:del w:id="273" w:author="Leonardo Ribeiro" w:date="2019-06-03T22:20:00Z">
        <w:r w:rsidRPr="00B66EE2" w:rsidDel="00B66EE2">
          <w:rPr>
            <w:rStyle w:val="Hyperlink"/>
            <w:rFonts w:eastAsia="Calibri"/>
            <w:noProof/>
            <w:lang w:eastAsia="en-US"/>
          </w:rPr>
          <w:delText>4.2.2. REST</w:delText>
        </w:r>
        <w:r w:rsidDel="00B66EE2">
          <w:rPr>
            <w:noProof/>
            <w:webHidden/>
          </w:rPr>
          <w:tab/>
          <w:delText>26</w:delText>
        </w:r>
      </w:del>
    </w:p>
    <w:p w14:paraId="049303FC" w14:textId="3ED244C8" w:rsidR="00C43134" w:rsidDel="00B66EE2" w:rsidRDefault="00C43134">
      <w:pPr>
        <w:pStyle w:val="Sumrio1"/>
        <w:rPr>
          <w:del w:id="274" w:author="Leonardo Ribeiro" w:date="2019-06-03T22:20:00Z"/>
          <w:rFonts w:asciiTheme="minorHAnsi" w:eastAsiaTheme="minorEastAsia" w:hAnsiTheme="minorHAnsi" w:cstheme="minorBidi"/>
          <w:noProof/>
          <w:color w:val="auto"/>
          <w:sz w:val="22"/>
          <w:szCs w:val="22"/>
          <w:lang w:eastAsia="pt-BR"/>
        </w:rPr>
      </w:pPr>
      <w:del w:id="275" w:author="Leonardo Ribeiro" w:date="2019-06-03T22:20:00Z">
        <w:r w:rsidRPr="00B66EE2" w:rsidDel="00B66EE2">
          <w:rPr>
            <w:rStyle w:val="Hyperlink"/>
            <w:rFonts w:eastAsia="Calibri"/>
            <w:noProof/>
          </w:rPr>
          <w:delText>5. Node.js</w:delText>
        </w:r>
        <w:r w:rsidDel="00B66EE2">
          <w:rPr>
            <w:noProof/>
            <w:webHidden/>
          </w:rPr>
          <w:tab/>
          <w:delText>26</w:delText>
        </w:r>
      </w:del>
    </w:p>
    <w:p w14:paraId="170C7B4B" w14:textId="16229CFB" w:rsidR="00C43134" w:rsidDel="00B66EE2" w:rsidRDefault="00C43134">
      <w:pPr>
        <w:pStyle w:val="Sumrio1"/>
        <w:rPr>
          <w:del w:id="276" w:author="Leonardo Ribeiro" w:date="2019-06-03T22:20:00Z"/>
          <w:rFonts w:asciiTheme="minorHAnsi" w:eastAsiaTheme="minorEastAsia" w:hAnsiTheme="minorHAnsi" w:cstheme="minorBidi"/>
          <w:noProof/>
          <w:color w:val="auto"/>
          <w:sz w:val="22"/>
          <w:szCs w:val="22"/>
          <w:lang w:eastAsia="pt-BR"/>
        </w:rPr>
      </w:pPr>
      <w:del w:id="277" w:author="Leonardo Ribeiro" w:date="2019-06-03T22:20:00Z">
        <w:r w:rsidRPr="00B66EE2" w:rsidDel="00B66EE2">
          <w:rPr>
            <w:rStyle w:val="Hyperlink"/>
            <w:rFonts w:eastAsia="Calibri"/>
            <w:noProof/>
            <w:lang w:eastAsia="en-US"/>
          </w:rPr>
          <w:delText>6. GraphQL</w:delText>
        </w:r>
        <w:r w:rsidDel="00B66EE2">
          <w:rPr>
            <w:noProof/>
            <w:webHidden/>
          </w:rPr>
          <w:tab/>
          <w:delText>27</w:delText>
        </w:r>
      </w:del>
    </w:p>
    <w:p w14:paraId="54E2AE2F" w14:textId="3170BD70" w:rsidR="00C43134" w:rsidDel="00B66EE2" w:rsidRDefault="00C43134">
      <w:pPr>
        <w:pStyle w:val="Sumrio3"/>
        <w:rPr>
          <w:del w:id="278" w:author="Leonardo Ribeiro" w:date="2019-06-03T22:20:00Z"/>
          <w:rFonts w:asciiTheme="minorHAnsi" w:eastAsiaTheme="minorEastAsia" w:hAnsiTheme="minorHAnsi" w:cstheme="minorBidi"/>
          <w:noProof/>
          <w:color w:val="auto"/>
          <w:sz w:val="22"/>
          <w:szCs w:val="22"/>
          <w:lang w:eastAsia="pt-BR"/>
        </w:rPr>
      </w:pPr>
      <w:del w:id="279" w:author="Leonardo Ribeiro" w:date="2019-06-03T22:20:00Z">
        <w:r w:rsidRPr="00B66EE2" w:rsidDel="00B66EE2">
          <w:rPr>
            <w:rStyle w:val="Hyperlink"/>
            <w:rFonts w:eastAsia="Calibri"/>
            <w:noProof/>
            <w:lang w:eastAsia="en-US"/>
          </w:rPr>
          <w:delText>6.1. O que é GraphQL?</w:delText>
        </w:r>
        <w:r w:rsidDel="00B66EE2">
          <w:rPr>
            <w:noProof/>
            <w:webHidden/>
          </w:rPr>
          <w:tab/>
          <w:delText>27</w:delText>
        </w:r>
      </w:del>
    </w:p>
    <w:p w14:paraId="174114EC" w14:textId="58172745" w:rsidR="00C43134" w:rsidDel="00B66EE2" w:rsidRDefault="00C43134">
      <w:pPr>
        <w:pStyle w:val="Sumrio3"/>
        <w:rPr>
          <w:del w:id="280" w:author="Leonardo Ribeiro" w:date="2019-06-03T22:20:00Z"/>
          <w:rFonts w:asciiTheme="minorHAnsi" w:eastAsiaTheme="minorEastAsia" w:hAnsiTheme="minorHAnsi" w:cstheme="minorBidi"/>
          <w:noProof/>
          <w:color w:val="auto"/>
          <w:sz w:val="22"/>
          <w:szCs w:val="22"/>
          <w:lang w:eastAsia="pt-BR"/>
        </w:rPr>
      </w:pPr>
      <w:del w:id="281" w:author="Leonardo Ribeiro" w:date="2019-06-03T22:20:00Z">
        <w:r w:rsidRPr="00B66EE2" w:rsidDel="00B66EE2">
          <w:rPr>
            <w:rStyle w:val="Hyperlink"/>
            <w:rFonts w:eastAsia="Calibri"/>
            <w:noProof/>
          </w:rPr>
          <w:delText>6.2. GraphQL Schema</w:delText>
        </w:r>
        <w:r w:rsidDel="00B66EE2">
          <w:rPr>
            <w:noProof/>
            <w:webHidden/>
          </w:rPr>
          <w:tab/>
          <w:delText>29</w:delText>
        </w:r>
      </w:del>
    </w:p>
    <w:p w14:paraId="36CC5F07" w14:textId="0A1C8D92" w:rsidR="00C43134" w:rsidDel="00B66EE2" w:rsidRDefault="00C43134">
      <w:pPr>
        <w:pStyle w:val="Sumrio3"/>
        <w:rPr>
          <w:del w:id="282" w:author="Leonardo Ribeiro" w:date="2019-06-03T22:20:00Z"/>
          <w:rFonts w:asciiTheme="minorHAnsi" w:eastAsiaTheme="minorEastAsia" w:hAnsiTheme="minorHAnsi" w:cstheme="minorBidi"/>
          <w:noProof/>
          <w:color w:val="auto"/>
          <w:sz w:val="22"/>
          <w:szCs w:val="22"/>
          <w:lang w:eastAsia="pt-BR"/>
        </w:rPr>
      </w:pPr>
      <w:del w:id="283" w:author="Leonardo Ribeiro" w:date="2019-06-03T22:20:00Z">
        <w:r w:rsidRPr="00B66EE2" w:rsidDel="00B66EE2">
          <w:rPr>
            <w:rStyle w:val="Hyperlink"/>
            <w:rFonts w:eastAsia="Calibri"/>
            <w:noProof/>
          </w:rPr>
          <w:delText>6.3. Query</w:delText>
        </w:r>
        <w:r w:rsidDel="00B66EE2">
          <w:rPr>
            <w:noProof/>
            <w:webHidden/>
          </w:rPr>
          <w:tab/>
          <w:delText>29</w:delText>
        </w:r>
      </w:del>
    </w:p>
    <w:p w14:paraId="59665959" w14:textId="73F247B5" w:rsidR="00C43134" w:rsidDel="00B66EE2" w:rsidRDefault="00C43134">
      <w:pPr>
        <w:pStyle w:val="Sumrio3"/>
        <w:rPr>
          <w:del w:id="284" w:author="Leonardo Ribeiro" w:date="2019-06-03T22:20:00Z"/>
          <w:rFonts w:asciiTheme="minorHAnsi" w:eastAsiaTheme="minorEastAsia" w:hAnsiTheme="minorHAnsi" w:cstheme="minorBidi"/>
          <w:noProof/>
          <w:color w:val="auto"/>
          <w:sz w:val="22"/>
          <w:szCs w:val="22"/>
          <w:lang w:eastAsia="pt-BR"/>
        </w:rPr>
      </w:pPr>
      <w:del w:id="285" w:author="Leonardo Ribeiro" w:date="2019-06-03T22:20:00Z">
        <w:r w:rsidRPr="00B66EE2" w:rsidDel="00B66EE2">
          <w:rPr>
            <w:rStyle w:val="Hyperlink"/>
            <w:rFonts w:eastAsia="Calibri"/>
            <w:noProof/>
          </w:rPr>
          <w:delText>6.4. Mutation</w:delText>
        </w:r>
        <w:r w:rsidDel="00B66EE2">
          <w:rPr>
            <w:noProof/>
            <w:webHidden/>
          </w:rPr>
          <w:tab/>
          <w:delText>30</w:delText>
        </w:r>
      </w:del>
    </w:p>
    <w:p w14:paraId="467E81F3" w14:textId="5BB495A6" w:rsidR="00C43134" w:rsidDel="00B66EE2" w:rsidRDefault="00C43134">
      <w:pPr>
        <w:pStyle w:val="Sumrio1"/>
        <w:rPr>
          <w:del w:id="286" w:author="Leonardo Ribeiro" w:date="2019-06-03T22:20:00Z"/>
          <w:rFonts w:asciiTheme="minorHAnsi" w:eastAsiaTheme="minorEastAsia" w:hAnsiTheme="minorHAnsi" w:cstheme="minorBidi"/>
          <w:noProof/>
          <w:color w:val="auto"/>
          <w:sz w:val="22"/>
          <w:szCs w:val="22"/>
          <w:lang w:eastAsia="pt-BR"/>
        </w:rPr>
      </w:pPr>
      <w:del w:id="287" w:author="Leonardo Ribeiro" w:date="2019-06-03T22:20:00Z">
        <w:r w:rsidRPr="00B66EE2" w:rsidDel="00B66EE2">
          <w:rPr>
            <w:rStyle w:val="Hyperlink"/>
            <w:rFonts w:eastAsia="Calibri"/>
            <w:noProof/>
          </w:rPr>
          <w:delText>7.</w:delText>
        </w:r>
        <w:r w:rsidDel="00B66EE2">
          <w:rPr>
            <w:noProof/>
            <w:webHidden/>
          </w:rPr>
          <w:tab/>
          <w:delText>31</w:delText>
        </w:r>
      </w:del>
    </w:p>
    <w:p w14:paraId="7E4C2037" w14:textId="5ADE128C" w:rsidR="00C43134" w:rsidDel="00B66EE2" w:rsidRDefault="00C43134">
      <w:pPr>
        <w:pStyle w:val="Sumrio1"/>
        <w:rPr>
          <w:del w:id="288" w:author="Leonardo Ribeiro" w:date="2019-06-03T22:20:00Z"/>
          <w:rFonts w:asciiTheme="minorHAnsi" w:eastAsiaTheme="minorEastAsia" w:hAnsiTheme="minorHAnsi" w:cstheme="minorBidi"/>
          <w:noProof/>
          <w:color w:val="auto"/>
          <w:sz w:val="22"/>
          <w:szCs w:val="22"/>
          <w:lang w:eastAsia="pt-BR"/>
        </w:rPr>
      </w:pPr>
      <w:del w:id="289" w:author="Leonardo Ribeiro" w:date="2019-06-03T22:20:00Z">
        <w:r w:rsidRPr="00B66EE2" w:rsidDel="00B66EE2">
          <w:rPr>
            <w:rStyle w:val="Hyperlink"/>
            <w:rFonts w:eastAsia="Calibri"/>
            <w:noProof/>
          </w:rPr>
          <w:delText>Conclusão</w:delText>
        </w:r>
        <w:r w:rsidDel="00B66EE2">
          <w:rPr>
            <w:noProof/>
            <w:webHidden/>
          </w:rPr>
          <w:tab/>
          <w:delText>31</w:delText>
        </w:r>
      </w:del>
    </w:p>
    <w:p w14:paraId="497CCF1F" w14:textId="04C096A1" w:rsidR="00C43134" w:rsidDel="00B66EE2" w:rsidRDefault="00C43134">
      <w:pPr>
        <w:pStyle w:val="Sumrio1"/>
        <w:rPr>
          <w:del w:id="290" w:author="Leonardo Ribeiro" w:date="2019-06-03T22:20:00Z"/>
          <w:rFonts w:asciiTheme="minorHAnsi" w:eastAsiaTheme="minorEastAsia" w:hAnsiTheme="minorHAnsi" w:cstheme="minorBidi"/>
          <w:noProof/>
          <w:color w:val="auto"/>
          <w:sz w:val="22"/>
          <w:szCs w:val="22"/>
          <w:lang w:eastAsia="pt-BR"/>
        </w:rPr>
      </w:pPr>
      <w:del w:id="291" w:author="Leonardo Ribeiro" w:date="2019-06-03T22:20:00Z">
        <w:r w:rsidRPr="00B66EE2" w:rsidDel="00B66EE2">
          <w:rPr>
            <w:rStyle w:val="Hyperlink"/>
            <w:rFonts w:eastAsia="Calibri"/>
            <w:noProof/>
            <w:lang w:eastAsia="en-US"/>
          </w:rPr>
          <w:delText>REFERÊNCIAS</w:delText>
        </w:r>
        <w:r w:rsidDel="00B66EE2">
          <w:rPr>
            <w:noProof/>
            <w:webHidden/>
          </w:rPr>
          <w:tab/>
          <w:delText>32</w:delText>
        </w:r>
      </w:del>
    </w:p>
    <w:p w14:paraId="5422BCE4" w14:textId="3FECF27F" w:rsidR="00C43134" w:rsidDel="00B66EE2" w:rsidRDefault="00C43134">
      <w:pPr>
        <w:pStyle w:val="Sumrio1"/>
        <w:rPr>
          <w:del w:id="292" w:author="Leonardo Ribeiro" w:date="2019-06-03T22:20:00Z"/>
          <w:rFonts w:asciiTheme="minorHAnsi" w:eastAsiaTheme="minorEastAsia" w:hAnsiTheme="minorHAnsi" w:cstheme="minorBidi"/>
          <w:noProof/>
          <w:color w:val="auto"/>
          <w:sz w:val="22"/>
          <w:szCs w:val="22"/>
          <w:lang w:eastAsia="pt-BR"/>
        </w:rPr>
      </w:pPr>
      <w:del w:id="293" w:author="Leonardo Ribeiro" w:date="2019-06-03T22:20:00Z">
        <w:r w:rsidRPr="00B66EE2" w:rsidDel="00B66EE2">
          <w:rPr>
            <w:rStyle w:val="Hyperlink"/>
            <w:rFonts w:eastAsia="Calibri"/>
            <w:noProof/>
            <w:lang w:eastAsia="en-US"/>
          </w:rPr>
          <w:delText>GLOSSÁRIO</w:delText>
        </w:r>
        <w:r w:rsidDel="00B66EE2">
          <w:rPr>
            <w:noProof/>
            <w:webHidden/>
          </w:rPr>
          <w:tab/>
          <w:delText>33</w:delText>
        </w:r>
      </w:del>
    </w:p>
    <w:p w14:paraId="53B54E7E" w14:textId="3756966F" w:rsidR="00C43134" w:rsidDel="00B66EE2" w:rsidRDefault="00C43134">
      <w:pPr>
        <w:pStyle w:val="Sumrio1"/>
        <w:rPr>
          <w:del w:id="294" w:author="Leonardo Ribeiro" w:date="2019-06-03T22:20:00Z"/>
          <w:rFonts w:asciiTheme="minorHAnsi" w:eastAsiaTheme="minorEastAsia" w:hAnsiTheme="minorHAnsi" w:cstheme="minorBidi"/>
          <w:noProof/>
          <w:color w:val="auto"/>
          <w:sz w:val="22"/>
          <w:szCs w:val="22"/>
          <w:lang w:eastAsia="pt-BR"/>
        </w:rPr>
      </w:pPr>
      <w:del w:id="295" w:author="Leonardo Ribeiro" w:date="2019-06-03T22:20:00Z">
        <w:r w:rsidRPr="00B66EE2" w:rsidDel="00B66EE2">
          <w:rPr>
            <w:rStyle w:val="Hyperlink"/>
            <w:rFonts w:eastAsia="Calibri"/>
            <w:noProof/>
          </w:rPr>
          <w:delText>APÊNDICES</w:delText>
        </w:r>
        <w:r w:rsidDel="00B66EE2">
          <w:rPr>
            <w:noProof/>
            <w:webHidden/>
          </w:rPr>
          <w:tab/>
          <w:delText>34</w:delText>
        </w:r>
      </w:del>
    </w:p>
    <w:p w14:paraId="6D91258A" w14:textId="0D549E85" w:rsidR="00C43134" w:rsidDel="00B66EE2" w:rsidRDefault="00C43134">
      <w:pPr>
        <w:pStyle w:val="Sumrio2"/>
        <w:rPr>
          <w:del w:id="296" w:author="Leonardo Ribeiro" w:date="2019-06-03T22:20:00Z"/>
          <w:rFonts w:asciiTheme="minorHAnsi" w:eastAsiaTheme="minorEastAsia" w:hAnsiTheme="minorHAnsi" w:cstheme="minorBidi"/>
          <w:noProof/>
          <w:color w:val="auto"/>
          <w:sz w:val="22"/>
          <w:szCs w:val="22"/>
          <w:lang w:eastAsia="pt-BR"/>
        </w:rPr>
      </w:pPr>
      <w:del w:id="297" w:author="Leonardo Ribeiro" w:date="2019-06-03T22:20:00Z">
        <w:r w:rsidRPr="00B66EE2" w:rsidDel="00B66EE2">
          <w:rPr>
            <w:rStyle w:val="Hyperlink"/>
            <w:noProof/>
            <w:lang w:eastAsia="pt-BR"/>
          </w:rPr>
          <w:delText>Apêndice A – Cronograma previsto e realizado</w:delText>
        </w:r>
        <w:r w:rsidDel="00B66EE2">
          <w:rPr>
            <w:noProof/>
            <w:webHidden/>
          </w:rPr>
          <w:tab/>
          <w:delText>34</w:delText>
        </w:r>
      </w:del>
    </w:p>
    <w:p w14:paraId="745A234E" w14:textId="4BAD42A5" w:rsidR="00C43134" w:rsidDel="00B66EE2" w:rsidRDefault="00C43134">
      <w:pPr>
        <w:pStyle w:val="Sumrio2"/>
        <w:rPr>
          <w:del w:id="298" w:author="Leonardo Ribeiro" w:date="2019-06-03T22:20:00Z"/>
          <w:rFonts w:asciiTheme="minorHAnsi" w:eastAsiaTheme="minorEastAsia" w:hAnsiTheme="minorHAnsi" w:cstheme="minorBidi"/>
          <w:noProof/>
          <w:color w:val="auto"/>
          <w:sz w:val="22"/>
          <w:szCs w:val="22"/>
          <w:lang w:eastAsia="pt-BR"/>
        </w:rPr>
      </w:pPr>
      <w:del w:id="299" w:author="Leonardo Ribeiro" w:date="2019-06-03T22:20:00Z">
        <w:r w:rsidRPr="00B66EE2" w:rsidDel="00B66EE2">
          <w:rPr>
            <w:rStyle w:val="Hyperlink"/>
            <w:noProof/>
          </w:rPr>
          <w:delText>Apêndice B - Banner [ou Artigo] apresentado na Semana de Comunicação Científica</w:delText>
        </w:r>
        <w:r w:rsidDel="00B66EE2">
          <w:rPr>
            <w:noProof/>
            <w:webHidden/>
          </w:rPr>
          <w:tab/>
          <w:delText>35</w:delText>
        </w:r>
      </w:del>
    </w:p>
    <w:p w14:paraId="4109510F" w14:textId="5DE7F9B8" w:rsidR="00C43134" w:rsidDel="00B66EE2" w:rsidRDefault="00C43134">
      <w:pPr>
        <w:pStyle w:val="Sumrio1"/>
        <w:rPr>
          <w:del w:id="300" w:author="Leonardo Ribeiro" w:date="2019-06-03T22:20:00Z"/>
          <w:rFonts w:asciiTheme="minorHAnsi" w:eastAsiaTheme="minorEastAsia" w:hAnsiTheme="minorHAnsi" w:cstheme="minorBidi"/>
          <w:noProof/>
          <w:color w:val="auto"/>
          <w:sz w:val="22"/>
          <w:szCs w:val="22"/>
          <w:lang w:eastAsia="pt-BR"/>
        </w:rPr>
      </w:pPr>
      <w:del w:id="301" w:author="Leonardo Ribeiro" w:date="2019-06-03T22:20:00Z">
        <w:r w:rsidRPr="00B66EE2" w:rsidDel="00B66EE2">
          <w:rPr>
            <w:rStyle w:val="Hyperlink"/>
            <w:noProof/>
          </w:rPr>
          <w:delText>ANEXOS</w:delText>
        </w:r>
        <w:r w:rsidDel="00B66EE2">
          <w:rPr>
            <w:noProof/>
            <w:webHidden/>
          </w:rPr>
          <w:tab/>
          <w:delText>37</w:delText>
        </w:r>
      </w:del>
    </w:p>
    <w:p w14:paraId="1D7791AE" w14:textId="155E5FCF" w:rsidR="00C43134" w:rsidDel="00B66EE2" w:rsidRDefault="00C43134">
      <w:pPr>
        <w:pStyle w:val="Sumrio2"/>
        <w:rPr>
          <w:del w:id="302" w:author="Leonardo Ribeiro" w:date="2019-06-03T22:20:00Z"/>
          <w:rFonts w:asciiTheme="minorHAnsi" w:eastAsiaTheme="minorEastAsia" w:hAnsiTheme="minorHAnsi" w:cstheme="minorBidi"/>
          <w:noProof/>
          <w:color w:val="auto"/>
          <w:sz w:val="22"/>
          <w:szCs w:val="22"/>
          <w:lang w:eastAsia="pt-BR"/>
        </w:rPr>
      </w:pPr>
      <w:del w:id="303" w:author="Leonardo Ribeiro" w:date="2019-06-03T22:20:00Z">
        <w:r w:rsidRPr="00B66EE2" w:rsidDel="00B66EE2">
          <w:rPr>
            <w:rStyle w:val="Hyperlink"/>
            <w:noProof/>
          </w:rPr>
          <w:delText>Anexo A</w:delText>
        </w:r>
        <w:r w:rsidDel="00B66EE2">
          <w:rPr>
            <w:noProof/>
            <w:webHidden/>
          </w:rPr>
          <w:tab/>
          <w:delText>37</w:delText>
        </w:r>
      </w:del>
    </w:p>
    <w:p w14:paraId="37FD84CB" w14:textId="19680C3B" w:rsidR="009C1030" w:rsidDel="00C43134" w:rsidRDefault="009C1030">
      <w:pPr>
        <w:pStyle w:val="Sumrio1"/>
        <w:rPr>
          <w:del w:id="304" w:author="Leonardo Ribeiro" w:date="2019-06-03T22:16:00Z"/>
          <w:rFonts w:asciiTheme="minorHAnsi" w:eastAsiaTheme="minorEastAsia" w:hAnsiTheme="minorHAnsi" w:cstheme="minorBidi"/>
          <w:noProof/>
          <w:color w:val="auto"/>
          <w:sz w:val="22"/>
          <w:szCs w:val="22"/>
          <w:lang w:eastAsia="pt-BR"/>
        </w:rPr>
      </w:pPr>
      <w:del w:id="305" w:author="Leonardo Ribeiro" w:date="2019-06-03T22:16:00Z">
        <w:r w:rsidRPr="00C43134" w:rsidDel="00C43134">
          <w:rPr>
            <w:rStyle w:val="Hyperlink"/>
            <w:noProof/>
            <w:lang w:eastAsia="pt-BR"/>
          </w:rPr>
          <w:delText>RESUMO</w:delText>
        </w:r>
        <w:r w:rsidDel="00C43134">
          <w:rPr>
            <w:noProof/>
            <w:webHidden/>
          </w:rPr>
          <w:tab/>
          <w:delText>9</w:delText>
        </w:r>
      </w:del>
    </w:p>
    <w:p w14:paraId="13DC2967" w14:textId="771984AE" w:rsidR="009C1030" w:rsidDel="00C43134" w:rsidRDefault="009C1030">
      <w:pPr>
        <w:pStyle w:val="Sumrio1"/>
        <w:rPr>
          <w:del w:id="306" w:author="Leonardo Ribeiro" w:date="2019-06-03T22:16:00Z"/>
          <w:rFonts w:asciiTheme="minorHAnsi" w:eastAsiaTheme="minorEastAsia" w:hAnsiTheme="minorHAnsi" w:cstheme="minorBidi"/>
          <w:noProof/>
          <w:color w:val="auto"/>
          <w:sz w:val="22"/>
          <w:szCs w:val="22"/>
          <w:lang w:eastAsia="pt-BR"/>
        </w:rPr>
      </w:pPr>
      <w:del w:id="307" w:author="Leonardo Ribeiro" w:date="2019-06-03T22:16:00Z">
        <w:r w:rsidRPr="00C43134" w:rsidDel="00C43134">
          <w:rPr>
            <w:rStyle w:val="Hyperlink"/>
            <w:noProof/>
            <w:lang w:val="en-US" w:eastAsia="pt-BR"/>
          </w:rPr>
          <w:delText>ABSTRACT</w:delText>
        </w:r>
        <w:r w:rsidDel="00C43134">
          <w:rPr>
            <w:noProof/>
            <w:webHidden/>
          </w:rPr>
          <w:tab/>
          <w:delText>10</w:delText>
        </w:r>
      </w:del>
    </w:p>
    <w:p w14:paraId="002D1D1A" w14:textId="335481BA" w:rsidR="009C1030" w:rsidDel="00C43134" w:rsidRDefault="009C1030">
      <w:pPr>
        <w:pStyle w:val="Sumrio1"/>
        <w:rPr>
          <w:del w:id="308" w:author="Leonardo Ribeiro" w:date="2019-06-03T22:16:00Z"/>
          <w:rFonts w:asciiTheme="minorHAnsi" w:eastAsiaTheme="minorEastAsia" w:hAnsiTheme="minorHAnsi" w:cstheme="minorBidi"/>
          <w:noProof/>
          <w:color w:val="auto"/>
          <w:sz w:val="22"/>
          <w:szCs w:val="22"/>
          <w:lang w:eastAsia="pt-BR"/>
        </w:rPr>
      </w:pPr>
      <w:del w:id="309" w:author="Leonardo Ribeiro" w:date="2019-06-03T22:16:00Z">
        <w:r w:rsidRPr="00C43134" w:rsidDel="00C43134">
          <w:rPr>
            <w:rStyle w:val="Hyperlink"/>
            <w:noProof/>
            <w:lang w:eastAsia="pt-BR"/>
          </w:rPr>
          <w:delText>LISTA DE ILUSTRAÇÕES</w:delText>
        </w:r>
        <w:r w:rsidDel="00C43134">
          <w:rPr>
            <w:noProof/>
            <w:webHidden/>
          </w:rPr>
          <w:tab/>
          <w:delText>11</w:delText>
        </w:r>
      </w:del>
    </w:p>
    <w:p w14:paraId="5DC22943" w14:textId="67AC2D62" w:rsidR="009C1030" w:rsidDel="00C43134" w:rsidRDefault="009C1030">
      <w:pPr>
        <w:pStyle w:val="Sumrio1"/>
        <w:rPr>
          <w:del w:id="310" w:author="Leonardo Ribeiro" w:date="2019-06-03T22:16:00Z"/>
          <w:rFonts w:asciiTheme="minorHAnsi" w:eastAsiaTheme="minorEastAsia" w:hAnsiTheme="minorHAnsi" w:cstheme="minorBidi"/>
          <w:noProof/>
          <w:color w:val="auto"/>
          <w:sz w:val="22"/>
          <w:szCs w:val="22"/>
          <w:lang w:eastAsia="pt-BR"/>
        </w:rPr>
      </w:pPr>
      <w:del w:id="311" w:author="Leonardo Ribeiro" w:date="2019-06-03T22:16:00Z">
        <w:r w:rsidRPr="00C43134" w:rsidDel="00C43134">
          <w:rPr>
            <w:rStyle w:val="Hyperlink"/>
            <w:noProof/>
            <w:lang w:eastAsia="pt-BR"/>
          </w:rPr>
          <w:delText>LISTA DE GRÁFICOS</w:delText>
        </w:r>
        <w:r w:rsidDel="00C43134">
          <w:rPr>
            <w:noProof/>
            <w:webHidden/>
          </w:rPr>
          <w:tab/>
          <w:delText>12</w:delText>
        </w:r>
      </w:del>
    </w:p>
    <w:p w14:paraId="7CB5DFBB" w14:textId="63FE4F65" w:rsidR="009C1030" w:rsidDel="00C43134" w:rsidRDefault="009C1030">
      <w:pPr>
        <w:pStyle w:val="Sumrio1"/>
        <w:rPr>
          <w:del w:id="312" w:author="Leonardo Ribeiro" w:date="2019-06-03T22:16:00Z"/>
          <w:rFonts w:asciiTheme="minorHAnsi" w:eastAsiaTheme="minorEastAsia" w:hAnsiTheme="minorHAnsi" w:cstheme="minorBidi"/>
          <w:noProof/>
          <w:color w:val="auto"/>
          <w:sz w:val="22"/>
          <w:szCs w:val="22"/>
          <w:lang w:eastAsia="pt-BR"/>
        </w:rPr>
      </w:pPr>
      <w:del w:id="313" w:author="Leonardo Ribeiro" w:date="2019-06-03T22:16:00Z">
        <w:r w:rsidRPr="00C43134" w:rsidDel="00C43134">
          <w:rPr>
            <w:rStyle w:val="Hyperlink"/>
            <w:noProof/>
            <w:lang w:eastAsia="pt-BR"/>
          </w:rPr>
          <w:delText>LISTA DE QUADROS</w:delText>
        </w:r>
        <w:r w:rsidDel="00C43134">
          <w:rPr>
            <w:noProof/>
            <w:webHidden/>
          </w:rPr>
          <w:tab/>
          <w:delText>13</w:delText>
        </w:r>
      </w:del>
    </w:p>
    <w:p w14:paraId="685502D7" w14:textId="43605430" w:rsidR="009C1030" w:rsidDel="00C43134" w:rsidRDefault="009C1030">
      <w:pPr>
        <w:pStyle w:val="Sumrio1"/>
        <w:rPr>
          <w:del w:id="314" w:author="Leonardo Ribeiro" w:date="2019-06-03T22:16:00Z"/>
          <w:rFonts w:asciiTheme="minorHAnsi" w:eastAsiaTheme="minorEastAsia" w:hAnsiTheme="minorHAnsi" w:cstheme="minorBidi"/>
          <w:noProof/>
          <w:color w:val="auto"/>
          <w:sz w:val="22"/>
          <w:szCs w:val="22"/>
          <w:lang w:eastAsia="pt-BR"/>
        </w:rPr>
      </w:pPr>
      <w:del w:id="315" w:author="Leonardo Ribeiro" w:date="2019-06-03T22:16:00Z">
        <w:r w:rsidRPr="00C43134" w:rsidDel="00C43134">
          <w:rPr>
            <w:rStyle w:val="Hyperlink"/>
            <w:noProof/>
            <w:lang w:eastAsia="pt-BR"/>
          </w:rPr>
          <w:delText>LISTA DE TABELAS</w:delText>
        </w:r>
        <w:r w:rsidDel="00C43134">
          <w:rPr>
            <w:noProof/>
            <w:webHidden/>
          </w:rPr>
          <w:tab/>
          <w:delText>14</w:delText>
        </w:r>
      </w:del>
    </w:p>
    <w:p w14:paraId="205AE054" w14:textId="17213D5B" w:rsidR="009C1030" w:rsidDel="00C43134" w:rsidRDefault="009C1030">
      <w:pPr>
        <w:pStyle w:val="Sumrio1"/>
        <w:rPr>
          <w:del w:id="316" w:author="Leonardo Ribeiro" w:date="2019-06-03T22:16:00Z"/>
          <w:rFonts w:asciiTheme="minorHAnsi" w:eastAsiaTheme="minorEastAsia" w:hAnsiTheme="minorHAnsi" w:cstheme="minorBidi"/>
          <w:noProof/>
          <w:color w:val="auto"/>
          <w:sz w:val="22"/>
          <w:szCs w:val="22"/>
          <w:lang w:eastAsia="pt-BR"/>
        </w:rPr>
      </w:pPr>
      <w:del w:id="317" w:author="Leonardo Ribeiro" w:date="2019-06-03T22:16:00Z">
        <w:r w:rsidRPr="00C43134" w:rsidDel="00C43134">
          <w:rPr>
            <w:rStyle w:val="Hyperlink"/>
            <w:noProof/>
            <w:lang w:eastAsia="pt-BR"/>
          </w:rPr>
          <w:delText>LISTA DE ABREVIATURAS E SIGLAS</w:delText>
        </w:r>
        <w:r w:rsidDel="00C43134">
          <w:rPr>
            <w:noProof/>
            <w:webHidden/>
          </w:rPr>
          <w:tab/>
          <w:delText>15</w:delText>
        </w:r>
      </w:del>
    </w:p>
    <w:p w14:paraId="595CB168" w14:textId="4C16D0AE" w:rsidR="009C1030" w:rsidDel="00C43134" w:rsidRDefault="009C1030">
      <w:pPr>
        <w:pStyle w:val="Sumrio1"/>
        <w:rPr>
          <w:del w:id="318" w:author="Leonardo Ribeiro" w:date="2019-06-03T22:16:00Z"/>
          <w:rFonts w:asciiTheme="minorHAnsi" w:eastAsiaTheme="minorEastAsia" w:hAnsiTheme="minorHAnsi" w:cstheme="minorBidi"/>
          <w:noProof/>
          <w:color w:val="auto"/>
          <w:sz w:val="22"/>
          <w:szCs w:val="22"/>
          <w:lang w:eastAsia="pt-BR"/>
        </w:rPr>
      </w:pPr>
      <w:del w:id="319" w:author="Leonardo Ribeiro" w:date="2019-06-03T22:16:00Z">
        <w:r w:rsidRPr="00C43134" w:rsidDel="00C43134">
          <w:rPr>
            <w:rStyle w:val="Hyperlink"/>
            <w:noProof/>
            <w:lang w:eastAsia="pt-BR"/>
          </w:rPr>
          <w:delText>INTRODUÇÃO</w:delText>
        </w:r>
        <w:r w:rsidDel="00C43134">
          <w:rPr>
            <w:noProof/>
            <w:webHidden/>
          </w:rPr>
          <w:tab/>
          <w:delText>17</w:delText>
        </w:r>
      </w:del>
    </w:p>
    <w:p w14:paraId="540EDA24" w14:textId="2ABAFFBF" w:rsidR="009C1030" w:rsidDel="00C43134" w:rsidRDefault="009C1030">
      <w:pPr>
        <w:pStyle w:val="Sumrio1"/>
        <w:rPr>
          <w:del w:id="320" w:author="Leonardo Ribeiro" w:date="2019-06-03T22:16:00Z"/>
          <w:rFonts w:asciiTheme="minorHAnsi" w:eastAsiaTheme="minorEastAsia" w:hAnsiTheme="minorHAnsi" w:cstheme="minorBidi"/>
          <w:noProof/>
          <w:color w:val="auto"/>
          <w:sz w:val="22"/>
          <w:szCs w:val="22"/>
          <w:lang w:eastAsia="pt-BR"/>
        </w:rPr>
      </w:pPr>
      <w:del w:id="321" w:author="Leonardo Ribeiro" w:date="2019-06-03T22:16:00Z">
        <w:r w:rsidRPr="00C43134" w:rsidDel="00C43134">
          <w:rPr>
            <w:rStyle w:val="Hyperlink"/>
            <w:rFonts w:eastAsia="Calibri"/>
            <w:noProof/>
          </w:rPr>
          <w:delText xml:space="preserve">2. </w:delText>
        </w:r>
        <w:r w:rsidRPr="00C43134" w:rsidDel="00C43134">
          <w:rPr>
            <w:rFonts w:eastAsia="Calibri"/>
            <w:noProof/>
            <w:rPrChange w:id="322" w:author="Leonardo Ribeiro" w:date="2019-06-03T22:16:00Z">
              <w:rPr>
                <w:rStyle w:val="Hyperlink"/>
                <w:rFonts w:eastAsia="Calibri"/>
                <w:noProof/>
              </w:rPr>
            </w:rPrChange>
          </w:rPr>
          <w:delText>Referencial</w:delText>
        </w:r>
        <w:r w:rsidRPr="00C43134" w:rsidDel="00C43134">
          <w:rPr>
            <w:rStyle w:val="Hyperlink"/>
            <w:rFonts w:eastAsia="Calibri"/>
            <w:noProof/>
          </w:rPr>
          <w:delText xml:space="preserve"> Teórico</w:delText>
        </w:r>
        <w:r w:rsidDel="00C43134">
          <w:rPr>
            <w:noProof/>
            <w:webHidden/>
          </w:rPr>
          <w:tab/>
          <w:delText>18</w:delText>
        </w:r>
      </w:del>
    </w:p>
    <w:p w14:paraId="58D37E7A" w14:textId="255210A7" w:rsidR="009C1030" w:rsidDel="00C43134" w:rsidRDefault="009C1030">
      <w:pPr>
        <w:pStyle w:val="Sumrio1"/>
        <w:rPr>
          <w:del w:id="323" w:author="Leonardo Ribeiro" w:date="2019-06-03T22:16:00Z"/>
          <w:rFonts w:asciiTheme="minorHAnsi" w:eastAsiaTheme="minorEastAsia" w:hAnsiTheme="minorHAnsi" w:cstheme="minorBidi"/>
          <w:noProof/>
          <w:color w:val="auto"/>
          <w:sz w:val="22"/>
          <w:szCs w:val="22"/>
          <w:lang w:eastAsia="pt-BR"/>
        </w:rPr>
      </w:pPr>
      <w:del w:id="324" w:author="Leonardo Ribeiro" w:date="2019-06-03T22:16:00Z">
        <w:r w:rsidRPr="00C43134" w:rsidDel="00C43134">
          <w:rPr>
            <w:rStyle w:val="Hyperlink"/>
            <w:noProof/>
            <w:lang w:eastAsia="pt-BR"/>
          </w:rPr>
          <w:delText>3.</w:delText>
        </w:r>
        <w:r w:rsidDel="00C43134">
          <w:rPr>
            <w:rFonts w:asciiTheme="minorHAnsi" w:eastAsiaTheme="minorEastAsia" w:hAnsiTheme="minorHAnsi" w:cstheme="minorBidi"/>
            <w:noProof/>
            <w:color w:val="auto"/>
            <w:sz w:val="22"/>
            <w:szCs w:val="22"/>
            <w:lang w:eastAsia="pt-BR"/>
          </w:rPr>
          <w:tab/>
        </w:r>
        <w:r w:rsidRPr="00C43134" w:rsidDel="00C43134">
          <w:rPr>
            <w:rStyle w:val="Hyperlink"/>
            <w:noProof/>
            <w:lang w:eastAsia="pt-BR"/>
          </w:rPr>
          <w:delText>World Wide Web</w:delText>
        </w:r>
        <w:r w:rsidDel="00C43134">
          <w:rPr>
            <w:noProof/>
            <w:webHidden/>
          </w:rPr>
          <w:tab/>
          <w:delText>20</w:delText>
        </w:r>
      </w:del>
    </w:p>
    <w:p w14:paraId="44A801A3" w14:textId="4A0610C8" w:rsidR="009C1030" w:rsidDel="00C43134" w:rsidRDefault="009C1030">
      <w:pPr>
        <w:pStyle w:val="Sumrio2"/>
        <w:tabs>
          <w:tab w:val="left" w:pos="1560"/>
        </w:tabs>
        <w:rPr>
          <w:del w:id="325" w:author="Leonardo Ribeiro" w:date="2019-06-03T22:16:00Z"/>
          <w:rFonts w:asciiTheme="minorHAnsi" w:eastAsiaTheme="minorEastAsia" w:hAnsiTheme="minorHAnsi" w:cstheme="minorBidi"/>
          <w:noProof/>
          <w:color w:val="auto"/>
          <w:sz w:val="22"/>
          <w:szCs w:val="22"/>
          <w:lang w:eastAsia="pt-BR"/>
        </w:rPr>
      </w:pPr>
      <w:del w:id="326" w:author="Leonardo Ribeiro" w:date="2019-06-03T22:16:00Z">
        <w:r w:rsidRPr="00C43134" w:rsidDel="00C43134">
          <w:rPr>
            <w:rStyle w:val="Hyperlink"/>
            <w:b/>
            <w:noProof/>
            <w:lang w:eastAsia="pt-BR"/>
          </w:rPr>
          <w:delText>3.1.</w:delText>
        </w:r>
        <w:r w:rsidDel="00C43134">
          <w:rPr>
            <w:rFonts w:asciiTheme="minorHAnsi" w:eastAsiaTheme="minorEastAsia" w:hAnsiTheme="minorHAnsi" w:cstheme="minorBidi"/>
            <w:noProof/>
            <w:color w:val="auto"/>
            <w:sz w:val="22"/>
            <w:szCs w:val="22"/>
            <w:lang w:eastAsia="pt-BR"/>
          </w:rPr>
          <w:tab/>
        </w:r>
        <w:r w:rsidRPr="00C43134" w:rsidDel="00C43134">
          <w:rPr>
            <w:rStyle w:val="Hyperlink"/>
            <w:b/>
            <w:noProof/>
            <w:lang w:eastAsia="pt-BR"/>
          </w:rPr>
          <w:delText>Uma breve história</w:delText>
        </w:r>
        <w:r w:rsidDel="00C43134">
          <w:rPr>
            <w:noProof/>
            <w:webHidden/>
          </w:rPr>
          <w:tab/>
          <w:delText>21</w:delText>
        </w:r>
      </w:del>
    </w:p>
    <w:p w14:paraId="7C539298" w14:textId="4BBCFCC7" w:rsidR="009C1030" w:rsidDel="00C43134" w:rsidRDefault="009C1030">
      <w:pPr>
        <w:pStyle w:val="Sumrio1"/>
        <w:rPr>
          <w:del w:id="327" w:author="Leonardo Ribeiro" w:date="2019-06-03T22:16:00Z"/>
          <w:rFonts w:asciiTheme="minorHAnsi" w:eastAsiaTheme="minorEastAsia" w:hAnsiTheme="minorHAnsi" w:cstheme="minorBidi"/>
          <w:noProof/>
          <w:color w:val="auto"/>
          <w:sz w:val="22"/>
          <w:szCs w:val="22"/>
          <w:lang w:eastAsia="pt-BR"/>
        </w:rPr>
      </w:pPr>
      <w:del w:id="328" w:author="Leonardo Ribeiro" w:date="2019-06-03T22:16:00Z">
        <w:r w:rsidRPr="00C43134" w:rsidDel="00C43134">
          <w:rPr>
            <w:rStyle w:val="Hyperlink"/>
            <w:rFonts w:eastAsia="Calibri"/>
            <w:noProof/>
            <w:lang w:eastAsia="en-US"/>
          </w:rPr>
          <w:delText>4. Webservices</w:delText>
        </w:r>
        <w:r w:rsidDel="00C43134">
          <w:rPr>
            <w:noProof/>
            <w:webHidden/>
          </w:rPr>
          <w:tab/>
          <w:delText>22</w:delText>
        </w:r>
      </w:del>
    </w:p>
    <w:p w14:paraId="2D2BBCE4" w14:textId="495EB66A" w:rsidR="009C1030" w:rsidDel="00C43134" w:rsidRDefault="009C1030">
      <w:pPr>
        <w:pStyle w:val="Sumrio3"/>
        <w:rPr>
          <w:del w:id="329" w:author="Leonardo Ribeiro" w:date="2019-06-03T22:16:00Z"/>
          <w:rFonts w:asciiTheme="minorHAnsi" w:eastAsiaTheme="minorEastAsia" w:hAnsiTheme="minorHAnsi" w:cstheme="minorBidi"/>
          <w:noProof/>
          <w:color w:val="auto"/>
          <w:sz w:val="22"/>
          <w:szCs w:val="22"/>
          <w:lang w:eastAsia="pt-BR"/>
        </w:rPr>
      </w:pPr>
      <w:del w:id="330" w:author="Leonardo Ribeiro" w:date="2019-06-03T22:16:00Z">
        <w:r w:rsidRPr="00C43134" w:rsidDel="00C43134">
          <w:rPr>
            <w:rStyle w:val="Hyperlink"/>
            <w:rFonts w:eastAsia="Calibri"/>
            <w:noProof/>
            <w:lang w:eastAsia="en-US"/>
          </w:rPr>
          <w:delText>4.1. O que é um Web Service?</w:delText>
        </w:r>
        <w:r w:rsidDel="00C43134">
          <w:rPr>
            <w:noProof/>
            <w:webHidden/>
          </w:rPr>
          <w:tab/>
          <w:delText>22</w:delText>
        </w:r>
      </w:del>
    </w:p>
    <w:p w14:paraId="01FA516C" w14:textId="7A3C2E13" w:rsidR="009C1030" w:rsidDel="00C43134" w:rsidRDefault="009C1030">
      <w:pPr>
        <w:pStyle w:val="Sumrio3"/>
        <w:rPr>
          <w:del w:id="331" w:author="Leonardo Ribeiro" w:date="2019-06-03T22:16:00Z"/>
          <w:rFonts w:asciiTheme="minorHAnsi" w:eastAsiaTheme="minorEastAsia" w:hAnsiTheme="minorHAnsi" w:cstheme="minorBidi"/>
          <w:noProof/>
          <w:color w:val="auto"/>
          <w:sz w:val="22"/>
          <w:szCs w:val="22"/>
          <w:lang w:eastAsia="pt-BR"/>
        </w:rPr>
      </w:pPr>
      <w:del w:id="332" w:author="Leonardo Ribeiro" w:date="2019-06-03T22:16:00Z">
        <w:r w:rsidRPr="00C43134" w:rsidDel="00C43134">
          <w:rPr>
            <w:rStyle w:val="Hyperlink"/>
            <w:rFonts w:eastAsia="Calibri"/>
            <w:noProof/>
            <w:lang w:eastAsia="en-US"/>
          </w:rPr>
          <w:delText>4.2. Tipos de Web Services</w:delText>
        </w:r>
        <w:r w:rsidDel="00C43134">
          <w:rPr>
            <w:noProof/>
            <w:webHidden/>
          </w:rPr>
          <w:tab/>
          <w:delText>24</w:delText>
        </w:r>
      </w:del>
    </w:p>
    <w:p w14:paraId="7B12407F" w14:textId="2071403B" w:rsidR="009C1030" w:rsidDel="00C43134" w:rsidRDefault="009C1030">
      <w:pPr>
        <w:pStyle w:val="Sumrio2"/>
        <w:rPr>
          <w:del w:id="333" w:author="Leonardo Ribeiro" w:date="2019-06-03T22:16:00Z"/>
          <w:rFonts w:asciiTheme="minorHAnsi" w:eastAsiaTheme="minorEastAsia" w:hAnsiTheme="minorHAnsi" w:cstheme="minorBidi"/>
          <w:noProof/>
          <w:color w:val="auto"/>
          <w:sz w:val="22"/>
          <w:szCs w:val="22"/>
          <w:lang w:eastAsia="pt-BR"/>
        </w:rPr>
      </w:pPr>
      <w:del w:id="334" w:author="Leonardo Ribeiro" w:date="2019-06-03T22:16:00Z">
        <w:r w:rsidRPr="00C43134" w:rsidDel="00C43134">
          <w:rPr>
            <w:rStyle w:val="Hyperlink"/>
            <w:rFonts w:eastAsia="Calibri"/>
            <w:noProof/>
            <w:lang w:eastAsia="en-US"/>
          </w:rPr>
          <w:delText>4.2.2. RE</w:delText>
        </w:r>
        <w:r w:rsidRPr="00C43134" w:rsidDel="00C43134">
          <w:rPr>
            <w:rStyle w:val="Hyperlink"/>
            <w:rFonts w:eastAsia="Calibri"/>
            <w:noProof/>
            <w:lang w:eastAsia="en-US"/>
          </w:rPr>
          <w:delText>S</w:delText>
        </w:r>
        <w:r w:rsidRPr="00C43134" w:rsidDel="00C43134">
          <w:rPr>
            <w:rStyle w:val="Hyperlink"/>
            <w:rFonts w:eastAsia="Calibri"/>
            <w:noProof/>
            <w:lang w:eastAsia="en-US"/>
          </w:rPr>
          <w:delText>T</w:delText>
        </w:r>
        <w:r w:rsidDel="00C43134">
          <w:rPr>
            <w:noProof/>
            <w:webHidden/>
          </w:rPr>
          <w:tab/>
          <w:delText>25</w:delText>
        </w:r>
      </w:del>
    </w:p>
    <w:p w14:paraId="0641450C" w14:textId="15C4D28A" w:rsidR="009C1030" w:rsidDel="00C43134" w:rsidRDefault="009C1030">
      <w:pPr>
        <w:pStyle w:val="Sumrio1"/>
        <w:rPr>
          <w:del w:id="335" w:author="Leonardo Ribeiro" w:date="2019-06-03T22:16:00Z"/>
          <w:rFonts w:asciiTheme="minorHAnsi" w:eastAsiaTheme="minorEastAsia" w:hAnsiTheme="minorHAnsi" w:cstheme="minorBidi"/>
          <w:noProof/>
          <w:color w:val="auto"/>
          <w:sz w:val="22"/>
          <w:szCs w:val="22"/>
          <w:lang w:eastAsia="pt-BR"/>
        </w:rPr>
      </w:pPr>
      <w:del w:id="336" w:author="Leonardo Ribeiro" w:date="2019-06-03T22:16:00Z">
        <w:r w:rsidRPr="00C43134" w:rsidDel="00C43134">
          <w:rPr>
            <w:rStyle w:val="Hyperlink"/>
            <w:rFonts w:eastAsia="Calibri"/>
            <w:noProof/>
          </w:rPr>
          <w:delText>5. Node.js</w:delText>
        </w:r>
        <w:r w:rsidDel="00C43134">
          <w:rPr>
            <w:noProof/>
            <w:webHidden/>
          </w:rPr>
          <w:tab/>
          <w:delText>25</w:delText>
        </w:r>
      </w:del>
    </w:p>
    <w:p w14:paraId="11029FF9" w14:textId="01619E44" w:rsidR="009C1030" w:rsidDel="00C43134" w:rsidRDefault="009C1030">
      <w:pPr>
        <w:pStyle w:val="Sumrio1"/>
        <w:rPr>
          <w:del w:id="337" w:author="Leonardo Ribeiro" w:date="2019-06-03T22:16:00Z"/>
          <w:rFonts w:asciiTheme="minorHAnsi" w:eastAsiaTheme="minorEastAsia" w:hAnsiTheme="minorHAnsi" w:cstheme="minorBidi"/>
          <w:noProof/>
          <w:color w:val="auto"/>
          <w:sz w:val="22"/>
          <w:szCs w:val="22"/>
          <w:lang w:eastAsia="pt-BR"/>
        </w:rPr>
      </w:pPr>
      <w:del w:id="338" w:author="Leonardo Ribeiro" w:date="2019-06-03T22:16:00Z">
        <w:r w:rsidRPr="00C43134" w:rsidDel="00C43134">
          <w:rPr>
            <w:rStyle w:val="Hyperlink"/>
            <w:rFonts w:eastAsia="Calibri"/>
            <w:noProof/>
            <w:lang w:eastAsia="en-US"/>
          </w:rPr>
          <w:delText>6. GraphQL</w:delText>
        </w:r>
        <w:r w:rsidDel="00C43134">
          <w:rPr>
            <w:noProof/>
            <w:webHidden/>
          </w:rPr>
          <w:tab/>
          <w:delText>26</w:delText>
        </w:r>
      </w:del>
    </w:p>
    <w:p w14:paraId="2CBFD94B" w14:textId="45E23500" w:rsidR="009C1030" w:rsidDel="00C43134" w:rsidRDefault="009C1030">
      <w:pPr>
        <w:pStyle w:val="Sumrio3"/>
        <w:rPr>
          <w:del w:id="339" w:author="Leonardo Ribeiro" w:date="2019-06-03T22:16:00Z"/>
          <w:rFonts w:asciiTheme="minorHAnsi" w:eastAsiaTheme="minorEastAsia" w:hAnsiTheme="minorHAnsi" w:cstheme="minorBidi"/>
          <w:noProof/>
          <w:color w:val="auto"/>
          <w:sz w:val="22"/>
          <w:szCs w:val="22"/>
          <w:lang w:eastAsia="pt-BR"/>
        </w:rPr>
      </w:pPr>
      <w:del w:id="340" w:author="Leonardo Ribeiro" w:date="2019-06-03T22:16:00Z">
        <w:r w:rsidRPr="00C43134" w:rsidDel="00C43134">
          <w:rPr>
            <w:rStyle w:val="Hyperlink"/>
            <w:rFonts w:eastAsia="Calibri"/>
            <w:noProof/>
            <w:lang w:eastAsia="en-US"/>
          </w:rPr>
          <w:delText>6.1. O que é GraphQL?</w:delText>
        </w:r>
        <w:r w:rsidDel="00C43134">
          <w:rPr>
            <w:noProof/>
            <w:webHidden/>
          </w:rPr>
          <w:tab/>
          <w:delText>26</w:delText>
        </w:r>
      </w:del>
    </w:p>
    <w:p w14:paraId="56FFD0CF" w14:textId="6556C767" w:rsidR="009C1030" w:rsidDel="00C43134" w:rsidRDefault="009C1030">
      <w:pPr>
        <w:pStyle w:val="Sumrio3"/>
        <w:rPr>
          <w:del w:id="341" w:author="Leonardo Ribeiro" w:date="2019-06-03T22:16:00Z"/>
          <w:rFonts w:asciiTheme="minorHAnsi" w:eastAsiaTheme="minorEastAsia" w:hAnsiTheme="minorHAnsi" w:cstheme="minorBidi"/>
          <w:noProof/>
          <w:color w:val="auto"/>
          <w:sz w:val="22"/>
          <w:szCs w:val="22"/>
          <w:lang w:eastAsia="pt-BR"/>
        </w:rPr>
      </w:pPr>
      <w:del w:id="342" w:author="Leonardo Ribeiro" w:date="2019-06-03T22:16:00Z">
        <w:r w:rsidRPr="00C43134" w:rsidDel="00C43134">
          <w:rPr>
            <w:rStyle w:val="Hyperlink"/>
            <w:rFonts w:eastAsia="Calibri"/>
            <w:noProof/>
          </w:rPr>
          <w:delText>6.2. GraphQL Schema</w:delText>
        </w:r>
        <w:r w:rsidDel="00C43134">
          <w:rPr>
            <w:noProof/>
            <w:webHidden/>
          </w:rPr>
          <w:tab/>
          <w:delText>28</w:delText>
        </w:r>
      </w:del>
    </w:p>
    <w:p w14:paraId="2EFA88BD" w14:textId="71A5EB8A" w:rsidR="009C1030" w:rsidDel="00C43134" w:rsidRDefault="009C1030">
      <w:pPr>
        <w:pStyle w:val="Sumrio3"/>
        <w:rPr>
          <w:del w:id="343" w:author="Leonardo Ribeiro" w:date="2019-06-03T22:16:00Z"/>
          <w:rFonts w:asciiTheme="minorHAnsi" w:eastAsiaTheme="minorEastAsia" w:hAnsiTheme="minorHAnsi" w:cstheme="minorBidi"/>
          <w:noProof/>
          <w:color w:val="auto"/>
          <w:sz w:val="22"/>
          <w:szCs w:val="22"/>
          <w:lang w:eastAsia="pt-BR"/>
        </w:rPr>
      </w:pPr>
      <w:del w:id="344" w:author="Leonardo Ribeiro" w:date="2019-06-03T22:16:00Z">
        <w:r w:rsidRPr="00C43134" w:rsidDel="00C43134">
          <w:rPr>
            <w:rStyle w:val="Hyperlink"/>
            <w:rFonts w:eastAsia="Calibri"/>
            <w:noProof/>
          </w:rPr>
          <w:delText>6.3. Query</w:delText>
        </w:r>
        <w:r w:rsidDel="00C43134">
          <w:rPr>
            <w:noProof/>
            <w:webHidden/>
          </w:rPr>
          <w:tab/>
          <w:delText>28</w:delText>
        </w:r>
      </w:del>
    </w:p>
    <w:p w14:paraId="5C5C97F2" w14:textId="0D3BDAD2" w:rsidR="009C1030" w:rsidDel="00C43134" w:rsidRDefault="009C1030">
      <w:pPr>
        <w:pStyle w:val="Sumrio3"/>
        <w:rPr>
          <w:del w:id="345" w:author="Leonardo Ribeiro" w:date="2019-06-03T22:16:00Z"/>
          <w:rFonts w:asciiTheme="minorHAnsi" w:eastAsiaTheme="minorEastAsia" w:hAnsiTheme="minorHAnsi" w:cstheme="minorBidi"/>
          <w:noProof/>
          <w:color w:val="auto"/>
          <w:sz w:val="22"/>
          <w:szCs w:val="22"/>
          <w:lang w:eastAsia="pt-BR"/>
        </w:rPr>
      </w:pPr>
      <w:del w:id="346" w:author="Leonardo Ribeiro" w:date="2019-06-03T22:16:00Z">
        <w:r w:rsidRPr="00C43134" w:rsidDel="00C43134">
          <w:rPr>
            <w:rStyle w:val="Hyperlink"/>
            <w:rFonts w:eastAsia="Calibri"/>
            <w:noProof/>
            <w:lang w:val="en-US"/>
          </w:rPr>
          <w:delText>6.4. Mutation</w:delText>
        </w:r>
        <w:r w:rsidDel="00C43134">
          <w:rPr>
            <w:noProof/>
            <w:webHidden/>
          </w:rPr>
          <w:tab/>
          <w:delText>29</w:delText>
        </w:r>
      </w:del>
    </w:p>
    <w:p w14:paraId="673DFE39" w14:textId="7C00E6CF" w:rsidR="009C1030" w:rsidDel="00C43134" w:rsidRDefault="009C1030">
      <w:pPr>
        <w:pStyle w:val="Sumrio1"/>
        <w:rPr>
          <w:del w:id="347" w:author="Leonardo Ribeiro" w:date="2019-06-03T22:16:00Z"/>
          <w:rFonts w:asciiTheme="minorHAnsi" w:eastAsiaTheme="minorEastAsia" w:hAnsiTheme="minorHAnsi" w:cstheme="minorBidi"/>
          <w:noProof/>
          <w:color w:val="auto"/>
          <w:sz w:val="22"/>
          <w:szCs w:val="22"/>
          <w:lang w:eastAsia="pt-BR"/>
        </w:rPr>
      </w:pPr>
      <w:del w:id="348" w:author="Leonardo Ribeiro" w:date="2019-06-03T22:16:00Z">
        <w:r w:rsidRPr="00C43134" w:rsidDel="00C43134">
          <w:rPr>
            <w:rStyle w:val="Hyperlink"/>
            <w:rFonts w:eastAsia="Calibri"/>
            <w:noProof/>
          </w:rPr>
          <w:delText>7.</w:delText>
        </w:r>
        <w:r w:rsidDel="00C43134">
          <w:rPr>
            <w:noProof/>
            <w:webHidden/>
          </w:rPr>
          <w:tab/>
          <w:delText>30</w:delText>
        </w:r>
      </w:del>
    </w:p>
    <w:p w14:paraId="504EAC58" w14:textId="5E05D97A" w:rsidR="009C1030" w:rsidDel="00C43134" w:rsidRDefault="009C1030">
      <w:pPr>
        <w:pStyle w:val="Sumrio1"/>
        <w:rPr>
          <w:del w:id="349" w:author="Leonardo Ribeiro" w:date="2019-06-03T22:16:00Z"/>
          <w:rFonts w:asciiTheme="minorHAnsi" w:eastAsiaTheme="minorEastAsia" w:hAnsiTheme="minorHAnsi" w:cstheme="minorBidi"/>
          <w:noProof/>
          <w:color w:val="auto"/>
          <w:sz w:val="22"/>
          <w:szCs w:val="22"/>
          <w:lang w:eastAsia="pt-BR"/>
        </w:rPr>
      </w:pPr>
      <w:del w:id="350" w:author="Leonardo Ribeiro" w:date="2019-06-03T22:16:00Z">
        <w:r w:rsidRPr="00C43134" w:rsidDel="00C43134">
          <w:rPr>
            <w:rStyle w:val="Hyperlink"/>
            <w:rFonts w:eastAsia="Calibri"/>
            <w:noProof/>
          </w:rPr>
          <w:delText>Conclusão</w:delText>
        </w:r>
        <w:r w:rsidDel="00C43134">
          <w:rPr>
            <w:noProof/>
            <w:webHidden/>
          </w:rPr>
          <w:tab/>
          <w:delText>30</w:delText>
        </w:r>
      </w:del>
    </w:p>
    <w:p w14:paraId="75368B6D" w14:textId="3EEC10AB" w:rsidR="009C1030" w:rsidDel="00C43134" w:rsidRDefault="009C1030">
      <w:pPr>
        <w:pStyle w:val="Sumrio1"/>
        <w:rPr>
          <w:del w:id="351" w:author="Leonardo Ribeiro" w:date="2019-06-03T22:16:00Z"/>
          <w:rFonts w:asciiTheme="minorHAnsi" w:eastAsiaTheme="minorEastAsia" w:hAnsiTheme="minorHAnsi" w:cstheme="minorBidi"/>
          <w:noProof/>
          <w:color w:val="auto"/>
          <w:sz w:val="22"/>
          <w:szCs w:val="22"/>
          <w:lang w:eastAsia="pt-BR"/>
        </w:rPr>
      </w:pPr>
      <w:del w:id="352" w:author="Leonardo Ribeiro" w:date="2019-06-03T22:16:00Z">
        <w:r w:rsidRPr="00C43134" w:rsidDel="00C43134">
          <w:rPr>
            <w:rStyle w:val="Hyperlink"/>
            <w:rFonts w:eastAsia="Calibri"/>
            <w:noProof/>
            <w:lang w:eastAsia="en-US"/>
          </w:rPr>
          <w:delText>REFERÊNCIAS</w:delText>
        </w:r>
        <w:r w:rsidDel="00C43134">
          <w:rPr>
            <w:noProof/>
            <w:webHidden/>
          </w:rPr>
          <w:tab/>
          <w:delText>31</w:delText>
        </w:r>
      </w:del>
    </w:p>
    <w:p w14:paraId="488FBE2C" w14:textId="4DC4AF65" w:rsidR="009C1030" w:rsidDel="00C43134" w:rsidRDefault="009C1030">
      <w:pPr>
        <w:pStyle w:val="Sumrio1"/>
        <w:rPr>
          <w:del w:id="353" w:author="Leonardo Ribeiro" w:date="2019-06-03T22:16:00Z"/>
          <w:rFonts w:asciiTheme="minorHAnsi" w:eastAsiaTheme="minorEastAsia" w:hAnsiTheme="minorHAnsi" w:cstheme="minorBidi"/>
          <w:noProof/>
          <w:color w:val="auto"/>
          <w:sz w:val="22"/>
          <w:szCs w:val="22"/>
          <w:lang w:eastAsia="pt-BR"/>
        </w:rPr>
      </w:pPr>
      <w:del w:id="354" w:author="Leonardo Ribeiro" w:date="2019-06-03T22:16:00Z">
        <w:r w:rsidRPr="00C43134" w:rsidDel="00C43134">
          <w:rPr>
            <w:rStyle w:val="Hyperlink"/>
            <w:rFonts w:eastAsia="Calibri"/>
            <w:noProof/>
            <w:lang w:eastAsia="en-US"/>
          </w:rPr>
          <w:delText>GLOSSÁRIO</w:delText>
        </w:r>
        <w:r w:rsidDel="00C43134">
          <w:rPr>
            <w:noProof/>
            <w:webHidden/>
          </w:rPr>
          <w:tab/>
          <w:delText>32</w:delText>
        </w:r>
      </w:del>
    </w:p>
    <w:p w14:paraId="4D7F7546" w14:textId="00462E57" w:rsidR="009C1030" w:rsidDel="00C43134" w:rsidRDefault="009C1030">
      <w:pPr>
        <w:pStyle w:val="Sumrio1"/>
        <w:rPr>
          <w:del w:id="355" w:author="Leonardo Ribeiro" w:date="2019-06-03T22:16:00Z"/>
          <w:rFonts w:asciiTheme="minorHAnsi" w:eastAsiaTheme="minorEastAsia" w:hAnsiTheme="minorHAnsi" w:cstheme="minorBidi"/>
          <w:noProof/>
          <w:color w:val="auto"/>
          <w:sz w:val="22"/>
          <w:szCs w:val="22"/>
          <w:lang w:eastAsia="pt-BR"/>
        </w:rPr>
      </w:pPr>
      <w:del w:id="356" w:author="Leonardo Ribeiro" w:date="2019-06-03T22:16:00Z">
        <w:r w:rsidRPr="00C43134" w:rsidDel="00C43134">
          <w:rPr>
            <w:rStyle w:val="Hyperlink"/>
            <w:rFonts w:eastAsia="Calibri"/>
            <w:noProof/>
          </w:rPr>
          <w:delText>APÊNDICES</w:delText>
        </w:r>
        <w:r w:rsidDel="00C43134">
          <w:rPr>
            <w:noProof/>
            <w:webHidden/>
          </w:rPr>
          <w:tab/>
          <w:delText>33</w:delText>
        </w:r>
      </w:del>
    </w:p>
    <w:p w14:paraId="2DC2EFB9" w14:textId="0B9887BC" w:rsidR="009C1030" w:rsidDel="00C43134" w:rsidRDefault="009C1030">
      <w:pPr>
        <w:pStyle w:val="Sumrio2"/>
        <w:rPr>
          <w:del w:id="357" w:author="Leonardo Ribeiro" w:date="2019-06-03T22:16:00Z"/>
          <w:rFonts w:asciiTheme="minorHAnsi" w:eastAsiaTheme="minorEastAsia" w:hAnsiTheme="minorHAnsi" w:cstheme="minorBidi"/>
          <w:noProof/>
          <w:color w:val="auto"/>
          <w:sz w:val="22"/>
          <w:szCs w:val="22"/>
          <w:lang w:eastAsia="pt-BR"/>
        </w:rPr>
      </w:pPr>
      <w:del w:id="358" w:author="Leonardo Ribeiro" w:date="2019-06-03T22:16:00Z">
        <w:r w:rsidRPr="00C43134" w:rsidDel="00C43134">
          <w:rPr>
            <w:rStyle w:val="Hyperlink"/>
            <w:noProof/>
            <w:lang w:eastAsia="pt-BR"/>
          </w:rPr>
          <w:delText>Apêndice A – Cronograma previsto e realizado</w:delText>
        </w:r>
        <w:r w:rsidDel="00C43134">
          <w:rPr>
            <w:noProof/>
            <w:webHidden/>
          </w:rPr>
          <w:tab/>
          <w:delText>33</w:delText>
        </w:r>
      </w:del>
    </w:p>
    <w:p w14:paraId="2A735843" w14:textId="0E6B08AD" w:rsidR="009C1030" w:rsidDel="00C43134" w:rsidRDefault="009C1030">
      <w:pPr>
        <w:pStyle w:val="Sumrio2"/>
        <w:rPr>
          <w:del w:id="359" w:author="Leonardo Ribeiro" w:date="2019-06-03T22:16:00Z"/>
          <w:rFonts w:asciiTheme="minorHAnsi" w:eastAsiaTheme="minorEastAsia" w:hAnsiTheme="minorHAnsi" w:cstheme="minorBidi"/>
          <w:noProof/>
          <w:color w:val="auto"/>
          <w:sz w:val="22"/>
          <w:szCs w:val="22"/>
          <w:lang w:eastAsia="pt-BR"/>
        </w:rPr>
      </w:pPr>
      <w:del w:id="360" w:author="Leonardo Ribeiro" w:date="2019-06-03T22:16:00Z">
        <w:r w:rsidRPr="00C43134" w:rsidDel="00C43134">
          <w:rPr>
            <w:rStyle w:val="Hyperlink"/>
            <w:noProof/>
          </w:rPr>
          <w:delText>Apêndice B - Banner [ou Artigo] apresentado na Semana de Comunicação Científica</w:delText>
        </w:r>
        <w:r w:rsidDel="00C43134">
          <w:rPr>
            <w:noProof/>
            <w:webHidden/>
          </w:rPr>
          <w:tab/>
          <w:delText>34</w:delText>
        </w:r>
      </w:del>
    </w:p>
    <w:p w14:paraId="260DC3D4" w14:textId="0563263E" w:rsidR="009C1030" w:rsidDel="00C43134" w:rsidRDefault="009C1030">
      <w:pPr>
        <w:pStyle w:val="Sumrio1"/>
        <w:rPr>
          <w:del w:id="361" w:author="Leonardo Ribeiro" w:date="2019-06-03T22:16:00Z"/>
          <w:rFonts w:asciiTheme="minorHAnsi" w:eastAsiaTheme="minorEastAsia" w:hAnsiTheme="minorHAnsi" w:cstheme="minorBidi"/>
          <w:noProof/>
          <w:color w:val="auto"/>
          <w:sz w:val="22"/>
          <w:szCs w:val="22"/>
          <w:lang w:eastAsia="pt-BR"/>
        </w:rPr>
      </w:pPr>
      <w:del w:id="362" w:author="Leonardo Ribeiro" w:date="2019-06-03T22:16:00Z">
        <w:r w:rsidRPr="00C43134" w:rsidDel="00C43134">
          <w:rPr>
            <w:rStyle w:val="Hyperlink"/>
            <w:noProof/>
          </w:rPr>
          <w:delText>ANEXOS</w:delText>
        </w:r>
        <w:r w:rsidDel="00C43134">
          <w:rPr>
            <w:noProof/>
            <w:webHidden/>
          </w:rPr>
          <w:tab/>
          <w:delText>36</w:delText>
        </w:r>
      </w:del>
    </w:p>
    <w:p w14:paraId="791E6C69" w14:textId="0180A3F7" w:rsidR="009C1030" w:rsidDel="00C43134" w:rsidRDefault="009C1030">
      <w:pPr>
        <w:pStyle w:val="Sumrio2"/>
        <w:rPr>
          <w:del w:id="363" w:author="Leonardo Ribeiro" w:date="2019-06-03T22:16:00Z"/>
          <w:rFonts w:asciiTheme="minorHAnsi" w:eastAsiaTheme="minorEastAsia" w:hAnsiTheme="minorHAnsi" w:cstheme="minorBidi"/>
          <w:noProof/>
          <w:color w:val="auto"/>
          <w:sz w:val="22"/>
          <w:szCs w:val="22"/>
          <w:lang w:eastAsia="pt-BR"/>
        </w:rPr>
      </w:pPr>
      <w:del w:id="364" w:author="Leonardo Ribeiro" w:date="2019-06-03T22:16:00Z">
        <w:r w:rsidRPr="00C43134" w:rsidDel="00C43134">
          <w:rPr>
            <w:rStyle w:val="Hyperlink"/>
            <w:noProof/>
          </w:rPr>
          <w:delText>Anexo A</w:delText>
        </w:r>
        <w:r w:rsidDel="00C43134">
          <w:rPr>
            <w:noProof/>
            <w:webHidden/>
          </w:rPr>
          <w:tab/>
          <w:delText>36</w:delText>
        </w:r>
      </w:del>
    </w:p>
    <w:p w14:paraId="76729AED" w14:textId="7CAA9AB1" w:rsidR="004B493E" w:rsidDel="009C1030" w:rsidRDefault="004B493E">
      <w:pPr>
        <w:pStyle w:val="Sumrio1"/>
        <w:rPr>
          <w:del w:id="365" w:author="Leonardo Ribeiro" w:date="2019-06-03T22:15:00Z"/>
          <w:rFonts w:asciiTheme="minorHAnsi" w:eastAsiaTheme="minorEastAsia" w:hAnsiTheme="minorHAnsi" w:cstheme="minorBidi"/>
          <w:noProof/>
          <w:color w:val="auto"/>
          <w:sz w:val="22"/>
          <w:szCs w:val="22"/>
          <w:lang w:eastAsia="pt-BR"/>
        </w:rPr>
      </w:pPr>
      <w:del w:id="366" w:author="Leonardo Ribeiro" w:date="2019-06-03T22:15:00Z">
        <w:r w:rsidRPr="009C1030" w:rsidDel="009C1030">
          <w:rPr>
            <w:rStyle w:val="Hyperlink"/>
            <w:noProof/>
            <w:lang w:eastAsia="pt-BR"/>
          </w:rPr>
          <w:delText>RESUMO</w:delText>
        </w:r>
        <w:r w:rsidDel="009C1030">
          <w:rPr>
            <w:noProof/>
            <w:webHidden/>
          </w:rPr>
          <w:tab/>
          <w:delText>9</w:delText>
        </w:r>
      </w:del>
    </w:p>
    <w:p w14:paraId="25AE73D4" w14:textId="5E4F5B1B" w:rsidR="004B493E" w:rsidDel="009C1030" w:rsidRDefault="004B493E">
      <w:pPr>
        <w:pStyle w:val="Sumrio1"/>
        <w:rPr>
          <w:del w:id="367" w:author="Leonardo Ribeiro" w:date="2019-06-03T22:15:00Z"/>
          <w:rFonts w:asciiTheme="minorHAnsi" w:eastAsiaTheme="minorEastAsia" w:hAnsiTheme="minorHAnsi" w:cstheme="minorBidi"/>
          <w:noProof/>
          <w:color w:val="auto"/>
          <w:sz w:val="22"/>
          <w:szCs w:val="22"/>
          <w:lang w:eastAsia="pt-BR"/>
        </w:rPr>
      </w:pPr>
      <w:del w:id="368" w:author="Leonardo Ribeiro" w:date="2019-06-03T22:15:00Z">
        <w:r w:rsidRPr="009C1030" w:rsidDel="009C1030">
          <w:rPr>
            <w:rStyle w:val="Hyperlink"/>
            <w:noProof/>
            <w:lang w:val="en-US" w:eastAsia="pt-BR"/>
          </w:rPr>
          <w:delText>ABSTRACT</w:delText>
        </w:r>
        <w:r w:rsidDel="009C1030">
          <w:rPr>
            <w:noProof/>
            <w:webHidden/>
          </w:rPr>
          <w:tab/>
          <w:delText>10</w:delText>
        </w:r>
      </w:del>
    </w:p>
    <w:p w14:paraId="309E5E10" w14:textId="6D0BD68C" w:rsidR="004B493E" w:rsidDel="009C1030" w:rsidRDefault="004B493E">
      <w:pPr>
        <w:pStyle w:val="Sumrio1"/>
        <w:rPr>
          <w:del w:id="369" w:author="Leonardo Ribeiro" w:date="2019-06-03T22:15:00Z"/>
          <w:rFonts w:asciiTheme="minorHAnsi" w:eastAsiaTheme="minorEastAsia" w:hAnsiTheme="minorHAnsi" w:cstheme="minorBidi"/>
          <w:noProof/>
          <w:color w:val="auto"/>
          <w:sz w:val="22"/>
          <w:szCs w:val="22"/>
          <w:lang w:eastAsia="pt-BR"/>
        </w:rPr>
      </w:pPr>
      <w:del w:id="370" w:author="Leonardo Ribeiro" w:date="2019-06-03T22:15:00Z">
        <w:r w:rsidRPr="009C1030" w:rsidDel="009C1030">
          <w:rPr>
            <w:rStyle w:val="Hyperlink"/>
            <w:noProof/>
            <w:lang w:eastAsia="pt-BR"/>
          </w:rPr>
          <w:delText>LISTA DE ILUSTRAÇÕES</w:delText>
        </w:r>
        <w:r w:rsidDel="009C1030">
          <w:rPr>
            <w:noProof/>
            <w:webHidden/>
          </w:rPr>
          <w:tab/>
          <w:delText>11</w:delText>
        </w:r>
      </w:del>
    </w:p>
    <w:p w14:paraId="468B61AE" w14:textId="2CB51BE6" w:rsidR="004B493E" w:rsidDel="009C1030" w:rsidRDefault="004B493E">
      <w:pPr>
        <w:pStyle w:val="Sumrio1"/>
        <w:rPr>
          <w:del w:id="371" w:author="Leonardo Ribeiro" w:date="2019-06-03T22:15:00Z"/>
          <w:rFonts w:asciiTheme="minorHAnsi" w:eastAsiaTheme="minorEastAsia" w:hAnsiTheme="minorHAnsi" w:cstheme="minorBidi"/>
          <w:noProof/>
          <w:color w:val="auto"/>
          <w:sz w:val="22"/>
          <w:szCs w:val="22"/>
          <w:lang w:eastAsia="pt-BR"/>
        </w:rPr>
      </w:pPr>
      <w:del w:id="372" w:author="Leonardo Ribeiro" w:date="2019-06-03T22:15:00Z">
        <w:r w:rsidRPr="009C1030" w:rsidDel="009C1030">
          <w:rPr>
            <w:rStyle w:val="Hyperlink"/>
            <w:noProof/>
            <w:lang w:eastAsia="pt-BR"/>
          </w:rPr>
          <w:delText>LISTA DE GRÁFICOS</w:delText>
        </w:r>
        <w:r w:rsidDel="009C1030">
          <w:rPr>
            <w:noProof/>
            <w:webHidden/>
          </w:rPr>
          <w:tab/>
          <w:delText>12</w:delText>
        </w:r>
      </w:del>
    </w:p>
    <w:p w14:paraId="6C2F3031" w14:textId="2A1D9ED6" w:rsidR="004B493E" w:rsidDel="009C1030" w:rsidRDefault="004B493E">
      <w:pPr>
        <w:pStyle w:val="Sumrio1"/>
        <w:rPr>
          <w:del w:id="373" w:author="Leonardo Ribeiro" w:date="2019-06-03T22:15:00Z"/>
          <w:rFonts w:asciiTheme="minorHAnsi" w:eastAsiaTheme="minorEastAsia" w:hAnsiTheme="minorHAnsi" w:cstheme="minorBidi"/>
          <w:noProof/>
          <w:color w:val="auto"/>
          <w:sz w:val="22"/>
          <w:szCs w:val="22"/>
          <w:lang w:eastAsia="pt-BR"/>
        </w:rPr>
      </w:pPr>
      <w:del w:id="374" w:author="Leonardo Ribeiro" w:date="2019-06-03T22:15:00Z">
        <w:r w:rsidRPr="009C1030" w:rsidDel="009C1030">
          <w:rPr>
            <w:rStyle w:val="Hyperlink"/>
            <w:noProof/>
            <w:lang w:eastAsia="pt-BR"/>
          </w:rPr>
          <w:delText>LISTA DE QUADROS</w:delText>
        </w:r>
        <w:r w:rsidDel="009C1030">
          <w:rPr>
            <w:noProof/>
            <w:webHidden/>
          </w:rPr>
          <w:tab/>
          <w:delText>13</w:delText>
        </w:r>
      </w:del>
    </w:p>
    <w:p w14:paraId="6958BBCA" w14:textId="6A6D5936" w:rsidR="004B493E" w:rsidDel="009C1030" w:rsidRDefault="004B493E">
      <w:pPr>
        <w:pStyle w:val="Sumrio1"/>
        <w:rPr>
          <w:del w:id="375" w:author="Leonardo Ribeiro" w:date="2019-06-03T22:15:00Z"/>
          <w:rFonts w:asciiTheme="minorHAnsi" w:eastAsiaTheme="minorEastAsia" w:hAnsiTheme="minorHAnsi" w:cstheme="minorBidi"/>
          <w:noProof/>
          <w:color w:val="auto"/>
          <w:sz w:val="22"/>
          <w:szCs w:val="22"/>
          <w:lang w:eastAsia="pt-BR"/>
        </w:rPr>
      </w:pPr>
      <w:del w:id="376" w:author="Leonardo Ribeiro" w:date="2019-06-03T22:15:00Z">
        <w:r w:rsidRPr="009C1030" w:rsidDel="009C1030">
          <w:rPr>
            <w:rStyle w:val="Hyperlink"/>
            <w:noProof/>
            <w:lang w:eastAsia="pt-BR"/>
          </w:rPr>
          <w:delText>LISTA DE TABELAS</w:delText>
        </w:r>
        <w:r w:rsidDel="009C1030">
          <w:rPr>
            <w:noProof/>
            <w:webHidden/>
          </w:rPr>
          <w:tab/>
          <w:delText>14</w:delText>
        </w:r>
      </w:del>
    </w:p>
    <w:p w14:paraId="0C29151E" w14:textId="2C95A53A" w:rsidR="004B493E" w:rsidDel="009C1030" w:rsidRDefault="004B493E">
      <w:pPr>
        <w:pStyle w:val="Sumrio1"/>
        <w:rPr>
          <w:del w:id="377" w:author="Leonardo Ribeiro" w:date="2019-06-03T22:15:00Z"/>
          <w:rFonts w:asciiTheme="minorHAnsi" w:eastAsiaTheme="minorEastAsia" w:hAnsiTheme="minorHAnsi" w:cstheme="minorBidi"/>
          <w:noProof/>
          <w:color w:val="auto"/>
          <w:sz w:val="22"/>
          <w:szCs w:val="22"/>
          <w:lang w:eastAsia="pt-BR"/>
        </w:rPr>
      </w:pPr>
      <w:del w:id="378" w:author="Leonardo Ribeiro" w:date="2019-06-03T22:15:00Z">
        <w:r w:rsidRPr="009C1030" w:rsidDel="009C1030">
          <w:rPr>
            <w:rStyle w:val="Hyperlink"/>
            <w:noProof/>
            <w:lang w:eastAsia="pt-BR"/>
          </w:rPr>
          <w:delText>LISTA DE ABREVIATURAS E SIGLAS</w:delText>
        </w:r>
        <w:r w:rsidDel="009C1030">
          <w:rPr>
            <w:noProof/>
            <w:webHidden/>
          </w:rPr>
          <w:tab/>
          <w:delText>15</w:delText>
        </w:r>
      </w:del>
    </w:p>
    <w:p w14:paraId="1F1BE67C" w14:textId="3ACE407F" w:rsidR="004B493E" w:rsidDel="009C1030" w:rsidRDefault="004B493E">
      <w:pPr>
        <w:pStyle w:val="Sumrio1"/>
        <w:rPr>
          <w:del w:id="379" w:author="Leonardo Ribeiro" w:date="2019-06-03T22:15:00Z"/>
          <w:rFonts w:asciiTheme="minorHAnsi" w:eastAsiaTheme="minorEastAsia" w:hAnsiTheme="minorHAnsi" w:cstheme="minorBidi"/>
          <w:noProof/>
          <w:color w:val="auto"/>
          <w:sz w:val="22"/>
          <w:szCs w:val="22"/>
          <w:lang w:eastAsia="pt-BR"/>
        </w:rPr>
      </w:pPr>
      <w:del w:id="380" w:author="Leonardo Ribeiro" w:date="2019-06-03T22:15:00Z">
        <w:r w:rsidRPr="009C1030" w:rsidDel="009C1030">
          <w:rPr>
            <w:rStyle w:val="Hyperlink"/>
            <w:noProof/>
            <w:lang w:eastAsia="pt-BR"/>
          </w:rPr>
          <w:delText>INTRODUÇÃO</w:delText>
        </w:r>
        <w:r w:rsidDel="009C1030">
          <w:rPr>
            <w:noProof/>
            <w:webHidden/>
          </w:rPr>
          <w:tab/>
          <w:delText>17</w:delText>
        </w:r>
      </w:del>
    </w:p>
    <w:p w14:paraId="0C65DA92" w14:textId="51A1FC24" w:rsidR="004B493E" w:rsidDel="009C1030" w:rsidRDefault="004B493E">
      <w:pPr>
        <w:pStyle w:val="Sumrio1"/>
        <w:rPr>
          <w:del w:id="381" w:author="Leonardo Ribeiro" w:date="2019-06-03T22:15:00Z"/>
          <w:rFonts w:asciiTheme="minorHAnsi" w:eastAsiaTheme="minorEastAsia" w:hAnsiTheme="minorHAnsi" w:cstheme="minorBidi"/>
          <w:noProof/>
          <w:color w:val="auto"/>
          <w:sz w:val="22"/>
          <w:szCs w:val="22"/>
          <w:lang w:eastAsia="pt-BR"/>
        </w:rPr>
      </w:pPr>
      <w:del w:id="382" w:author="Leonardo Ribeiro" w:date="2019-06-03T22:15:00Z">
        <w:r w:rsidRPr="009C1030" w:rsidDel="009C1030">
          <w:rPr>
            <w:rStyle w:val="Hyperlink"/>
            <w:noProof/>
            <w:lang w:eastAsia="pt-BR"/>
          </w:rPr>
          <w:delText>1.</w:delText>
        </w:r>
        <w:r w:rsidDel="009C1030">
          <w:rPr>
            <w:rFonts w:asciiTheme="minorHAnsi" w:eastAsiaTheme="minorEastAsia" w:hAnsiTheme="minorHAnsi" w:cstheme="minorBidi"/>
            <w:noProof/>
            <w:color w:val="auto"/>
            <w:sz w:val="22"/>
            <w:szCs w:val="22"/>
            <w:lang w:eastAsia="pt-BR"/>
          </w:rPr>
          <w:tab/>
        </w:r>
        <w:r w:rsidRPr="009C1030" w:rsidDel="009C1030">
          <w:rPr>
            <w:rStyle w:val="Hyperlink"/>
            <w:noProof/>
            <w:lang w:eastAsia="pt-BR"/>
          </w:rPr>
          <w:delText>World Wide Web</w:delText>
        </w:r>
        <w:r w:rsidDel="009C1030">
          <w:rPr>
            <w:noProof/>
            <w:webHidden/>
          </w:rPr>
          <w:tab/>
          <w:delText>18</w:delText>
        </w:r>
      </w:del>
    </w:p>
    <w:p w14:paraId="3A7EDD5E" w14:textId="05275CEA" w:rsidR="004B493E" w:rsidDel="009C1030" w:rsidRDefault="004B493E">
      <w:pPr>
        <w:pStyle w:val="Sumrio2"/>
        <w:tabs>
          <w:tab w:val="left" w:pos="1560"/>
        </w:tabs>
        <w:rPr>
          <w:del w:id="383" w:author="Leonardo Ribeiro" w:date="2019-06-03T22:15:00Z"/>
          <w:rFonts w:asciiTheme="minorHAnsi" w:eastAsiaTheme="minorEastAsia" w:hAnsiTheme="minorHAnsi" w:cstheme="minorBidi"/>
          <w:noProof/>
          <w:color w:val="auto"/>
          <w:sz w:val="22"/>
          <w:szCs w:val="22"/>
          <w:lang w:eastAsia="pt-BR"/>
        </w:rPr>
      </w:pPr>
      <w:del w:id="384" w:author="Leonardo Ribeiro" w:date="2019-06-03T22:15:00Z">
        <w:r w:rsidRPr="009C1030" w:rsidDel="009C1030">
          <w:rPr>
            <w:rStyle w:val="Hyperlink"/>
            <w:b/>
            <w:noProof/>
            <w:lang w:eastAsia="pt-BR"/>
          </w:rPr>
          <w:delText>1.1</w:delText>
        </w:r>
        <w:r w:rsidDel="009C1030">
          <w:rPr>
            <w:rFonts w:asciiTheme="minorHAnsi" w:eastAsiaTheme="minorEastAsia" w:hAnsiTheme="minorHAnsi" w:cstheme="minorBidi"/>
            <w:noProof/>
            <w:color w:val="auto"/>
            <w:sz w:val="22"/>
            <w:szCs w:val="22"/>
            <w:lang w:eastAsia="pt-BR"/>
          </w:rPr>
          <w:tab/>
        </w:r>
        <w:r w:rsidRPr="009C1030" w:rsidDel="009C1030">
          <w:rPr>
            <w:rStyle w:val="Hyperlink"/>
            <w:b/>
            <w:noProof/>
            <w:lang w:eastAsia="pt-BR"/>
          </w:rPr>
          <w:delText>Uma breve história</w:delText>
        </w:r>
        <w:r w:rsidDel="009C1030">
          <w:rPr>
            <w:noProof/>
            <w:webHidden/>
          </w:rPr>
          <w:tab/>
          <w:delText>19</w:delText>
        </w:r>
      </w:del>
    </w:p>
    <w:p w14:paraId="2FFF402F" w14:textId="19E7E92A" w:rsidR="004B493E" w:rsidDel="009C1030" w:rsidRDefault="004B493E">
      <w:pPr>
        <w:pStyle w:val="Sumrio1"/>
        <w:rPr>
          <w:del w:id="385" w:author="Leonardo Ribeiro" w:date="2019-06-03T22:15:00Z"/>
          <w:rFonts w:asciiTheme="minorHAnsi" w:eastAsiaTheme="minorEastAsia" w:hAnsiTheme="minorHAnsi" w:cstheme="minorBidi"/>
          <w:noProof/>
          <w:color w:val="auto"/>
          <w:sz w:val="22"/>
          <w:szCs w:val="22"/>
          <w:lang w:eastAsia="pt-BR"/>
        </w:rPr>
      </w:pPr>
      <w:del w:id="386" w:author="Leonardo Ribeiro" w:date="2019-06-03T22:15:00Z">
        <w:r w:rsidRPr="009C1030" w:rsidDel="009C1030">
          <w:rPr>
            <w:rStyle w:val="Hyperlink"/>
            <w:rFonts w:eastAsia="Calibri"/>
            <w:noProof/>
            <w:lang w:eastAsia="en-US"/>
          </w:rPr>
          <w:delText>2. Webservices</w:delText>
        </w:r>
        <w:r w:rsidDel="009C1030">
          <w:rPr>
            <w:noProof/>
            <w:webHidden/>
          </w:rPr>
          <w:tab/>
          <w:delText>20</w:delText>
        </w:r>
      </w:del>
    </w:p>
    <w:p w14:paraId="6E4E072A" w14:textId="6FFFB35E" w:rsidR="004B493E" w:rsidDel="009C1030" w:rsidRDefault="004B493E">
      <w:pPr>
        <w:pStyle w:val="Sumrio3"/>
        <w:rPr>
          <w:del w:id="387" w:author="Leonardo Ribeiro" w:date="2019-06-03T22:15:00Z"/>
          <w:rFonts w:asciiTheme="minorHAnsi" w:eastAsiaTheme="minorEastAsia" w:hAnsiTheme="minorHAnsi" w:cstheme="minorBidi"/>
          <w:noProof/>
          <w:color w:val="auto"/>
          <w:sz w:val="22"/>
          <w:szCs w:val="22"/>
          <w:lang w:eastAsia="pt-BR"/>
        </w:rPr>
      </w:pPr>
      <w:del w:id="388" w:author="Leonardo Ribeiro" w:date="2019-06-03T22:15:00Z">
        <w:r w:rsidRPr="009C1030" w:rsidDel="009C1030">
          <w:rPr>
            <w:rStyle w:val="Hyperlink"/>
            <w:rFonts w:eastAsia="Calibri"/>
            <w:noProof/>
            <w:lang w:eastAsia="en-US"/>
          </w:rPr>
          <w:delText>2.1 O que é um Web Service?</w:delText>
        </w:r>
        <w:r w:rsidDel="009C1030">
          <w:rPr>
            <w:noProof/>
            <w:webHidden/>
          </w:rPr>
          <w:tab/>
          <w:delText>20</w:delText>
        </w:r>
      </w:del>
    </w:p>
    <w:p w14:paraId="4275CA06" w14:textId="247C11B3" w:rsidR="004B493E" w:rsidDel="009C1030" w:rsidRDefault="004B493E">
      <w:pPr>
        <w:pStyle w:val="Sumrio3"/>
        <w:rPr>
          <w:del w:id="389" w:author="Leonardo Ribeiro" w:date="2019-06-03T22:15:00Z"/>
          <w:rFonts w:asciiTheme="minorHAnsi" w:eastAsiaTheme="minorEastAsia" w:hAnsiTheme="minorHAnsi" w:cstheme="minorBidi"/>
          <w:noProof/>
          <w:color w:val="auto"/>
          <w:sz w:val="22"/>
          <w:szCs w:val="22"/>
          <w:lang w:eastAsia="pt-BR"/>
        </w:rPr>
      </w:pPr>
      <w:del w:id="390" w:author="Leonardo Ribeiro" w:date="2019-06-03T22:15:00Z">
        <w:r w:rsidRPr="009C1030" w:rsidDel="009C1030">
          <w:rPr>
            <w:rStyle w:val="Hyperlink"/>
            <w:rFonts w:eastAsia="Calibri"/>
            <w:noProof/>
            <w:lang w:eastAsia="en-US"/>
          </w:rPr>
          <w:delText>2.2 Tipos de Web Services</w:delText>
        </w:r>
        <w:r w:rsidDel="009C1030">
          <w:rPr>
            <w:noProof/>
            <w:webHidden/>
          </w:rPr>
          <w:tab/>
          <w:delText>22</w:delText>
        </w:r>
      </w:del>
    </w:p>
    <w:p w14:paraId="3BD41415" w14:textId="2F4531D4" w:rsidR="004B493E" w:rsidDel="009C1030" w:rsidRDefault="004B493E">
      <w:pPr>
        <w:pStyle w:val="Sumrio1"/>
        <w:rPr>
          <w:del w:id="391" w:author="Leonardo Ribeiro" w:date="2019-06-03T22:15:00Z"/>
          <w:rFonts w:asciiTheme="minorHAnsi" w:eastAsiaTheme="minorEastAsia" w:hAnsiTheme="minorHAnsi" w:cstheme="minorBidi"/>
          <w:noProof/>
          <w:color w:val="auto"/>
          <w:sz w:val="22"/>
          <w:szCs w:val="22"/>
          <w:lang w:eastAsia="pt-BR"/>
        </w:rPr>
      </w:pPr>
      <w:del w:id="392" w:author="Leonardo Ribeiro" w:date="2019-06-03T22:15:00Z">
        <w:r w:rsidRPr="009C1030" w:rsidDel="009C1030">
          <w:rPr>
            <w:rStyle w:val="Hyperlink"/>
            <w:rFonts w:eastAsia="Calibri"/>
            <w:noProof/>
            <w:lang w:eastAsia="en-US"/>
          </w:rPr>
          <w:delText>3. GraphQL</w:delText>
        </w:r>
        <w:r w:rsidDel="009C1030">
          <w:rPr>
            <w:noProof/>
            <w:webHidden/>
          </w:rPr>
          <w:tab/>
          <w:delText>23</w:delText>
        </w:r>
      </w:del>
    </w:p>
    <w:p w14:paraId="5213438B" w14:textId="3CAA9076" w:rsidR="004B493E" w:rsidDel="009C1030" w:rsidRDefault="004B493E">
      <w:pPr>
        <w:pStyle w:val="Sumrio3"/>
        <w:rPr>
          <w:del w:id="393" w:author="Leonardo Ribeiro" w:date="2019-06-03T22:15:00Z"/>
          <w:rFonts w:asciiTheme="minorHAnsi" w:eastAsiaTheme="minorEastAsia" w:hAnsiTheme="minorHAnsi" w:cstheme="minorBidi"/>
          <w:noProof/>
          <w:color w:val="auto"/>
          <w:sz w:val="22"/>
          <w:szCs w:val="22"/>
          <w:lang w:eastAsia="pt-BR"/>
        </w:rPr>
      </w:pPr>
      <w:del w:id="394" w:author="Leonardo Ribeiro" w:date="2019-06-03T22:15:00Z">
        <w:r w:rsidRPr="009C1030" w:rsidDel="009C1030">
          <w:rPr>
            <w:rStyle w:val="Hyperlink"/>
            <w:rFonts w:eastAsia="Calibri"/>
            <w:noProof/>
            <w:lang w:eastAsia="en-US"/>
          </w:rPr>
          <w:delText>3.1 O que é GraphQL?</w:delText>
        </w:r>
        <w:r w:rsidDel="009C1030">
          <w:rPr>
            <w:noProof/>
            <w:webHidden/>
          </w:rPr>
          <w:tab/>
          <w:delText>24</w:delText>
        </w:r>
      </w:del>
    </w:p>
    <w:p w14:paraId="48130423" w14:textId="2F568EB2" w:rsidR="004B493E" w:rsidDel="009C1030" w:rsidRDefault="004B493E">
      <w:pPr>
        <w:pStyle w:val="Sumrio1"/>
        <w:rPr>
          <w:del w:id="395" w:author="Leonardo Ribeiro" w:date="2019-06-03T22:15:00Z"/>
          <w:rFonts w:asciiTheme="minorHAnsi" w:eastAsiaTheme="minorEastAsia" w:hAnsiTheme="minorHAnsi" w:cstheme="minorBidi"/>
          <w:noProof/>
          <w:color w:val="auto"/>
          <w:sz w:val="22"/>
          <w:szCs w:val="22"/>
          <w:lang w:eastAsia="pt-BR"/>
        </w:rPr>
      </w:pPr>
      <w:del w:id="396" w:author="Leonardo Ribeiro" w:date="2019-06-03T22:15:00Z">
        <w:r w:rsidRPr="009C1030" w:rsidDel="009C1030">
          <w:rPr>
            <w:rStyle w:val="Hyperlink"/>
            <w:rFonts w:eastAsia="Calibri"/>
            <w:noProof/>
            <w:lang w:eastAsia="en-US"/>
          </w:rPr>
          <w:delText>4. Desenvolvimento de Web Services com GraphQL vs. Outros tradicionais</w:delText>
        </w:r>
        <w:r w:rsidDel="009C1030">
          <w:rPr>
            <w:noProof/>
            <w:webHidden/>
          </w:rPr>
          <w:tab/>
          <w:delText>24</w:delText>
        </w:r>
      </w:del>
    </w:p>
    <w:p w14:paraId="1C9287FC" w14:textId="62348E52" w:rsidR="004B493E" w:rsidDel="009C1030" w:rsidRDefault="004B493E">
      <w:pPr>
        <w:pStyle w:val="Sumrio3"/>
        <w:rPr>
          <w:del w:id="397" w:author="Leonardo Ribeiro" w:date="2019-06-03T22:15:00Z"/>
          <w:rFonts w:asciiTheme="minorHAnsi" w:eastAsiaTheme="minorEastAsia" w:hAnsiTheme="minorHAnsi" w:cstheme="minorBidi"/>
          <w:noProof/>
          <w:color w:val="auto"/>
          <w:sz w:val="22"/>
          <w:szCs w:val="22"/>
          <w:lang w:eastAsia="pt-BR"/>
        </w:rPr>
      </w:pPr>
      <w:del w:id="398" w:author="Leonardo Ribeiro" w:date="2019-06-03T22:15:00Z">
        <w:r w:rsidRPr="009C1030" w:rsidDel="009C1030">
          <w:rPr>
            <w:rStyle w:val="Hyperlink"/>
            <w:rFonts w:eastAsia="Calibri"/>
            <w:noProof/>
            <w:lang w:eastAsia="en-US"/>
          </w:rPr>
          <w:delText>4.1 Comparando GraphQL e REST utilizando Node.js</w:delText>
        </w:r>
        <w:r w:rsidDel="009C1030">
          <w:rPr>
            <w:noProof/>
            <w:webHidden/>
          </w:rPr>
          <w:tab/>
          <w:delText>24</w:delText>
        </w:r>
      </w:del>
    </w:p>
    <w:p w14:paraId="3C779D26" w14:textId="39E388D5" w:rsidR="004B493E" w:rsidDel="009C1030" w:rsidRDefault="004B493E">
      <w:pPr>
        <w:pStyle w:val="Sumrio3"/>
        <w:rPr>
          <w:del w:id="399" w:author="Leonardo Ribeiro" w:date="2019-06-03T22:15:00Z"/>
          <w:rFonts w:asciiTheme="minorHAnsi" w:eastAsiaTheme="minorEastAsia" w:hAnsiTheme="minorHAnsi" w:cstheme="minorBidi"/>
          <w:noProof/>
          <w:color w:val="auto"/>
          <w:sz w:val="22"/>
          <w:szCs w:val="22"/>
          <w:lang w:eastAsia="pt-BR"/>
        </w:rPr>
      </w:pPr>
      <w:del w:id="400" w:author="Leonardo Ribeiro" w:date="2019-06-03T22:15:00Z">
        <w:r w:rsidRPr="009C1030" w:rsidDel="009C1030">
          <w:rPr>
            <w:rStyle w:val="Hyperlink"/>
            <w:rFonts w:eastAsia="Calibri"/>
            <w:noProof/>
            <w:lang w:eastAsia="en-US"/>
          </w:rPr>
          <w:delText>4.2 Quando usar GraphQL?</w:delText>
        </w:r>
        <w:r w:rsidDel="009C1030">
          <w:rPr>
            <w:noProof/>
            <w:webHidden/>
          </w:rPr>
          <w:tab/>
          <w:delText>24</w:delText>
        </w:r>
      </w:del>
    </w:p>
    <w:p w14:paraId="53D48309" w14:textId="303C1D59" w:rsidR="004B493E" w:rsidDel="009C1030" w:rsidRDefault="004B493E">
      <w:pPr>
        <w:pStyle w:val="Sumrio3"/>
        <w:rPr>
          <w:del w:id="401" w:author="Leonardo Ribeiro" w:date="2019-06-03T22:15:00Z"/>
          <w:rFonts w:asciiTheme="minorHAnsi" w:eastAsiaTheme="minorEastAsia" w:hAnsiTheme="minorHAnsi" w:cstheme="minorBidi"/>
          <w:noProof/>
          <w:color w:val="auto"/>
          <w:sz w:val="22"/>
          <w:szCs w:val="22"/>
          <w:lang w:eastAsia="pt-BR"/>
        </w:rPr>
      </w:pPr>
      <w:del w:id="402" w:author="Leonardo Ribeiro" w:date="2019-06-03T22:15:00Z">
        <w:r w:rsidRPr="009C1030" w:rsidDel="009C1030">
          <w:rPr>
            <w:rStyle w:val="Hyperlink"/>
            <w:rFonts w:eastAsia="Calibri"/>
            <w:noProof/>
            <w:lang w:eastAsia="en-US"/>
          </w:rPr>
          <w:delText>4.3 Vantagens de se utilizar GraphQL</w:delText>
        </w:r>
        <w:r w:rsidDel="009C1030">
          <w:rPr>
            <w:noProof/>
            <w:webHidden/>
          </w:rPr>
          <w:tab/>
          <w:delText>24</w:delText>
        </w:r>
      </w:del>
    </w:p>
    <w:p w14:paraId="1AB3CE02" w14:textId="0503B126" w:rsidR="004B493E" w:rsidDel="009C1030" w:rsidRDefault="004B493E">
      <w:pPr>
        <w:pStyle w:val="Sumrio1"/>
        <w:rPr>
          <w:del w:id="403" w:author="Leonardo Ribeiro" w:date="2019-06-03T22:15:00Z"/>
          <w:rFonts w:asciiTheme="minorHAnsi" w:eastAsiaTheme="minorEastAsia" w:hAnsiTheme="minorHAnsi" w:cstheme="minorBidi"/>
          <w:noProof/>
          <w:color w:val="auto"/>
          <w:sz w:val="22"/>
          <w:szCs w:val="22"/>
          <w:lang w:eastAsia="pt-BR"/>
        </w:rPr>
      </w:pPr>
      <w:del w:id="404" w:author="Leonardo Ribeiro" w:date="2019-06-03T22:15:00Z">
        <w:r w:rsidRPr="009C1030" w:rsidDel="009C1030">
          <w:rPr>
            <w:rStyle w:val="Hyperlink"/>
            <w:rFonts w:eastAsia="Calibri"/>
            <w:noProof/>
          </w:rPr>
          <w:delText>5. Referencial Teórico</w:delText>
        </w:r>
        <w:r w:rsidDel="009C1030">
          <w:rPr>
            <w:noProof/>
            <w:webHidden/>
          </w:rPr>
          <w:tab/>
          <w:delText>24</w:delText>
        </w:r>
      </w:del>
    </w:p>
    <w:p w14:paraId="7EF2DF1E" w14:textId="5A53CEB4" w:rsidR="004B493E" w:rsidDel="009C1030" w:rsidRDefault="004B493E">
      <w:pPr>
        <w:pStyle w:val="Sumrio1"/>
        <w:rPr>
          <w:del w:id="405" w:author="Leonardo Ribeiro" w:date="2019-06-03T22:15:00Z"/>
          <w:rFonts w:asciiTheme="minorHAnsi" w:eastAsiaTheme="minorEastAsia" w:hAnsiTheme="minorHAnsi" w:cstheme="minorBidi"/>
          <w:noProof/>
          <w:color w:val="auto"/>
          <w:sz w:val="22"/>
          <w:szCs w:val="22"/>
          <w:lang w:eastAsia="pt-BR"/>
        </w:rPr>
      </w:pPr>
      <w:del w:id="406" w:author="Leonardo Ribeiro" w:date="2019-06-03T22:15:00Z">
        <w:r w:rsidRPr="009C1030" w:rsidDel="009C1030">
          <w:rPr>
            <w:rStyle w:val="Hyperlink"/>
            <w:rFonts w:eastAsia="Calibri"/>
            <w:noProof/>
          </w:rPr>
          <w:delText>5. Estudo de caso</w:delText>
        </w:r>
        <w:r w:rsidDel="009C1030">
          <w:rPr>
            <w:noProof/>
            <w:webHidden/>
          </w:rPr>
          <w:tab/>
          <w:delText>26</w:delText>
        </w:r>
      </w:del>
    </w:p>
    <w:p w14:paraId="46666B2C" w14:textId="6A7B1076" w:rsidR="004B493E" w:rsidDel="009C1030" w:rsidRDefault="004B493E">
      <w:pPr>
        <w:pStyle w:val="Sumrio1"/>
        <w:rPr>
          <w:del w:id="407" w:author="Leonardo Ribeiro" w:date="2019-06-03T22:15:00Z"/>
          <w:rFonts w:asciiTheme="minorHAnsi" w:eastAsiaTheme="minorEastAsia" w:hAnsiTheme="minorHAnsi" w:cstheme="minorBidi"/>
          <w:noProof/>
          <w:color w:val="auto"/>
          <w:sz w:val="22"/>
          <w:szCs w:val="22"/>
          <w:lang w:eastAsia="pt-BR"/>
        </w:rPr>
      </w:pPr>
      <w:del w:id="408" w:author="Leonardo Ribeiro" w:date="2019-06-03T22:15:00Z">
        <w:r w:rsidRPr="009C1030" w:rsidDel="009C1030">
          <w:rPr>
            <w:rStyle w:val="Hyperlink"/>
            <w:rFonts w:eastAsia="Calibri"/>
            <w:noProof/>
            <w:lang w:eastAsia="en-US"/>
          </w:rPr>
          <w:delText>6. Resultados de estudo de caso</w:delText>
        </w:r>
        <w:r w:rsidDel="009C1030">
          <w:rPr>
            <w:noProof/>
            <w:webHidden/>
          </w:rPr>
          <w:tab/>
          <w:delText>26</w:delText>
        </w:r>
      </w:del>
    </w:p>
    <w:p w14:paraId="622A58C4" w14:textId="7022A5C7" w:rsidR="004B493E" w:rsidDel="009C1030" w:rsidRDefault="004B493E">
      <w:pPr>
        <w:pStyle w:val="Sumrio1"/>
        <w:rPr>
          <w:del w:id="409" w:author="Leonardo Ribeiro" w:date="2019-06-03T22:15:00Z"/>
          <w:rFonts w:asciiTheme="minorHAnsi" w:eastAsiaTheme="minorEastAsia" w:hAnsiTheme="minorHAnsi" w:cstheme="minorBidi"/>
          <w:noProof/>
          <w:color w:val="auto"/>
          <w:sz w:val="22"/>
          <w:szCs w:val="22"/>
          <w:lang w:eastAsia="pt-BR"/>
        </w:rPr>
      </w:pPr>
      <w:del w:id="410" w:author="Leonardo Ribeiro" w:date="2019-06-03T22:15:00Z">
        <w:r w:rsidRPr="009C1030" w:rsidDel="009C1030">
          <w:rPr>
            <w:rStyle w:val="Hyperlink"/>
            <w:rFonts w:eastAsia="Calibri"/>
            <w:noProof/>
            <w:lang w:eastAsia="en-US"/>
          </w:rPr>
          <w:delText>CONCLUSÃO / RECOMENDAÇÕES</w:delText>
        </w:r>
        <w:r w:rsidDel="009C1030">
          <w:rPr>
            <w:noProof/>
            <w:webHidden/>
          </w:rPr>
          <w:tab/>
          <w:delText>27</w:delText>
        </w:r>
      </w:del>
    </w:p>
    <w:p w14:paraId="0D9C329E" w14:textId="5EC982A9" w:rsidR="004B493E" w:rsidDel="009C1030" w:rsidRDefault="004B493E">
      <w:pPr>
        <w:pStyle w:val="Sumrio1"/>
        <w:rPr>
          <w:del w:id="411" w:author="Leonardo Ribeiro" w:date="2019-06-03T22:15:00Z"/>
          <w:rFonts w:asciiTheme="minorHAnsi" w:eastAsiaTheme="minorEastAsia" w:hAnsiTheme="minorHAnsi" w:cstheme="minorBidi"/>
          <w:noProof/>
          <w:color w:val="auto"/>
          <w:sz w:val="22"/>
          <w:szCs w:val="22"/>
          <w:lang w:eastAsia="pt-BR"/>
        </w:rPr>
      </w:pPr>
      <w:del w:id="412" w:author="Leonardo Ribeiro" w:date="2019-06-03T22:15:00Z">
        <w:r w:rsidRPr="009C1030" w:rsidDel="009C1030">
          <w:rPr>
            <w:rStyle w:val="Hyperlink"/>
            <w:rFonts w:eastAsia="Calibri"/>
            <w:noProof/>
            <w:lang w:eastAsia="en-US"/>
          </w:rPr>
          <w:delText>REFERÊNCIAS</w:delText>
        </w:r>
        <w:r w:rsidDel="009C1030">
          <w:rPr>
            <w:noProof/>
            <w:webHidden/>
          </w:rPr>
          <w:tab/>
          <w:delText>28</w:delText>
        </w:r>
      </w:del>
    </w:p>
    <w:p w14:paraId="3C4EA1F4" w14:textId="2EA6B5C3" w:rsidR="004B493E" w:rsidDel="009C1030" w:rsidRDefault="004B493E">
      <w:pPr>
        <w:pStyle w:val="Sumrio1"/>
        <w:rPr>
          <w:del w:id="413" w:author="Leonardo Ribeiro" w:date="2019-06-03T22:15:00Z"/>
          <w:rFonts w:asciiTheme="minorHAnsi" w:eastAsiaTheme="minorEastAsia" w:hAnsiTheme="minorHAnsi" w:cstheme="minorBidi"/>
          <w:noProof/>
          <w:color w:val="auto"/>
          <w:sz w:val="22"/>
          <w:szCs w:val="22"/>
          <w:lang w:eastAsia="pt-BR"/>
        </w:rPr>
      </w:pPr>
      <w:del w:id="414" w:author="Leonardo Ribeiro" w:date="2019-06-03T22:15:00Z">
        <w:r w:rsidRPr="009C1030" w:rsidDel="009C1030">
          <w:rPr>
            <w:rStyle w:val="Hyperlink"/>
            <w:rFonts w:eastAsia="Calibri"/>
            <w:noProof/>
            <w:lang w:eastAsia="en-US"/>
          </w:rPr>
          <w:delText>GLOSSÁRIO</w:delText>
        </w:r>
        <w:r w:rsidDel="009C1030">
          <w:rPr>
            <w:noProof/>
            <w:webHidden/>
          </w:rPr>
          <w:tab/>
          <w:delText>29</w:delText>
        </w:r>
      </w:del>
    </w:p>
    <w:p w14:paraId="2FA7DD37" w14:textId="3DFB230C" w:rsidR="004B493E" w:rsidDel="009C1030" w:rsidRDefault="004B493E">
      <w:pPr>
        <w:pStyle w:val="Sumrio1"/>
        <w:rPr>
          <w:del w:id="415" w:author="Leonardo Ribeiro" w:date="2019-06-03T22:15:00Z"/>
          <w:rFonts w:asciiTheme="minorHAnsi" w:eastAsiaTheme="minorEastAsia" w:hAnsiTheme="minorHAnsi" w:cstheme="minorBidi"/>
          <w:noProof/>
          <w:color w:val="auto"/>
          <w:sz w:val="22"/>
          <w:szCs w:val="22"/>
          <w:lang w:eastAsia="pt-BR"/>
        </w:rPr>
      </w:pPr>
      <w:del w:id="416" w:author="Leonardo Ribeiro" w:date="2019-06-03T22:15:00Z">
        <w:r w:rsidRPr="009C1030" w:rsidDel="009C1030">
          <w:rPr>
            <w:rStyle w:val="Hyperlink"/>
            <w:rFonts w:eastAsia="Calibri"/>
            <w:noProof/>
          </w:rPr>
          <w:delText>APÊNDICES</w:delText>
        </w:r>
        <w:r w:rsidDel="009C1030">
          <w:rPr>
            <w:noProof/>
            <w:webHidden/>
          </w:rPr>
          <w:tab/>
          <w:delText>30</w:delText>
        </w:r>
      </w:del>
    </w:p>
    <w:p w14:paraId="55DE5D12" w14:textId="2C49DB97" w:rsidR="004B493E" w:rsidDel="009C1030" w:rsidRDefault="004B493E">
      <w:pPr>
        <w:pStyle w:val="Sumrio2"/>
        <w:rPr>
          <w:del w:id="417" w:author="Leonardo Ribeiro" w:date="2019-06-03T22:15:00Z"/>
          <w:rFonts w:asciiTheme="minorHAnsi" w:eastAsiaTheme="minorEastAsia" w:hAnsiTheme="minorHAnsi" w:cstheme="minorBidi"/>
          <w:noProof/>
          <w:color w:val="auto"/>
          <w:sz w:val="22"/>
          <w:szCs w:val="22"/>
          <w:lang w:eastAsia="pt-BR"/>
        </w:rPr>
      </w:pPr>
      <w:del w:id="418" w:author="Leonardo Ribeiro" w:date="2019-06-03T22:15:00Z">
        <w:r w:rsidRPr="009C1030" w:rsidDel="009C1030">
          <w:rPr>
            <w:rStyle w:val="Hyperlink"/>
            <w:noProof/>
            <w:lang w:eastAsia="pt-BR"/>
          </w:rPr>
          <w:delText>Apêndice A – Cronograma previsto e realizado</w:delText>
        </w:r>
        <w:r w:rsidDel="009C1030">
          <w:rPr>
            <w:noProof/>
            <w:webHidden/>
          </w:rPr>
          <w:tab/>
          <w:delText>30</w:delText>
        </w:r>
      </w:del>
    </w:p>
    <w:p w14:paraId="4EA5706D" w14:textId="3FCB7968" w:rsidR="004B493E" w:rsidDel="009C1030" w:rsidRDefault="004B493E">
      <w:pPr>
        <w:pStyle w:val="Sumrio2"/>
        <w:rPr>
          <w:del w:id="419" w:author="Leonardo Ribeiro" w:date="2019-06-03T22:15:00Z"/>
          <w:rFonts w:asciiTheme="minorHAnsi" w:eastAsiaTheme="minorEastAsia" w:hAnsiTheme="minorHAnsi" w:cstheme="minorBidi"/>
          <w:noProof/>
          <w:color w:val="auto"/>
          <w:sz w:val="22"/>
          <w:szCs w:val="22"/>
          <w:lang w:eastAsia="pt-BR"/>
        </w:rPr>
      </w:pPr>
      <w:del w:id="420" w:author="Leonardo Ribeiro" w:date="2019-06-03T22:15:00Z">
        <w:r w:rsidRPr="009C1030" w:rsidDel="009C1030">
          <w:rPr>
            <w:rStyle w:val="Hyperlink"/>
            <w:noProof/>
          </w:rPr>
          <w:delText>Apêndice B - Banner [ou Artigo] apresentado na Semana de Comunicação Científica</w:delText>
        </w:r>
        <w:r w:rsidDel="009C1030">
          <w:rPr>
            <w:noProof/>
            <w:webHidden/>
          </w:rPr>
          <w:tab/>
          <w:delText>31</w:delText>
        </w:r>
      </w:del>
    </w:p>
    <w:p w14:paraId="3BD6ED39" w14:textId="76D1ACC5" w:rsidR="004B493E" w:rsidDel="009C1030" w:rsidRDefault="004B493E">
      <w:pPr>
        <w:pStyle w:val="Sumrio1"/>
        <w:rPr>
          <w:del w:id="421" w:author="Leonardo Ribeiro" w:date="2019-06-03T22:15:00Z"/>
          <w:rFonts w:asciiTheme="minorHAnsi" w:eastAsiaTheme="minorEastAsia" w:hAnsiTheme="minorHAnsi" w:cstheme="minorBidi"/>
          <w:noProof/>
          <w:color w:val="auto"/>
          <w:sz w:val="22"/>
          <w:szCs w:val="22"/>
          <w:lang w:eastAsia="pt-BR"/>
        </w:rPr>
      </w:pPr>
      <w:del w:id="422" w:author="Leonardo Ribeiro" w:date="2019-06-03T22:15:00Z">
        <w:r w:rsidRPr="009C1030" w:rsidDel="009C1030">
          <w:rPr>
            <w:rStyle w:val="Hyperlink"/>
            <w:noProof/>
          </w:rPr>
          <w:delText>ANEXOS</w:delText>
        </w:r>
        <w:r w:rsidDel="009C1030">
          <w:rPr>
            <w:noProof/>
            <w:webHidden/>
          </w:rPr>
          <w:tab/>
          <w:delText>33</w:delText>
        </w:r>
      </w:del>
    </w:p>
    <w:p w14:paraId="3F578590" w14:textId="73521E97" w:rsidR="004B493E" w:rsidDel="009C1030" w:rsidRDefault="004B493E">
      <w:pPr>
        <w:pStyle w:val="Sumrio2"/>
        <w:rPr>
          <w:del w:id="423" w:author="Leonardo Ribeiro" w:date="2019-06-03T22:15:00Z"/>
          <w:rFonts w:asciiTheme="minorHAnsi" w:eastAsiaTheme="minorEastAsia" w:hAnsiTheme="minorHAnsi" w:cstheme="minorBidi"/>
          <w:noProof/>
          <w:color w:val="auto"/>
          <w:sz w:val="22"/>
          <w:szCs w:val="22"/>
          <w:lang w:eastAsia="pt-BR"/>
        </w:rPr>
      </w:pPr>
      <w:del w:id="424" w:author="Leonardo Ribeiro" w:date="2019-06-03T22:15:00Z">
        <w:r w:rsidRPr="009C1030" w:rsidDel="009C1030">
          <w:rPr>
            <w:rStyle w:val="Hyperlink"/>
            <w:noProof/>
          </w:rPr>
          <w:delText>Anexo A</w:delText>
        </w:r>
        <w:r w:rsidDel="009C1030">
          <w:rPr>
            <w:noProof/>
            <w:webHidden/>
          </w:rPr>
          <w:tab/>
          <w:delText>33</w:delText>
        </w:r>
      </w:del>
    </w:p>
    <w:p w14:paraId="19A9F3F1" w14:textId="6ABD2CF5" w:rsidR="001E1EC7" w:rsidDel="004B493E" w:rsidRDefault="001E1EC7">
      <w:pPr>
        <w:pStyle w:val="Sumrio1"/>
        <w:rPr>
          <w:del w:id="425" w:author="Leonardo Ribeiro" w:date="2019-06-02T20:02:00Z"/>
          <w:rFonts w:asciiTheme="minorHAnsi" w:eastAsiaTheme="minorEastAsia" w:hAnsiTheme="minorHAnsi" w:cstheme="minorBidi"/>
          <w:noProof/>
          <w:color w:val="auto"/>
          <w:sz w:val="22"/>
          <w:szCs w:val="22"/>
          <w:lang w:eastAsia="pt-BR"/>
        </w:rPr>
      </w:pPr>
      <w:del w:id="426" w:author="Leonardo Ribeiro" w:date="2019-06-02T20:02:00Z">
        <w:r w:rsidRPr="004B493E" w:rsidDel="004B493E">
          <w:rPr>
            <w:noProof/>
            <w:rPrChange w:id="427" w:author="Leonardo Ribeiro" w:date="2019-06-02T20:02:00Z">
              <w:rPr>
                <w:rStyle w:val="Hyperlink"/>
                <w:noProof/>
                <w:lang w:eastAsia="pt-BR"/>
              </w:rPr>
            </w:rPrChange>
          </w:rPr>
          <w:delText>RESUMO</w:delText>
        </w:r>
        <w:r w:rsidDel="004B493E">
          <w:rPr>
            <w:noProof/>
            <w:webHidden/>
          </w:rPr>
          <w:tab/>
          <w:delText>8</w:delText>
        </w:r>
      </w:del>
    </w:p>
    <w:p w14:paraId="2800272A" w14:textId="4804C9D2" w:rsidR="001E1EC7" w:rsidDel="004B493E" w:rsidRDefault="001E1EC7">
      <w:pPr>
        <w:pStyle w:val="Sumrio1"/>
        <w:rPr>
          <w:del w:id="428" w:author="Leonardo Ribeiro" w:date="2019-06-02T20:02:00Z"/>
          <w:rFonts w:asciiTheme="minorHAnsi" w:eastAsiaTheme="minorEastAsia" w:hAnsiTheme="minorHAnsi" w:cstheme="minorBidi"/>
          <w:noProof/>
          <w:color w:val="auto"/>
          <w:sz w:val="22"/>
          <w:szCs w:val="22"/>
          <w:lang w:eastAsia="pt-BR"/>
        </w:rPr>
      </w:pPr>
      <w:del w:id="429" w:author="Leonardo Ribeiro" w:date="2019-06-02T20:02:00Z">
        <w:r w:rsidRPr="004B493E" w:rsidDel="004B493E">
          <w:rPr>
            <w:noProof/>
            <w:rPrChange w:id="430" w:author="Leonardo Ribeiro" w:date="2019-06-02T20:02:00Z">
              <w:rPr>
                <w:rStyle w:val="Hyperlink"/>
                <w:noProof/>
                <w:lang w:val="en-US" w:eastAsia="pt-BR"/>
              </w:rPr>
            </w:rPrChange>
          </w:rPr>
          <w:delText>ABSTRACT</w:delText>
        </w:r>
        <w:r w:rsidDel="004B493E">
          <w:rPr>
            <w:noProof/>
            <w:webHidden/>
          </w:rPr>
          <w:tab/>
          <w:delText>9</w:delText>
        </w:r>
      </w:del>
    </w:p>
    <w:p w14:paraId="28EB3C18" w14:textId="40597B0B" w:rsidR="001E1EC7" w:rsidDel="004B493E" w:rsidRDefault="001E1EC7">
      <w:pPr>
        <w:pStyle w:val="Sumrio1"/>
        <w:rPr>
          <w:del w:id="431" w:author="Leonardo Ribeiro" w:date="2019-06-02T20:02:00Z"/>
          <w:rFonts w:asciiTheme="minorHAnsi" w:eastAsiaTheme="minorEastAsia" w:hAnsiTheme="minorHAnsi" w:cstheme="minorBidi"/>
          <w:noProof/>
          <w:color w:val="auto"/>
          <w:sz w:val="22"/>
          <w:szCs w:val="22"/>
          <w:lang w:eastAsia="pt-BR"/>
        </w:rPr>
      </w:pPr>
      <w:del w:id="432" w:author="Leonardo Ribeiro" w:date="2019-06-02T20:02:00Z">
        <w:r w:rsidRPr="004B493E" w:rsidDel="004B493E">
          <w:rPr>
            <w:noProof/>
            <w:rPrChange w:id="433" w:author="Leonardo Ribeiro" w:date="2019-06-02T20:02:00Z">
              <w:rPr>
                <w:rStyle w:val="Hyperlink"/>
                <w:noProof/>
                <w:lang w:eastAsia="pt-BR"/>
              </w:rPr>
            </w:rPrChange>
          </w:rPr>
          <w:delText>LISTA DE ILUSTRAÇÕES</w:delText>
        </w:r>
        <w:r w:rsidDel="004B493E">
          <w:rPr>
            <w:noProof/>
            <w:webHidden/>
          </w:rPr>
          <w:tab/>
          <w:delText>10</w:delText>
        </w:r>
      </w:del>
    </w:p>
    <w:p w14:paraId="636D2348" w14:textId="6B9ABC50" w:rsidR="001E1EC7" w:rsidDel="004B493E" w:rsidRDefault="001E1EC7">
      <w:pPr>
        <w:pStyle w:val="Sumrio1"/>
        <w:rPr>
          <w:del w:id="434" w:author="Leonardo Ribeiro" w:date="2019-06-02T20:02:00Z"/>
          <w:rFonts w:asciiTheme="minorHAnsi" w:eastAsiaTheme="minorEastAsia" w:hAnsiTheme="minorHAnsi" w:cstheme="minorBidi"/>
          <w:noProof/>
          <w:color w:val="auto"/>
          <w:sz w:val="22"/>
          <w:szCs w:val="22"/>
          <w:lang w:eastAsia="pt-BR"/>
        </w:rPr>
      </w:pPr>
      <w:del w:id="435" w:author="Leonardo Ribeiro" w:date="2019-06-02T20:02:00Z">
        <w:r w:rsidRPr="004B493E" w:rsidDel="004B493E">
          <w:rPr>
            <w:noProof/>
            <w:rPrChange w:id="436" w:author="Leonardo Ribeiro" w:date="2019-06-02T20:02:00Z">
              <w:rPr>
                <w:rStyle w:val="Hyperlink"/>
                <w:noProof/>
                <w:lang w:eastAsia="pt-BR"/>
              </w:rPr>
            </w:rPrChange>
          </w:rPr>
          <w:delText>LISTA DE GRÁFICOS</w:delText>
        </w:r>
        <w:r w:rsidDel="004B493E">
          <w:rPr>
            <w:noProof/>
            <w:webHidden/>
          </w:rPr>
          <w:tab/>
          <w:delText>11</w:delText>
        </w:r>
      </w:del>
    </w:p>
    <w:p w14:paraId="6CEF74B1" w14:textId="4A8BBD6F" w:rsidR="001E1EC7" w:rsidDel="004B493E" w:rsidRDefault="001E1EC7">
      <w:pPr>
        <w:pStyle w:val="Sumrio1"/>
        <w:rPr>
          <w:del w:id="437" w:author="Leonardo Ribeiro" w:date="2019-06-02T20:02:00Z"/>
          <w:rFonts w:asciiTheme="minorHAnsi" w:eastAsiaTheme="minorEastAsia" w:hAnsiTheme="minorHAnsi" w:cstheme="minorBidi"/>
          <w:noProof/>
          <w:color w:val="auto"/>
          <w:sz w:val="22"/>
          <w:szCs w:val="22"/>
          <w:lang w:eastAsia="pt-BR"/>
        </w:rPr>
      </w:pPr>
      <w:del w:id="438" w:author="Leonardo Ribeiro" w:date="2019-06-02T20:02:00Z">
        <w:r w:rsidRPr="004B493E" w:rsidDel="004B493E">
          <w:rPr>
            <w:noProof/>
            <w:rPrChange w:id="439" w:author="Leonardo Ribeiro" w:date="2019-06-02T20:02:00Z">
              <w:rPr>
                <w:rStyle w:val="Hyperlink"/>
                <w:noProof/>
                <w:lang w:eastAsia="pt-BR"/>
              </w:rPr>
            </w:rPrChange>
          </w:rPr>
          <w:delText>LISTA DE QUADROS</w:delText>
        </w:r>
        <w:r w:rsidDel="004B493E">
          <w:rPr>
            <w:noProof/>
            <w:webHidden/>
          </w:rPr>
          <w:tab/>
          <w:delText>12</w:delText>
        </w:r>
      </w:del>
    </w:p>
    <w:p w14:paraId="395CADF3" w14:textId="584123F4" w:rsidR="001E1EC7" w:rsidDel="004B493E" w:rsidRDefault="001E1EC7">
      <w:pPr>
        <w:pStyle w:val="Sumrio1"/>
        <w:rPr>
          <w:del w:id="440" w:author="Leonardo Ribeiro" w:date="2019-06-02T20:02:00Z"/>
          <w:rFonts w:asciiTheme="minorHAnsi" w:eastAsiaTheme="minorEastAsia" w:hAnsiTheme="minorHAnsi" w:cstheme="minorBidi"/>
          <w:noProof/>
          <w:color w:val="auto"/>
          <w:sz w:val="22"/>
          <w:szCs w:val="22"/>
          <w:lang w:eastAsia="pt-BR"/>
        </w:rPr>
      </w:pPr>
      <w:del w:id="441" w:author="Leonardo Ribeiro" w:date="2019-06-02T20:02:00Z">
        <w:r w:rsidRPr="004B493E" w:rsidDel="004B493E">
          <w:rPr>
            <w:noProof/>
            <w:rPrChange w:id="442" w:author="Leonardo Ribeiro" w:date="2019-06-02T20:02:00Z">
              <w:rPr>
                <w:rStyle w:val="Hyperlink"/>
                <w:noProof/>
                <w:lang w:eastAsia="pt-BR"/>
              </w:rPr>
            </w:rPrChange>
          </w:rPr>
          <w:delText>LISTA DE TABELAS</w:delText>
        </w:r>
        <w:r w:rsidDel="004B493E">
          <w:rPr>
            <w:noProof/>
            <w:webHidden/>
          </w:rPr>
          <w:tab/>
          <w:delText>13</w:delText>
        </w:r>
      </w:del>
    </w:p>
    <w:p w14:paraId="338A22AA" w14:textId="6375292E" w:rsidR="001E1EC7" w:rsidDel="004B493E" w:rsidRDefault="001E1EC7">
      <w:pPr>
        <w:pStyle w:val="Sumrio1"/>
        <w:rPr>
          <w:del w:id="443" w:author="Leonardo Ribeiro" w:date="2019-06-02T20:02:00Z"/>
          <w:rFonts w:asciiTheme="minorHAnsi" w:eastAsiaTheme="minorEastAsia" w:hAnsiTheme="minorHAnsi" w:cstheme="minorBidi"/>
          <w:noProof/>
          <w:color w:val="auto"/>
          <w:sz w:val="22"/>
          <w:szCs w:val="22"/>
          <w:lang w:eastAsia="pt-BR"/>
        </w:rPr>
      </w:pPr>
      <w:del w:id="444" w:author="Leonardo Ribeiro" w:date="2019-06-02T20:02:00Z">
        <w:r w:rsidRPr="004B493E" w:rsidDel="004B493E">
          <w:rPr>
            <w:noProof/>
            <w:rPrChange w:id="445" w:author="Leonardo Ribeiro" w:date="2019-06-02T20:02:00Z">
              <w:rPr>
                <w:rStyle w:val="Hyperlink"/>
                <w:noProof/>
                <w:lang w:eastAsia="pt-BR"/>
              </w:rPr>
            </w:rPrChange>
          </w:rPr>
          <w:delText>LISTA DE ABREVIATURAS E SIGLAS</w:delText>
        </w:r>
        <w:r w:rsidDel="004B493E">
          <w:rPr>
            <w:noProof/>
            <w:webHidden/>
          </w:rPr>
          <w:tab/>
          <w:delText>14</w:delText>
        </w:r>
      </w:del>
    </w:p>
    <w:p w14:paraId="55609000" w14:textId="081C8B61" w:rsidR="001E1EC7" w:rsidDel="004B493E" w:rsidRDefault="001E1EC7">
      <w:pPr>
        <w:pStyle w:val="Sumrio1"/>
        <w:rPr>
          <w:del w:id="446" w:author="Leonardo Ribeiro" w:date="2019-06-02T20:02:00Z"/>
          <w:rFonts w:asciiTheme="minorHAnsi" w:eastAsiaTheme="minorEastAsia" w:hAnsiTheme="minorHAnsi" w:cstheme="minorBidi"/>
          <w:noProof/>
          <w:color w:val="auto"/>
          <w:sz w:val="22"/>
          <w:szCs w:val="22"/>
          <w:lang w:eastAsia="pt-BR"/>
        </w:rPr>
      </w:pPr>
      <w:del w:id="447" w:author="Leonardo Ribeiro" w:date="2019-06-02T20:02:00Z">
        <w:r w:rsidRPr="004B493E" w:rsidDel="004B493E">
          <w:rPr>
            <w:noProof/>
            <w:rPrChange w:id="448" w:author="Leonardo Ribeiro" w:date="2019-06-02T20:02:00Z">
              <w:rPr>
                <w:rStyle w:val="Hyperlink"/>
                <w:noProof/>
                <w:lang w:eastAsia="pt-BR"/>
              </w:rPr>
            </w:rPrChange>
          </w:rPr>
          <w:delText>INTRODUÇÃO</w:delText>
        </w:r>
        <w:r w:rsidDel="004B493E">
          <w:rPr>
            <w:noProof/>
            <w:webHidden/>
          </w:rPr>
          <w:tab/>
          <w:delText>16</w:delText>
        </w:r>
      </w:del>
    </w:p>
    <w:p w14:paraId="74812B56" w14:textId="209A853D" w:rsidR="001E1EC7" w:rsidDel="004B493E" w:rsidRDefault="001E1EC7">
      <w:pPr>
        <w:pStyle w:val="Sumrio1"/>
        <w:rPr>
          <w:del w:id="449" w:author="Leonardo Ribeiro" w:date="2019-06-02T20:02:00Z"/>
          <w:rFonts w:asciiTheme="minorHAnsi" w:eastAsiaTheme="minorEastAsia" w:hAnsiTheme="minorHAnsi" w:cstheme="minorBidi"/>
          <w:noProof/>
          <w:color w:val="auto"/>
          <w:sz w:val="22"/>
          <w:szCs w:val="22"/>
          <w:lang w:eastAsia="pt-BR"/>
        </w:rPr>
      </w:pPr>
      <w:del w:id="450" w:author="Leonardo Ribeiro" w:date="2019-06-02T20:02:00Z">
        <w:r w:rsidRPr="004B493E" w:rsidDel="004B493E">
          <w:rPr>
            <w:noProof/>
            <w:rPrChange w:id="451" w:author="Leonardo Ribeiro" w:date="2019-06-02T20:02:00Z">
              <w:rPr>
                <w:rStyle w:val="Hyperlink"/>
                <w:noProof/>
                <w:lang w:eastAsia="pt-BR"/>
              </w:rPr>
            </w:rPrChange>
          </w:rPr>
          <w:delText>1.</w:delText>
        </w:r>
        <w:r w:rsidDel="004B493E">
          <w:rPr>
            <w:rFonts w:asciiTheme="minorHAnsi" w:eastAsiaTheme="minorEastAsia" w:hAnsiTheme="minorHAnsi" w:cstheme="minorBidi"/>
            <w:noProof/>
            <w:color w:val="auto"/>
            <w:sz w:val="22"/>
            <w:szCs w:val="22"/>
            <w:lang w:eastAsia="pt-BR"/>
          </w:rPr>
          <w:tab/>
        </w:r>
        <w:r w:rsidRPr="004B493E" w:rsidDel="004B493E">
          <w:rPr>
            <w:noProof/>
            <w:rPrChange w:id="452" w:author="Leonardo Ribeiro" w:date="2019-06-02T20:02:00Z">
              <w:rPr>
                <w:rStyle w:val="Hyperlink"/>
                <w:noProof/>
                <w:lang w:eastAsia="pt-BR"/>
              </w:rPr>
            </w:rPrChange>
          </w:rPr>
          <w:delText>World Wide Web</w:delText>
        </w:r>
        <w:r w:rsidDel="004B493E">
          <w:rPr>
            <w:noProof/>
            <w:webHidden/>
          </w:rPr>
          <w:tab/>
          <w:delText>17</w:delText>
        </w:r>
      </w:del>
    </w:p>
    <w:p w14:paraId="1A686C32" w14:textId="79C7F4FB" w:rsidR="001E1EC7" w:rsidDel="004B493E" w:rsidRDefault="001E1EC7">
      <w:pPr>
        <w:pStyle w:val="Sumrio2"/>
        <w:rPr>
          <w:del w:id="453" w:author="Leonardo Ribeiro" w:date="2019-06-02T20:02:00Z"/>
          <w:rFonts w:asciiTheme="minorHAnsi" w:eastAsiaTheme="minorEastAsia" w:hAnsiTheme="minorHAnsi" w:cstheme="minorBidi"/>
          <w:noProof/>
          <w:color w:val="auto"/>
          <w:sz w:val="22"/>
          <w:szCs w:val="22"/>
          <w:lang w:eastAsia="pt-BR"/>
        </w:rPr>
      </w:pPr>
      <w:del w:id="454" w:author="Leonardo Ribeiro" w:date="2019-06-02T20:02:00Z">
        <w:r w:rsidRPr="004B493E" w:rsidDel="004B493E">
          <w:rPr>
            <w:noProof/>
            <w:rPrChange w:id="455" w:author="Leonardo Ribeiro" w:date="2019-06-02T20:02:00Z">
              <w:rPr>
                <w:rStyle w:val="Hyperlink"/>
                <w:noProof/>
                <w:lang w:eastAsia="pt-BR"/>
              </w:rPr>
            </w:rPrChange>
          </w:rPr>
          <w:delText>1.1 Uma breve história</w:delText>
        </w:r>
        <w:r w:rsidDel="004B493E">
          <w:rPr>
            <w:noProof/>
            <w:webHidden/>
          </w:rPr>
          <w:tab/>
          <w:delText>17</w:delText>
        </w:r>
      </w:del>
    </w:p>
    <w:p w14:paraId="330B67A6" w14:textId="20FA24C9" w:rsidR="001E1EC7" w:rsidDel="004B493E" w:rsidRDefault="001E1EC7">
      <w:pPr>
        <w:pStyle w:val="Sumrio2"/>
        <w:rPr>
          <w:del w:id="456" w:author="Leonardo Ribeiro" w:date="2019-06-02T20:02:00Z"/>
          <w:rFonts w:asciiTheme="minorHAnsi" w:eastAsiaTheme="minorEastAsia" w:hAnsiTheme="minorHAnsi" w:cstheme="minorBidi"/>
          <w:noProof/>
          <w:color w:val="auto"/>
          <w:sz w:val="22"/>
          <w:szCs w:val="22"/>
          <w:lang w:eastAsia="pt-BR"/>
        </w:rPr>
      </w:pPr>
      <w:del w:id="457" w:author="Leonardo Ribeiro" w:date="2019-06-02T20:02:00Z">
        <w:r w:rsidRPr="004B493E" w:rsidDel="004B493E">
          <w:rPr>
            <w:rFonts w:eastAsia="Calibri"/>
            <w:noProof/>
            <w:rPrChange w:id="458" w:author="Leonardo Ribeiro" w:date="2019-06-02T20:02:00Z">
              <w:rPr>
                <w:rStyle w:val="Hyperlink"/>
                <w:rFonts w:eastAsia="Calibri"/>
                <w:noProof/>
                <w:lang w:eastAsia="en-US"/>
              </w:rPr>
            </w:rPrChange>
          </w:rPr>
          <w:delText>1.2 Desenvolvimento de Aplicações para web</w:delText>
        </w:r>
        <w:r w:rsidDel="004B493E">
          <w:rPr>
            <w:noProof/>
            <w:webHidden/>
          </w:rPr>
          <w:tab/>
          <w:delText>18</w:delText>
        </w:r>
      </w:del>
    </w:p>
    <w:p w14:paraId="57940898" w14:textId="34E167A1" w:rsidR="001E1EC7" w:rsidDel="004B493E" w:rsidRDefault="001E1EC7">
      <w:pPr>
        <w:pStyle w:val="Sumrio1"/>
        <w:rPr>
          <w:del w:id="459" w:author="Leonardo Ribeiro" w:date="2019-06-02T20:02:00Z"/>
          <w:rFonts w:asciiTheme="minorHAnsi" w:eastAsiaTheme="minorEastAsia" w:hAnsiTheme="minorHAnsi" w:cstheme="minorBidi"/>
          <w:noProof/>
          <w:color w:val="auto"/>
          <w:sz w:val="22"/>
          <w:szCs w:val="22"/>
          <w:lang w:eastAsia="pt-BR"/>
        </w:rPr>
      </w:pPr>
      <w:del w:id="460" w:author="Leonardo Ribeiro" w:date="2019-06-02T20:02:00Z">
        <w:r w:rsidRPr="004B493E" w:rsidDel="004B493E">
          <w:rPr>
            <w:rFonts w:eastAsia="Calibri"/>
            <w:noProof/>
            <w:rPrChange w:id="461" w:author="Leonardo Ribeiro" w:date="2019-06-02T20:02:00Z">
              <w:rPr>
                <w:rStyle w:val="Hyperlink"/>
                <w:rFonts w:eastAsia="Calibri"/>
                <w:noProof/>
                <w:lang w:eastAsia="en-US"/>
              </w:rPr>
            </w:rPrChange>
          </w:rPr>
          <w:delText>2. REST, SOAP e JSON</w:delText>
        </w:r>
        <w:r w:rsidDel="004B493E">
          <w:rPr>
            <w:noProof/>
            <w:webHidden/>
          </w:rPr>
          <w:tab/>
          <w:delText>19</w:delText>
        </w:r>
      </w:del>
    </w:p>
    <w:p w14:paraId="651A9F62" w14:textId="48CB13D7" w:rsidR="001E1EC7" w:rsidDel="004B493E" w:rsidRDefault="001E1EC7">
      <w:pPr>
        <w:pStyle w:val="Sumrio2"/>
        <w:rPr>
          <w:del w:id="462" w:author="Leonardo Ribeiro" w:date="2019-06-02T20:02:00Z"/>
          <w:rFonts w:asciiTheme="minorHAnsi" w:eastAsiaTheme="minorEastAsia" w:hAnsiTheme="minorHAnsi" w:cstheme="minorBidi"/>
          <w:noProof/>
          <w:color w:val="auto"/>
          <w:sz w:val="22"/>
          <w:szCs w:val="22"/>
          <w:lang w:eastAsia="pt-BR"/>
        </w:rPr>
      </w:pPr>
      <w:del w:id="463" w:author="Leonardo Ribeiro" w:date="2019-06-02T20:02:00Z">
        <w:r w:rsidRPr="004B493E" w:rsidDel="004B493E">
          <w:rPr>
            <w:rFonts w:eastAsia="Calibri"/>
            <w:noProof/>
            <w:rPrChange w:id="464" w:author="Leonardo Ribeiro" w:date="2019-06-02T20:02:00Z">
              <w:rPr>
                <w:rStyle w:val="Hyperlink"/>
                <w:rFonts w:eastAsia="Calibri"/>
                <w:noProof/>
                <w:lang w:eastAsia="en-US"/>
              </w:rPr>
            </w:rPrChange>
          </w:rPr>
          <w:delText>2.1 Subtítulo 1</w:delText>
        </w:r>
        <w:r w:rsidDel="004B493E">
          <w:rPr>
            <w:noProof/>
            <w:webHidden/>
          </w:rPr>
          <w:tab/>
          <w:delText>19</w:delText>
        </w:r>
      </w:del>
    </w:p>
    <w:p w14:paraId="49616F95" w14:textId="0D242468" w:rsidR="001E1EC7" w:rsidDel="004B493E" w:rsidRDefault="001E1EC7">
      <w:pPr>
        <w:pStyle w:val="Sumrio2"/>
        <w:rPr>
          <w:del w:id="465" w:author="Leonardo Ribeiro" w:date="2019-06-02T20:02:00Z"/>
          <w:rFonts w:asciiTheme="minorHAnsi" w:eastAsiaTheme="minorEastAsia" w:hAnsiTheme="minorHAnsi" w:cstheme="minorBidi"/>
          <w:noProof/>
          <w:color w:val="auto"/>
          <w:sz w:val="22"/>
          <w:szCs w:val="22"/>
          <w:lang w:eastAsia="pt-BR"/>
        </w:rPr>
      </w:pPr>
      <w:del w:id="466" w:author="Leonardo Ribeiro" w:date="2019-06-02T20:02:00Z">
        <w:r w:rsidRPr="004B493E" w:rsidDel="004B493E">
          <w:rPr>
            <w:rFonts w:eastAsia="Calibri"/>
            <w:noProof/>
            <w:rPrChange w:id="467" w:author="Leonardo Ribeiro" w:date="2019-06-02T20:02:00Z">
              <w:rPr>
                <w:rStyle w:val="Hyperlink"/>
                <w:rFonts w:eastAsia="Calibri"/>
                <w:noProof/>
                <w:lang w:eastAsia="en-US"/>
              </w:rPr>
            </w:rPrChange>
          </w:rPr>
          <w:delText>2.2 Subtítulo n</w:delText>
        </w:r>
        <w:r w:rsidDel="004B493E">
          <w:rPr>
            <w:noProof/>
            <w:webHidden/>
          </w:rPr>
          <w:tab/>
          <w:delText>19</w:delText>
        </w:r>
      </w:del>
    </w:p>
    <w:p w14:paraId="3A028012" w14:textId="5822C742" w:rsidR="001E1EC7" w:rsidDel="004B493E" w:rsidRDefault="001E1EC7">
      <w:pPr>
        <w:pStyle w:val="Sumrio1"/>
        <w:rPr>
          <w:del w:id="468" w:author="Leonardo Ribeiro" w:date="2019-06-02T20:02:00Z"/>
          <w:rFonts w:asciiTheme="minorHAnsi" w:eastAsiaTheme="minorEastAsia" w:hAnsiTheme="minorHAnsi" w:cstheme="minorBidi"/>
          <w:noProof/>
          <w:color w:val="auto"/>
          <w:sz w:val="22"/>
          <w:szCs w:val="22"/>
          <w:lang w:eastAsia="pt-BR"/>
        </w:rPr>
      </w:pPr>
      <w:del w:id="469" w:author="Leonardo Ribeiro" w:date="2019-06-02T20:02:00Z">
        <w:r w:rsidRPr="004B493E" w:rsidDel="004B493E">
          <w:rPr>
            <w:rFonts w:eastAsia="Calibri"/>
            <w:noProof/>
            <w:rPrChange w:id="470" w:author="Leonardo Ribeiro" w:date="2019-06-02T20:02:00Z">
              <w:rPr>
                <w:rStyle w:val="Hyperlink"/>
                <w:rFonts w:eastAsia="Calibri"/>
                <w:noProof/>
                <w:lang w:eastAsia="en-US"/>
              </w:rPr>
            </w:rPrChange>
          </w:rPr>
          <w:delText>3. O que é GraphQL</w:delText>
        </w:r>
        <w:r w:rsidDel="004B493E">
          <w:rPr>
            <w:noProof/>
            <w:webHidden/>
          </w:rPr>
          <w:tab/>
          <w:delText>20</w:delText>
        </w:r>
      </w:del>
    </w:p>
    <w:p w14:paraId="0CF7FD52" w14:textId="16B8B471" w:rsidR="001E1EC7" w:rsidDel="004B493E" w:rsidRDefault="001E1EC7">
      <w:pPr>
        <w:pStyle w:val="Sumrio2"/>
        <w:rPr>
          <w:del w:id="471" w:author="Leonardo Ribeiro" w:date="2019-06-02T20:02:00Z"/>
          <w:rFonts w:asciiTheme="minorHAnsi" w:eastAsiaTheme="minorEastAsia" w:hAnsiTheme="minorHAnsi" w:cstheme="minorBidi"/>
          <w:noProof/>
          <w:color w:val="auto"/>
          <w:sz w:val="22"/>
          <w:szCs w:val="22"/>
          <w:lang w:eastAsia="pt-BR"/>
        </w:rPr>
      </w:pPr>
      <w:del w:id="472" w:author="Leonardo Ribeiro" w:date="2019-06-02T20:02:00Z">
        <w:r w:rsidRPr="004B493E" w:rsidDel="004B493E">
          <w:rPr>
            <w:rFonts w:eastAsia="Calibri"/>
            <w:noProof/>
            <w:rPrChange w:id="473" w:author="Leonardo Ribeiro" w:date="2019-06-02T20:02:00Z">
              <w:rPr>
                <w:rStyle w:val="Hyperlink"/>
                <w:rFonts w:eastAsia="Calibri"/>
                <w:noProof/>
                <w:lang w:eastAsia="en-US"/>
              </w:rPr>
            </w:rPrChange>
          </w:rPr>
          <w:delText>n.1 Subtítulo 1</w:delText>
        </w:r>
        <w:r w:rsidDel="004B493E">
          <w:rPr>
            <w:noProof/>
            <w:webHidden/>
          </w:rPr>
          <w:tab/>
          <w:delText>20</w:delText>
        </w:r>
      </w:del>
    </w:p>
    <w:p w14:paraId="20BDF0E8" w14:textId="37DC0D34" w:rsidR="001E1EC7" w:rsidDel="004B493E" w:rsidRDefault="001E1EC7">
      <w:pPr>
        <w:pStyle w:val="Sumrio2"/>
        <w:rPr>
          <w:del w:id="474" w:author="Leonardo Ribeiro" w:date="2019-06-02T20:02:00Z"/>
          <w:rFonts w:asciiTheme="minorHAnsi" w:eastAsiaTheme="minorEastAsia" w:hAnsiTheme="minorHAnsi" w:cstheme="minorBidi"/>
          <w:noProof/>
          <w:color w:val="auto"/>
          <w:sz w:val="22"/>
          <w:szCs w:val="22"/>
          <w:lang w:eastAsia="pt-BR"/>
        </w:rPr>
      </w:pPr>
      <w:del w:id="475" w:author="Leonardo Ribeiro" w:date="2019-06-02T20:02:00Z">
        <w:r w:rsidRPr="004B493E" w:rsidDel="004B493E">
          <w:rPr>
            <w:rFonts w:eastAsia="Calibri"/>
            <w:noProof/>
            <w:rPrChange w:id="476" w:author="Leonardo Ribeiro" w:date="2019-06-02T20:02:00Z">
              <w:rPr>
                <w:rStyle w:val="Hyperlink"/>
                <w:rFonts w:eastAsia="Calibri"/>
                <w:noProof/>
                <w:lang w:eastAsia="en-US"/>
              </w:rPr>
            </w:rPrChange>
          </w:rPr>
          <w:delText>n.2 Subtítulo n</w:delText>
        </w:r>
        <w:r w:rsidDel="004B493E">
          <w:rPr>
            <w:noProof/>
            <w:webHidden/>
          </w:rPr>
          <w:tab/>
          <w:delText>20</w:delText>
        </w:r>
      </w:del>
    </w:p>
    <w:p w14:paraId="31CFBE03" w14:textId="057B4030" w:rsidR="001E1EC7" w:rsidDel="004B493E" w:rsidRDefault="001E1EC7">
      <w:pPr>
        <w:pStyle w:val="Sumrio1"/>
        <w:rPr>
          <w:del w:id="477" w:author="Leonardo Ribeiro" w:date="2019-06-02T20:02:00Z"/>
          <w:rFonts w:asciiTheme="minorHAnsi" w:eastAsiaTheme="minorEastAsia" w:hAnsiTheme="minorHAnsi" w:cstheme="minorBidi"/>
          <w:noProof/>
          <w:color w:val="auto"/>
          <w:sz w:val="22"/>
          <w:szCs w:val="22"/>
          <w:lang w:eastAsia="pt-BR"/>
        </w:rPr>
      </w:pPr>
      <w:del w:id="478" w:author="Leonardo Ribeiro" w:date="2019-06-02T20:02:00Z">
        <w:r w:rsidRPr="004B493E" w:rsidDel="004B493E">
          <w:rPr>
            <w:rFonts w:eastAsia="Calibri"/>
            <w:noProof/>
            <w:rPrChange w:id="479" w:author="Leonardo Ribeiro" w:date="2019-06-02T20:02:00Z">
              <w:rPr>
                <w:rStyle w:val="Hyperlink"/>
                <w:rFonts w:eastAsia="Calibri"/>
                <w:noProof/>
                <w:lang w:eastAsia="en-US"/>
              </w:rPr>
            </w:rPrChange>
          </w:rPr>
          <w:delText>4. Comparação de APIs tradicionais e GraphQL</w:delText>
        </w:r>
        <w:r w:rsidDel="004B493E">
          <w:rPr>
            <w:noProof/>
            <w:webHidden/>
          </w:rPr>
          <w:tab/>
          <w:delText>20</w:delText>
        </w:r>
      </w:del>
    </w:p>
    <w:p w14:paraId="09B948BE" w14:textId="0594769B" w:rsidR="001E1EC7" w:rsidDel="004B493E" w:rsidRDefault="001E1EC7">
      <w:pPr>
        <w:pStyle w:val="Sumrio1"/>
        <w:rPr>
          <w:del w:id="480" w:author="Leonardo Ribeiro" w:date="2019-06-02T20:02:00Z"/>
          <w:rFonts w:asciiTheme="minorHAnsi" w:eastAsiaTheme="minorEastAsia" w:hAnsiTheme="minorHAnsi" w:cstheme="minorBidi"/>
          <w:noProof/>
          <w:color w:val="auto"/>
          <w:sz w:val="22"/>
          <w:szCs w:val="22"/>
          <w:lang w:eastAsia="pt-BR"/>
        </w:rPr>
      </w:pPr>
      <w:del w:id="481" w:author="Leonardo Ribeiro" w:date="2019-06-02T20:02:00Z">
        <w:r w:rsidRPr="004B493E" w:rsidDel="004B493E">
          <w:rPr>
            <w:rFonts w:eastAsia="Calibri"/>
            <w:noProof/>
            <w:rPrChange w:id="482" w:author="Leonardo Ribeiro" w:date="2019-06-02T20:02:00Z">
              <w:rPr>
                <w:rStyle w:val="Hyperlink"/>
                <w:rFonts w:eastAsia="Calibri"/>
                <w:noProof/>
                <w:lang w:eastAsia="en-US"/>
              </w:rPr>
            </w:rPrChange>
          </w:rPr>
          <w:delText>5. Estudo de caso</w:delText>
        </w:r>
        <w:r w:rsidDel="004B493E">
          <w:rPr>
            <w:noProof/>
            <w:webHidden/>
          </w:rPr>
          <w:tab/>
          <w:delText>21</w:delText>
        </w:r>
      </w:del>
    </w:p>
    <w:p w14:paraId="242857B9" w14:textId="50CE8060" w:rsidR="001E1EC7" w:rsidDel="004B493E" w:rsidRDefault="001E1EC7">
      <w:pPr>
        <w:pStyle w:val="Sumrio1"/>
        <w:rPr>
          <w:del w:id="483" w:author="Leonardo Ribeiro" w:date="2019-06-02T20:02:00Z"/>
          <w:rFonts w:asciiTheme="minorHAnsi" w:eastAsiaTheme="minorEastAsia" w:hAnsiTheme="minorHAnsi" w:cstheme="minorBidi"/>
          <w:noProof/>
          <w:color w:val="auto"/>
          <w:sz w:val="22"/>
          <w:szCs w:val="22"/>
          <w:lang w:eastAsia="pt-BR"/>
        </w:rPr>
      </w:pPr>
      <w:del w:id="484" w:author="Leonardo Ribeiro" w:date="2019-06-02T20:02:00Z">
        <w:r w:rsidRPr="004B493E" w:rsidDel="004B493E">
          <w:rPr>
            <w:rFonts w:eastAsia="Calibri"/>
            <w:noProof/>
            <w:rPrChange w:id="485" w:author="Leonardo Ribeiro" w:date="2019-06-02T20:02:00Z">
              <w:rPr>
                <w:rStyle w:val="Hyperlink"/>
                <w:rFonts w:eastAsia="Calibri"/>
                <w:noProof/>
                <w:lang w:eastAsia="en-US"/>
              </w:rPr>
            </w:rPrChange>
          </w:rPr>
          <w:delText>6. Resultados de estudo de caso</w:delText>
        </w:r>
        <w:r w:rsidDel="004B493E">
          <w:rPr>
            <w:noProof/>
            <w:webHidden/>
          </w:rPr>
          <w:tab/>
          <w:delText>21</w:delText>
        </w:r>
      </w:del>
    </w:p>
    <w:p w14:paraId="3ABA1E9D" w14:textId="24197032" w:rsidR="001E1EC7" w:rsidDel="004B493E" w:rsidRDefault="001E1EC7">
      <w:pPr>
        <w:pStyle w:val="Sumrio1"/>
        <w:rPr>
          <w:del w:id="486" w:author="Leonardo Ribeiro" w:date="2019-06-02T20:02:00Z"/>
          <w:rFonts w:asciiTheme="minorHAnsi" w:eastAsiaTheme="minorEastAsia" w:hAnsiTheme="minorHAnsi" w:cstheme="minorBidi"/>
          <w:noProof/>
          <w:color w:val="auto"/>
          <w:sz w:val="22"/>
          <w:szCs w:val="22"/>
          <w:lang w:eastAsia="pt-BR"/>
        </w:rPr>
      </w:pPr>
      <w:del w:id="487" w:author="Leonardo Ribeiro" w:date="2019-06-02T20:02:00Z">
        <w:r w:rsidRPr="004B493E" w:rsidDel="004B493E">
          <w:rPr>
            <w:rFonts w:eastAsia="Calibri"/>
            <w:noProof/>
            <w:rPrChange w:id="488" w:author="Leonardo Ribeiro" w:date="2019-06-02T20:02:00Z">
              <w:rPr>
                <w:rStyle w:val="Hyperlink"/>
                <w:rFonts w:eastAsia="Calibri"/>
                <w:noProof/>
                <w:lang w:eastAsia="en-US"/>
              </w:rPr>
            </w:rPrChange>
          </w:rPr>
          <w:delText>CONCLUSÃO / RECOMENDAÇÕES</w:delText>
        </w:r>
        <w:r w:rsidDel="004B493E">
          <w:rPr>
            <w:noProof/>
            <w:webHidden/>
          </w:rPr>
          <w:tab/>
          <w:delText>21</w:delText>
        </w:r>
      </w:del>
    </w:p>
    <w:p w14:paraId="11352EAD" w14:textId="0A43EB88" w:rsidR="001E1EC7" w:rsidDel="004B493E" w:rsidRDefault="001E1EC7">
      <w:pPr>
        <w:pStyle w:val="Sumrio1"/>
        <w:rPr>
          <w:del w:id="489" w:author="Leonardo Ribeiro" w:date="2019-06-02T20:02:00Z"/>
          <w:rFonts w:asciiTheme="minorHAnsi" w:eastAsiaTheme="minorEastAsia" w:hAnsiTheme="minorHAnsi" w:cstheme="minorBidi"/>
          <w:noProof/>
          <w:color w:val="auto"/>
          <w:sz w:val="22"/>
          <w:szCs w:val="22"/>
          <w:lang w:eastAsia="pt-BR"/>
        </w:rPr>
      </w:pPr>
      <w:del w:id="490" w:author="Leonardo Ribeiro" w:date="2019-06-02T20:02:00Z">
        <w:r w:rsidRPr="004B493E" w:rsidDel="004B493E">
          <w:rPr>
            <w:rFonts w:eastAsia="Calibri"/>
            <w:noProof/>
            <w:rPrChange w:id="491" w:author="Leonardo Ribeiro" w:date="2019-06-02T20:02:00Z">
              <w:rPr>
                <w:rStyle w:val="Hyperlink"/>
                <w:rFonts w:eastAsia="Calibri"/>
                <w:noProof/>
                <w:lang w:eastAsia="en-US"/>
              </w:rPr>
            </w:rPrChange>
          </w:rPr>
          <w:delText>REFERÊNCIAS</w:delText>
        </w:r>
        <w:r w:rsidDel="004B493E">
          <w:rPr>
            <w:noProof/>
            <w:webHidden/>
          </w:rPr>
          <w:tab/>
          <w:delText>22</w:delText>
        </w:r>
      </w:del>
    </w:p>
    <w:p w14:paraId="404C5AD2" w14:textId="3E88CF50" w:rsidR="001E1EC7" w:rsidDel="004B493E" w:rsidRDefault="001E1EC7">
      <w:pPr>
        <w:pStyle w:val="Sumrio1"/>
        <w:rPr>
          <w:del w:id="492" w:author="Leonardo Ribeiro" w:date="2019-06-02T20:02:00Z"/>
          <w:rFonts w:asciiTheme="minorHAnsi" w:eastAsiaTheme="minorEastAsia" w:hAnsiTheme="minorHAnsi" w:cstheme="minorBidi"/>
          <w:noProof/>
          <w:color w:val="auto"/>
          <w:sz w:val="22"/>
          <w:szCs w:val="22"/>
          <w:lang w:eastAsia="pt-BR"/>
        </w:rPr>
      </w:pPr>
      <w:del w:id="493" w:author="Leonardo Ribeiro" w:date="2019-06-02T20:02:00Z">
        <w:r w:rsidRPr="004B493E" w:rsidDel="004B493E">
          <w:rPr>
            <w:rFonts w:eastAsia="Calibri"/>
            <w:noProof/>
            <w:rPrChange w:id="494" w:author="Leonardo Ribeiro" w:date="2019-06-02T20:02:00Z">
              <w:rPr>
                <w:rStyle w:val="Hyperlink"/>
                <w:rFonts w:eastAsia="Calibri"/>
                <w:noProof/>
                <w:lang w:eastAsia="en-US"/>
              </w:rPr>
            </w:rPrChange>
          </w:rPr>
          <w:delText>GLOSSÁRIO</w:delText>
        </w:r>
        <w:r w:rsidDel="004B493E">
          <w:rPr>
            <w:noProof/>
            <w:webHidden/>
          </w:rPr>
          <w:tab/>
          <w:delText>23</w:delText>
        </w:r>
      </w:del>
    </w:p>
    <w:p w14:paraId="4C44F810" w14:textId="0DE326DB" w:rsidR="001E1EC7" w:rsidDel="004B493E" w:rsidRDefault="001E1EC7">
      <w:pPr>
        <w:pStyle w:val="Sumrio1"/>
        <w:rPr>
          <w:del w:id="495" w:author="Leonardo Ribeiro" w:date="2019-06-02T20:02:00Z"/>
          <w:rFonts w:asciiTheme="minorHAnsi" w:eastAsiaTheme="minorEastAsia" w:hAnsiTheme="minorHAnsi" w:cstheme="minorBidi"/>
          <w:noProof/>
          <w:color w:val="auto"/>
          <w:sz w:val="22"/>
          <w:szCs w:val="22"/>
          <w:lang w:eastAsia="pt-BR"/>
        </w:rPr>
      </w:pPr>
      <w:del w:id="496" w:author="Leonardo Ribeiro" w:date="2019-06-02T20:02:00Z">
        <w:r w:rsidRPr="004B493E" w:rsidDel="004B493E">
          <w:rPr>
            <w:rFonts w:eastAsia="Calibri"/>
            <w:noProof/>
            <w:rPrChange w:id="497" w:author="Leonardo Ribeiro" w:date="2019-06-02T20:02:00Z">
              <w:rPr>
                <w:rStyle w:val="Hyperlink"/>
                <w:rFonts w:eastAsia="Calibri"/>
                <w:noProof/>
              </w:rPr>
            </w:rPrChange>
          </w:rPr>
          <w:delText>APÊNDICES</w:delText>
        </w:r>
        <w:r w:rsidDel="004B493E">
          <w:rPr>
            <w:noProof/>
            <w:webHidden/>
          </w:rPr>
          <w:tab/>
          <w:delText>24</w:delText>
        </w:r>
      </w:del>
    </w:p>
    <w:p w14:paraId="0CED6C7C" w14:textId="12DDCA15" w:rsidR="001E1EC7" w:rsidDel="004B493E" w:rsidRDefault="001E1EC7">
      <w:pPr>
        <w:pStyle w:val="Sumrio2"/>
        <w:rPr>
          <w:del w:id="498" w:author="Leonardo Ribeiro" w:date="2019-06-02T20:02:00Z"/>
          <w:rFonts w:asciiTheme="minorHAnsi" w:eastAsiaTheme="minorEastAsia" w:hAnsiTheme="minorHAnsi" w:cstheme="minorBidi"/>
          <w:noProof/>
          <w:color w:val="auto"/>
          <w:sz w:val="22"/>
          <w:szCs w:val="22"/>
          <w:lang w:eastAsia="pt-BR"/>
        </w:rPr>
      </w:pPr>
      <w:del w:id="499" w:author="Leonardo Ribeiro" w:date="2019-06-02T20:02:00Z">
        <w:r w:rsidRPr="004B493E" w:rsidDel="004B493E">
          <w:rPr>
            <w:noProof/>
            <w:rPrChange w:id="500" w:author="Leonardo Ribeiro" w:date="2019-06-02T20:02:00Z">
              <w:rPr>
                <w:rStyle w:val="Hyperlink"/>
                <w:noProof/>
                <w:lang w:eastAsia="pt-BR"/>
              </w:rPr>
            </w:rPrChange>
          </w:rPr>
          <w:delText>Apêndice A – Cronograma previsto e realizado</w:delText>
        </w:r>
        <w:r w:rsidDel="004B493E">
          <w:rPr>
            <w:noProof/>
            <w:webHidden/>
          </w:rPr>
          <w:tab/>
          <w:delText>24</w:delText>
        </w:r>
      </w:del>
    </w:p>
    <w:p w14:paraId="0B678F64" w14:textId="46285B8B" w:rsidR="001E1EC7" w:rsidDel="004B493E" w:rsidRDefault="001E1EC7">
      <w:pPr>
        <w:pStyle w:val="Sumrio2"/>
        <w:rPr>
          <w:del w:id="501" w:author="Leonardo Ribeiro" w:date="2019-06-02T20:02:00Z"/>
          <w:rFonts w:asciiTheme="minorHAnsi" w:eastAsiaTheme="minorEastAsia" w:hAnsiTheme="minorHAnsi" w:cstheme="minorBidi"/>
          <w:noProof/>
          <w:color w:val="auto"/>
          <w:sz w:val="22"/>
          <w:szCs w:val="22"/>
          <w:lang w:eastAsia="pt-BR"/>
        </w:rPr>
      </w:pPr>
      <w:del w:id="502" w:author="Leonardo Ribeiro" w:date="2019-06-02T20:02:00Z">
        <w:r w:rsidRPr="004B493E" w:rsidDel="004B493E">
          <w:rPr>
            <w:noProof/>
            <w:rPrChange w:id="503" w:author="Leonardo Ribeiro" w:date="2019-06-02T20:02:00Z">
              <w:rPr>
                <w:rStyle w:val="Hyperlink"/>
                <w:noProof/>
              </w:rPr>
            </w:rPrChange>
          </w:rPr>
          <w:delText>Apêndice B - Banner [ou Artigo] apresentado na Semana de Comunicação Científica</w:delText>
        </w:r>
        <w:r w:rsidDel="004B493E">
          <w:rPr>
            <w:noProof/>
            <w:webHidden/>
          </w:rPr>
          <w:tab/>
          <w:delText>25</w:delText>
        </w:r>
      </w:del>
    </w:p>
    <w:p w14:paraId="1EF4A79A" w14:textId="4979E66F" w:rsidR="001E1EC7" w:rsidDel="004B493E" w:rsidRDefault="001E1EC7">
      <w:pPr>
        <w:pStyle w:val="Sumrio1"/>
        <w:rPr>
          <w:del w:id="504" w:author="Leonardo Ribeiro" w:date="2019-06-02T20:02:00Z"/>
          <w:rFonts w:asciiTheme="minorHAnsi" w:eastAsiaTheme="minorEastAsia" w:hAnsiTheme="minorHAnsi" w:cstheme="minorBidi"/>
          <w:noProof/>
          <w:color w:val="auto"/>
          <w:sz w:val="22"/>
          <w:szCs w:val="22"/>
          <w:lang w:eastAsia="pt-BR"/>
        </w:rPr>
      </w:pPr>
      <w:del w:id="505" w:author="Leonardo Ribeiro" w:date="2019-06-02T20:02:00Z">
        <w:r w:rsidRPr="004B493E" w:rsidDel="004B493E">
          <w:rPr>
            <w:noProof/>
            <w:rPrChange w:id="506" w:author="Leonardo Ribeiro" w:date="2019-06-02T20:02:00Z">
              <w:rPr>
                <w:rStyle w:val="Hyperlink"/>
                <w:noProof/>
              </w:rPr>
            </w:rPrChange>
          </w:rPr>
          <w:delText>ANEXOS</w:delText>
        </w:r>
        <w:r w:rsidDel="004B493E">
          <w:rPr>
            <w:noProof/>
            <w:webHidden/>
          </w:rPr>
          <w:tab/>
          <w:delText>27</w:delText>
        </w:r>
      </w:del>
    </w:p>
    <w:p w14:paraId="2ACE823C" w14:textId="004503DF" w:rsidR="001E1EC7" w:rsidDel="004B493E" w:rsidRDefault="001E1EC7">
      <w:pPr>
        <w:pStyle w:val="Sumrio2"/>
        <w:rPr>
          <w:del w:id="507" w:author="Leonardo Ribeiro" w:date="2019-06-02T20:02:00Z"/>
          <w:rFonts w:asciiTheme="minorHAnsi" w:eastAsiaTheme="minorEastAsia" w:hAnsiTheme="minorHAnsi" w:cstheme="minorBidi"/>
          <w:noProof/>
          <w:color w:val="auto"/>
          <w:sz w:val="22"/>
          <w:szCs w:val="22"/>
          <w:lang w:eastAsia="pt-BR"/>
        </w:rPr>
      </w:pPr>
      <w:del w:id="508" w:author="Leonardo Ribeiro" w:date="2019-06-02T20:02:00Z">
        <w:r w:rsidRPr="004B493E" w:rsidDel="004B493E">
          <w:rPr>
            <w:noProof/>
            <w:rPrChange w:id="509" w:author="Leonardo Ribeiro" w:date="2019-06-02T20:02:00Z">
              <w:rPr>
                <w:rStyle w:val="Hyperlink"/>
                <w:noProof/>
              </w:rPr>
            </w:rPrChange>
          </w:rPr>
          <w:delText>Anexo A</w:delText>
        </w:r>
        <w:r w:rsidDel="004B493E">
          <w:rPr>
            <w:noProof/>
            <w:webHidden/>
          </w:rPr>
          <w:tab/>
          <w:delText>27</w:delText>
        </w:r>
      </w:del>
    </w:p>
    <w:p w14:paraId="6471260D" w14:textId="0ECE4140"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510" w:name="_Toc444850057"/>
      <w:bookmarkStart w:id="511" w:name="_Toc10492842"/>
      <w:r w:rsidRPr="00EA3AC8">
        <w:rPr>
          <w:lang w:eastAsia="pt-BR"/>
        </w:rPr>
        <w:t>INTRODUÇÃO</w:t>
      </w:r>
      <w:bookmarkEnd w:id="511"/>
    </w:p>
    <w:p w14:paraId="0A1E5C20" w14:textId="4742AC26" w:rsidR="004447C1" w:rsidRDefault="002A4EB2" w:rsidP="004608EE">
      <w:pPr>
        <w:rPr>
          <w:rFonts w:eastAsia="Calibri"/>
          <w:lang w:eastAsia="en-US"/>
        </w:rPr>
      </w:pPr>
      <w:r w:rsidRPr="002A4EB2">
        <w:rPr>
          <w:rFonts w:eastAsia="Calibri"/>
          <w:lang w:eastAsia="en-US"/>
        </w:rPr>
        <w:t>A evolução da internet t</w:t>
      </w:r>
      <w:r>
        <w:rPr>
          <w:rFonts w:eastAsia="Calibri"/>
          <w:lang w:eastAsia="en-US"/>
        </w:rPr>
        <w:t xml:space="preserve">em se manifestado de muitas formas: </w:t>
      </w:r>
      <w:r w:rsidR="00415082">
        <w:rPr>
          <w:rFonts w:eastAsia="Calibri"/>
          <w:lang w:eastAsia="en-US"/>
        </w:rPr>
        <w:t>as características de tráfego, a interconexão entre topologias</w:t>
      </w:r>
      <w:r w:rsidR="002842D4">
        <w:rPr>
          <w:rFonts w:eastAsia="Calibri"/>
          <w:lang w:eastAsia="en-US"/>
        </w:rPr>
        <w:t xml:space="preserve">, </w:t>
      </w:r>
      <w:r w:rsidR="00415082">
        <w:rPr>
          <w:rFonts w:eastAsia="Calibri"/>
          <w:lang w:eastAsia="en-US"/>
        </w:rPr>
        <w:t>o relacionamento entre negócios e componentes autônomos</w:t>
      </w:r>
      <w:r w:rsidR="002842D4">
        <w:rPr>
          <w:rFonts w:eastAsia="Calibri"/>
          <w:lang w:eastAsia="en-US"/>
        </w:rPr>
        <w:t>, a facilidade do acesso a informação</w:t>
      </w:r>
      <w:r w:rsidR="008C7D92">
        <w:rPr>
          <w:rFonts w:eastAsia="Calibri"/>
          <w:lang w:eastAsia="en-US"/>
        </w:rPr>
        <w:t>, entre outros</w:t>
      </w:r>
      <w:r w:rsidR="005F1A4A">
        <w:rPr>
          <w:rFonts w:eastAsia="Calibri"/>
          <w:lang w:eastAsia="en-US"/>
        </w:rPr>
        <w:t>.</w:t>
      </w:r>
      <w:r w:rsidR="004969A0">
        <w:rPr>
          <w:rFonts w:eastAsia="Calibri"/>
          <w:lang w:eastAsia="en-US"/>
        </w:rPr>
        <w:t xml:space="preserve"> </w:t>
      </w:r>
      <w:r w:rsidR="00985419">
        <w:rPr>
          <w:rFonts w:eastAsia="Calibri"/>
          <w:lang w:eastAsia="en-US"/>
        </w:rPr>
        <w:t>Até hoje essa evolução vem acontecendo de maneiras inesperadas em muitos aspectos</w:t>
      </w:r>
      <w:r w:rsidR="00041DFC">
        <w:rPr>
          <w:rFonts w:eastAsia="Calibri"/>
          <w:lang w:eastAsia="en-US"/>
        </w:rPr>
        <w:t>. Começando com a forma que as aplicações web era</w:t>
      </w:r>
      <w:r w:rsidR="00D570AE">
        <w:rPr>
          <w:rFonts w:eastAsia="Calibri"/>
          <w:lang w:eastAsia="en-US"/>
        </w:rPr>
        <w:t>m</w:t>
      </w:r>
      <w:r w:rsidR="00041DFC">
        <w:rPr>
          <w:rFonts w:eastAsia="Calibri"/>
          <w:lang w:eastAsia="en-US"/>
        </w:rPr>
        <w:t xml:space="preserve"> moldadas nos anos 2000 e como são construídas </w:t>
      </w:r>
      <w:r w:rsidR="00C101C4">
        <w:rPr>
          <w:rFonts w:eastAsia="Calibri"/>
          <w:lang w:eastAsia="en-US"/>
        </w:rPr>
        <w:t>atualmente</w:t>
      </w:r>
      <w:r w:rsidR="004E0067">
        <w:rPr>
          <w:rFonts w:eastAsia="Calibri"/>
          <w:lang w:eastAsia="en-US"/>
        </w:rPr>
        <w:t xml:space="preserve">. </w:t>
      </w:r>
      <w:r w:rsidR="004E0067" w:rsidRPr="008C7D92">
        <w:rPr>
          <w:rFonts w:eastAsia="Calibri"/>
          <w:lang w:eastAsia="en-US"/>
        </w:rPr>
        <w:t>É importante entender o por quê (e como) dessa e</w:t>
      </w:r>
      <w:r w:rsidR="004E0067">
        <w:rPr>
          <w:rFonts w:eastAsia="Calibri"/>
          <w:lang w:eastAsia="en-US"/>
        </w:rPr>
        <w:t xml:space="preserve">volução estar acontecendo, e como isso pode afetar drasticamente </w:t>
      </w:r>
      <w:r w:rsidR="00DA5920">
        <w:rPr>
          <w:rFonts w:eastAsia="Calibri"/>
          <w:lang w:eastAsia="en-US"/>
        </w:rPr>
        <w:t>como os usuários navegam</w:t>
      </w:r>
      <w:r w:rsidR="00657F7E">
        <w:rPr>
          <w:rFonts w:eastAsia="Calibri"/>
          <w:lang w:eastAsia="en-US"/>
        </w:rPr>
        <w:t xml:space="preserve">, </w:t>
      </w:r>
      <w:r w:rsidR="00DA5920">
        <w:rPr>
          <w:rFonts w:eastAsia="Calibri"/>
          <w:lang w:eastAsia="en-US"/>
        </w:rPr>
        <w:t xml:space="preserve">a interação das empresas </w:t>
      </w:r>
      <w:r w:rsidR="00657F7E">
        <w:rPr>
          <w:rFonts w:eastAsia="Calibri"/>
          <w:lang w:eastAsia="en-US"/>
        </w:rPr>
        <w:t xml:space="preserve">que lidam com aplicações web e </w:t>
      </w:r>
      <w:r w:rsidR="00DA5920">
        <w:rPr>
          <w:rFonts w:eastAsia="Calibri"/>
          <w:lang w:eastAsia="en-US"/>
        </w:rPr>
        <w:t>com os desenvolvedores dessas aplicações</w:t>
      </w:r>
      <w:r w:rsidR="00397E4E">
        <w:rPr>
          <w:rFonts w:eastAsia="Calibri"/>
          <w:lang w:eastAsia="en-US"/>
        </w:rPr>
        <w:t xml:space="preserve"> </w:t>
      </w:r>
      <w:r w:rsidR="00733C6A">
        <w:rPr>
          <w:rFonts w:eastAsia="Calibri"/>
          <w:lang w:eastAsia="en-US"/>
        </w:rPr>
        <w:fldChar w:fldCharType="begin" w:fldLock="1"/>
      </w:r>
      <w:r w:rsidR="000320C3">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lang w:eastAsia="en-US"/>
        </w:rPr>
        <w:fldChar w:fldCharType="separate"/>
      </w:r>
      <w:r w:rsidR="000320C3" w:rsidRPr="000320C3">
        <w:rPr>
          <w:rFonts w:eastAsia="Calibri"/>
          <w:noProof/>
          <w:lang w:eastAsia="en-US"/>
        </w:rPr>
        <w:t>(MA; LUI; MISRA, 2015)</w:t>
      </w:r>
      <w:r w:rsidR="00733C6A">
        <w:rPr>
          <w:rFonts w:eastAsia="Calibri"/>
          <w:lang w:eastAsia="en-US"/>
        </w:rPr>
        <w:fldChar w:fldCharType="end"/>
      </w:r>
      <w:r w:rsidR="00A44E68">
        <w:rPr>
          <w:rFonts w:eastAsia="Calibri"/>
          <w:lang w:eastAsia="en-US"/>
        </w:rPr>
        <w:t>.</w:t>
      </w:r>
    </w:p>
    <w:p w14:paraId="1D91571A" w14:textId="40D8602E" w:rsidR="00D16308" w:rsidRDefault="00DB3B39" w:rsidP="004608EE">
      <w:pPr>
        <w:rPr>
          <w:rFonts w:eastAsia="Calibri"/>
          <w:lang w:eastAsia="en-US"/>
        </w:rPr>
      </w:pPr>
      <w:r>
        <w:rPr>
          <w:rFonts w:eastAsia="Calibri"/>
          <w:lang w:eastAsia="en-US"/>
        </w:rPr>
        <w:t>Graças ao trabalho árduo de desenvolvedores</w:t>
      </w:r>
      <w:r w:rsidR="00EE65A6">
        <w:rPr>
          <w:rFonts w:eastAsia="Calibri"/>
          <w:lang w:eastAsia="en-US"/>
        </w:rPr>
        <w:t xml:space="preserve">, a internet foi criada, e através dela </w:t>
      </w:r>
      <w:r w:rsidR="00FD183A">
        <w:rPr>
          <w:rFonts w:eastAsia="Calibri"/>
          <w:lang w:eastAsia="en-US"/>
        </w:rPr>
        <w:t xml:space="preserve">é possível </w:t>
      </w:r>
      <w:r w:rsidR="00EE65A6">
        <w:rPr>
          <w:rFonts w:eastAsia="Calibri"/>
          <w:lang w:eastAsia="en-US"/>
        </w:rPr>
        <w:t>facilitar o compartilhamento de informações</w:t>
      </w:r>
      <w:r w:rsidR="000C01C5">
        <w:rPr>
          <w:rFonts w:eastAsia="Calibri"/>
          <w:lang w:eastAsia="en-US"/>
        </w:rPr>
        <w:t xml:space="preserve">. Porém, esse era o objetivo inicial de quando a internet </w:t>
      </w:r>
      <w:r w:rsidR="002155B2">
        <w:rPr>
          <w:rFonts w:eastAsia="Calibri"/>
          <w:lang w:eastAsia="en-US"/>
        </w:rPr>
        <w:t>surgiu</w:t>
      </w:r>
      <w:r w:rsidR="000C01C5">
        <w:rPr>
          <w:rFonts w:eastAsia="Calibri"/>
          <w:lang w:eastAsia="en-US"/>
        </w:rPr>
        <w:t>. Hoje, além de compartilhar informações</w:t>
      </w:r>
      <w:r w:rsidR="00E630E0">
        <w:rPr>
          <w:rFonts w:eastAsia="Calibri"/>
          <w:lang w:eastAsia="en-US"/>
        </w:rPr>
        <w:t xml:space="preserve"> entre alguns departamentos dentro das empresas, também </w:t>
      </w:r>
      <w:r w:rsidR="00227EE2">
        <w:rPr>
          <w:rFonts w:eastAsia="Calibri"/>
          <w:lang w:eastAsia="en-US"/>
        </w:rPr>
        <w:t xml:space="preserve">usa-se </w:t>
      </w:r>
      <w:r w:rsidR="00E630E0">
        <w:rPr>
          <w:rFonts w:eastAsia="Calibri"/>
          <w:lang w:eastAsia="en-US"/>
        </w:rPr>
        <w:t xml:space="preserve">a internet </w:t>
      </w:r>
      <w:r w:rsidR="00BD4596">
        <w:rPr>
          <w:rFonts w:eastAsia="Calibri"/>
          <w:lang w:eastAsia="en-US"/>
        </w:rPr>
        <w:t>como forma de entretenimento, criar novos negócios, realizar compras e vendas</w:t>
      </w:r>
      <w:r w:rsidR="00A57EF4">
        <w:rPr>
          <w:rFonts w:eastAsia="Calibri"/>
          <w:lang w:eastAsia="en-US"/>
        </w:rPr>
        <w:t xml:space="preserve"> de produtos e/ou serviços, ou até mesmo gerir a internet em si </w:t>
      </w:r>
      <w:r w:rsidR="00A44E68">
        <w:rPr>
          <w:rFonts w:eastAsia="Calibri"/>
          <w:lang w:eastAsia="en-US"/>
        </w:rPr>
        <w:fldChar w:fldCharType="begin" w:fldLock="1"/>
      </w:r>
      <w:r w:rsidR="00672B18">
        <w:rPr>
          <w:rFonts w:eastAsia="Calibri"/>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A44E68">
        <w:rPr>
          <w:rFonts w:eastAsia="Calibri"/>
          <w:lang w:eastAsia="en-US"/>
        </w:rPr>
        <w:fldChar w:fldCharType="separate"/>
      </w:r>
      <w:r w:rsidR="00A44E68" w:rsidRPr="00A44E68">
        <w:rPr>
          <w:rFonts w:eastAsia="Calibri"/>
          <w:noProof/>
          <w:lang w:eastAsia="en-US"/>
        </w:rPr>
        <w:t>(MA; LUI; MISRA, 2015)</w:t>
      </w:r>
      <w:r w:rsidR="00A44E68">
        <w:rPr>
          <w:rFonts w:eastAsia="Calibri"/>
          <w:lang w:eastAsia="en-US"/>
        </w:rPr>
        <w:fldChar w:fldCharType="end"/>
      </w:r>
      <w:r w:rsidR="00A44E68">
        <w:rPr>
          <w:rFonts w:eastAsia="Calibri"/>
          <w:lang w:eastAsia="en-US"/>
        </w:rPr>
        <w:t>.</w:t>
      </w:r>
    </w:p>
    <w:p w14:paraId="691B486F" w14:textId="56E6D7E5" w:rsidR="00D16308" w:rsidRDefault="0002306A" w:rsidP="004608EE">
      <w:pPr>
        <w:rPr>
          <w:rFonts w:eastAsia="Calibri"/>
          <w:lang w:eastAsia="en-US"/>
        </w:rPr>
      </w:pPr>
      <w:r>
        <w:rPr>
          <w:rFonts w:eastAsia="Calibri"/>
          <w:lang w:eastAsia="en-US"/>
        </w:rPr>
        <w:t>A maneira mais comum que</w:t>
      </w:r>
      <w:r w:rsidR="00227EE2">
        <w:rPr>
          <w:rFonts w:eastAsia="Calibri"/>
          <w:lang w:eastAsia="en-US"/>
        </w:rPr>
        <w:t xml:space="preserve"> é utilizado </w:t>
      </w:r>
      <w:r>
        <w:rPr>
          <w:rFonts w:eastAsia="Calibri"/>
          <w:lang w:eastAsia="en-US"/>
        </w:rPr>
        <w:t>para fazer isso é através do desenvolvimento de aplicações web, o qual o usuário é capaz de interagir através de entrada de dados (clicks, textos</w:t>
      </w:r>
      <w:r w:rsidR="0006566F">
        <w:rPr>
          <w:rFonts w:eastAsia="Calibri"/>
          <w:lang w:eastAsia="en-US"/>
        </w:rPr>
        <w:t xml:space="preserve"> em formulários, arquivos) e esperam receber uma saída de dados ou um feedback dessa aplicação</w:t>
      </w:r>
      <w:r w:rsidR="00871A4C">
        <w:rPr>
          <w:rFonts w:eastAsia="Calibri"/>
          <w:lang w:eastAsia="en-US"/>
        </w:rPr>
        <w:t>. Esse feedback pode</w:t>
      </w:r>
      <w:r w:rsidR="00227EE2">
        <w:rPr>
          <w:rFonts w:eastAsia="Calibri"/>
          <w:lang w:eastAsia="en-US"/>
        </w:rPr>
        <w:t>m</w:t>
      </w:r>
      <w:r w:rsidR="00871A4C">
        <w:rPr>
          <w:rFonts w:eastAsia="Calibri"/>
          <w:lang w:eastAsia="en-US"/>
        </w:rPr>
        <w:t xml:space="preserve"> ser informações já inseridas anteriormente, download de algum arquivo</w:t>
      </w:r>
      <w:r w:rsidR="009D641F">
        <w:rPr>
          <w:rFonts w:eastAsia="Calibri"/>
          <w:lang w:eastAsia="en-US"/>
        </w:rPr>
        <w:t xml:space="preserve">, </w:t>
      </w:r>
      <w:r w:rsidR="00C95FB5">
        <w:rPr>
          <w:rFonts w:eastAsia="Calibri"/>
          <w:lang w:eastAsia="en-US"/>
        </w:rPr>
        <w:t>ou qualquer informações que supra a necessidade do usuário</w:t>
      </w:r>
      <w:r w:rsidR="002C2FF3">
        <w:rPr>
          <w:rFonts w:eastAsia="Calibri"/>
          <w:lang w:eastAsia="en-US"/>
        </w:rPr>
        <w:t xml:space="preserve"> </w:t>
      </w:r>
      <w:r w:rsidR="005274EA">
        <w:rPr>
          <w:rFonts w:eastAsia="Calibri"/>
          <w:lang w:eastAsia="en-US"/>
        </w:rPr>
        <w:fldChar w:fldCharType="begin" w:fldLock="1"/>
      </w:r>
      <w:r w:rsidR="004D00DC">
        <w:rPr>
          <w:rFonts w:eastAsia="Calibri"/>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lang w:eastAsia="en-US"/>
        </w:rPr>
        <w:fldChar w:fldCharType="separate"/>
      </w:r>
      <w:r w:rsidR="005274EA" w:rsidRPr="005274EA">
        <w:rPr>
          <w:rFonts w:eastAsia="Calibri"/>
          <w:noProof/>
          <w:lang w:eastAsia="en-US"/>
        </w:rPr>
        <w:t>(MULLOY, 2012)</w:t>
      </w:r>
      <w:r w:rsidR="005274EA">
        <w:rPr>
          <w:rFonts w:eastAsia="Calibri"/>
          <w:lang w:eastAsia="en-US"/>
        </w:rPr>
        <w:fldChar w:fldCharType="end"/>
      </w:r>
      <w:r w:rsidR="00A44E68">
        <w:rPr>
          <w:rFonts w:eastAsia="Calibri"/>
          <w:lang w:eastAsia="en-US"/>
        </w:rPr>
        <w:t>.</w:t>
      </w:r>
    </w:p>
    <w:p w14:paraId="3F6643BB" w14:textId="52F2B2CC" w:rsidR="00E8237B" w:rsidRDefault="00C95FB5" w:rsidP="004608EE">
      <w:pPr>
        <w:rPr>
          <w:rFonts w:eastAsia="Calibri"/>
          <w:lang w:eastAsia="en-US"/>
        </w:rPr>
      </w:pPr>
      <w:r>
        <w:rPr>
          <w:rFonts w:eastAsia="Calibri"/>
          <w:lang w:eastAsia="en-US"/>
        </w:rPr>
        <w:t>Para desenvolver essas aplicações</w:t>
      </w:r>
      <w:r w:rsidR="00AA4FDD">
        <w:rPr>
          <w:rFonts w:eastAsia="Calibri"/>
          <w:lang w:eastAsia="en-US"/>
        </w:rPr>
        <w:t xml:space="preserve">, </w:t>
      </w:r>
      <w:r w:rsidR="00E463FB">
        <w:rPr>
          <w:rFonts w:eastAsia="Calibri"/>
          <w:lang w:eastAsia="en-US"/>
        </w:rPr>
        <w:t xml:space="preserve">é utilizado </w:t>
      </w:r>
      <w:r w:rsidR="00AA4FDD">
        <w:rPr>
          <w:rFonts w:eastAsia="Calibri"/>
          <w:lang w:eastAsia="en-US"/>
        </w:rPr>
        <w:t>o</w:t>
      </w:r>
      <w:r w:rsidR="00C36EE9">
        <w:rPr>
          <w:rFonts w:eastAsia="Calibri"/>
          <w:lang w:eastAsia="en-US"/>
        </w:rPr>
        <w:t>s</w:t>
      </w:r>
      <w:r w:rsidR="00AA4FDD">
        <w:rPr>
          <w:rFonts w:eastAsia="Calibri"/>
          <w:lang w:eastAsia="en-US"/>
        </w:rPr>
        <w:t xml:space="preserve"> chamado</w:t>
      </w:r>
      <w:r w:rsidR="00C36EE9">
        <w:rPr>
          <w:rFonts w:eastAsia="Calibri"/>
          <w:lang w:eastAsia="en-US"/>
        </w:rPr>
        <w:t>s</w:t>
      </w:r>
      <w:r w:rsidR="00AA4FDD">
        <w:rPr>
          <w:rFonts w:eastAsia="Calibri"/>
          <w:lang w:eastAsia="en-US"/>
        </w:rPr>
        <w:t xml:space="preserve"> </w:t>
      </w:r>
      <w:r w:rsidR="00AA4FDD">
        <w:rPr>
          <w:rFonts w:eastAsia="Calibri"/>
          <w:i/>
          <w:lang w:eastAsia="en-US"/>
        </w:rPr>
        <w:t>webservi</w:t>
      </w:r>
      <w:r w:rsidR="004F25BF">
        <w:rPr>
          <w:rFonts w:eastAsia="Calibri"/>
          <w:i/>
          <w:lang w:eastAsia="en-US"/>
        </w:rPr>
        <w:t>c</w:t>
      </w:r>
      <w:r w:rsidR="00AA4FDD">
        <w:rPr>
          <w:rFonts w:eastAsia="Calibri"/>
          <w:i/>
          <w:lang w:eastAsia="en-US"/>
        </w:rPr>
        <w:t>e</w:t>
      </w:r>
      <w:r w:rsidR="00C36EE9">
        <w:rPr>
          <w:rFonts w:eastAsia="Calibri"/>
          <w:i/>
          <w:lang w:eastAsia="en-US"/>
        </w:rPr>
        <w:t xml:space="preserve">s, que servem </w:t>
      </w:r>
      <w:r w:rsidR="00AA4FDD">
        <w:rPr>
          <w:rFonts w:eastAsia="Calibri"/>
          <w:lang w:eastAsia="en-US"/>
        </w:rPr>
        <w:t xml:space="preserve"> para gerir essas requisições que o usuário faz através de uma aplicação web</w:t>
      </w:r>
      <w:r w:rsidR="004F25BF">
        <w:rPr>
          <w:rFonts w:eastAsia="Calibri"/>
          <w:lang w:eastAsia="en-US"/>
        </w:rPr>
        <w:t>.</w:t>
      </w:r>
      <w:r w:rsidR="002C2FF3">
        <w:rPr>
          <w:rFonts w:eastAsia="Calibri"/>
          <w:lang w:eastAsia="en-US"/>
        </w:rPr>
        <w:t xml:space="preserve"> </w:t>
      </w:r>
      <w:r w:rsidR="00F02D9A">
        <w:rPr>
          <w:rFonts w:eastAsia="Calibri"/>
          <w:lang w:eastAsia="en-US"/>
        </w:rPr>
        <w:t xml:space="preserve">Esse </w:t>
      </w:r>
      <w:r w:rsidR="00F02D9A">
        <w:rPr>
          <w:rFonts w:eastAsia="Calibri"/>
          <w:i/>
          <w:lang w:eastAsia="en-US"/>
        </w:rPr>
        <w:t>web</w:t>
      </w:r>
      <w:r w:rsidR="00F724BA">
        <w:rPr>
          <w:rFonts w:eastAsia="Calibri"/>
          <w:i/>
          <w:lang w:eastAsia="en-US"/>
        </w:rPr>
        <w:t>service</w:t>
      </w:r>
      <w:r w:rsidR="00F02D9A">
        <w:rPr>
          <w:rFonts w:eastAsia="Calibri"/>
          <w:lang w:eastAsia="en-US"/>
        </w:rPr>
        <w:t xml:space="preserve"> nada mais é do que </w:t>
      </w:r>
      <w:r w:rsidR="00543C9F">
        <w:rPr>
          <w:rFonts w:eastAsia="Calibri"/>
          <w:lang w:eastAsia="en-US"/>
        </w:rPr>
        <w:t xml:space="preserve">um serviço com um ponto de entrada (uma </w:t>
      </w:r>
      <w:r w:rsidR="00543C9F">
        <w:rPr>
          <w:rFonts w:eastAsia="Calibri"/>
          <w:i/>
          <w:lang w:eastAsia="en-US"/>
        </w:rPr>
        <w:t>url</w:t>
      </w:r>
      <w:r w:rsidR="00543C9F">
        <w:rPr>
          <w:rFonts w:eastAsia="Calibri"/>
          <w:lang w:eastAsia="en-US"/>
        </w:rPr>
        <w:t>) onde são mandadas informações pelo usuários</w:t>
      </w:r>
      <w:r w:rsidR="004769FE">
        <w:rPr>
          <w:rFonts w:eastAsia="Calibri"/>
          <w:lang w:eastAsia="en-US"/>
        </w:rPr>
        <w:t xml:space="preserve">. Essas informações são processadas e retornam </w:t>
      </w:r>
      <w:r w:rsidR="00791F8F">
        <w:rPr>
          <w:rFonts w:eastAsia="Calibri"/>
          <w:lang w:eastAsia="en-US"/>
        </w:rPr>
        <w:t xml:space="preserve">um </w:t>
      </w:r>
      <w:r w:rsidR="00791F8F">
        <w:rPr>
          <w:rFonts w:eastAsia="Calibri"/>
          <w:i/>
          <w:lang w:eastAsia="en-US"/>
        </w:rPr>
        <w:t>feedback</w:t>
      </w:r>
      <w:r w:rsidR="00791F8F">
        <w:rPr>
          <w:rFonts w:eastAsia="Calibri"/>
          <w:lang w:eastAsia="en-US"/>
        </w:rPr>
        <w:t xml:space="preserve"> sobre aquela requisição </w:t>
      </w:r>
      <w:r w:rsidR="00023A9B">
        <w:rPr>
          <w:rFonts w:eastAsia="Calibri"/>
          <w:lang w:eastAsia="en-US"/>
        </w:rPr>
        <w:fldChar w:fldCharType="begin" w:fldLock="1"/>
      </w:r>
      <w:r w:rsidR="003F2007">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A44E68">
        <w:rPr>
          <w:rFonts w:eastAsia="Calibri"/>
          <w:lang w:eastAsia="en-US"/>
        </w:rPr>
        <w:t>.</w:t>
      </w:r>
    </w:p>
    <w:p w14:paraId="5E453047" w14:textId="33F45638" w:rsidR="00D451D2" w:rsidRDefault="00D42AD7" w:rsidP="004608EE">
      <w:pPr>
        <w:rPr>
          <w:rFonts w:eastAsia="Calibri"/>
          <w:lang w:eastAsia="en-US"/>
        </w:rPr>
      </w:pPr>
      <w:r>
        <w:rPr>
          <w:rFonts w:eastAsia="Calibri"/>
          <w:lang w:eastAsia="en-US"/>
        </w:rPr>
        <w:t>A maneira com a qual esses</w:t>
      </w:r>
      <w:r>
        <w:rPr>
          <w:rFonts w:eastAsia="Calibri"/>
          <w:i/>
          <w:lang w:eastAsia="en-US"/>
        </w:rPr>
        <w:t xml:space="preserve"> webservices</w:t>
      </w:r>
      <w:r>
        <w:rPr>
          <w:rFonts w:eastAsia="Calibri"/>
          <w:lang w:eastAsia="en-US"/>
        </w:rPr>
        <w:t xml:space="preserve"> foram desenvolvidos também evoluíram com o tempo</w:t>
      </w:r>
      <w:r w:rsidR="00EC1C0E">
        <w:rPr>
          <w:rFonts w:eastAsia="Calibri"/>
          <w:lang w:eastAsia="en-US"/>
        </w:rPr>
        <w:t xml:space="preserve">. Sua principal mudança sempre teve como foco a melhoria da produtividade dos desenvolvedores </w:t>
      </w:r>
      <w:r w:rsidR="005729A4">
        <w:rPr>
          <w:rFonts w:eastAsia="Calibri"/>
          <w:lang w:eastAsia="en-US"/>
        </w:rPr>
        <w:t xml:space="preserve">para construção dos </w:t>
      </w:r>
      <w:r w:rsidR="005729A4">
        <w:rPr>
          <w:rFonts w:eastAsia="Calibri"/>
          <w:i/>
          <w:lang w:eastAsia="en-US"/>
        </w:rPr>
        <w:t>webservices</w:t>
      </w:r>
      <w:r w:rsidR="005729A4">
        <w:rPr>
          <w:rFonts w:eastAsia="Calibri"/>
          <w:lang w:eastAsia="en-US"/>
        </w:rPr>
        <w:t xml:space="preserve">, performance de processamento dos dados </w:t>
      </w:r>
      <w:r w:rsidR="00DB31C0">
        <w:rPr>
          <w:rFonts w:eastAsia="Calibri"/>
          <w:lang w:eastAsia="en-US"/>
        </w:rPr>
        <w:lastRenderedPageBreak/>
        <w:t>enviados nas requisições, automação na produção de documentação</w:t>
      </w:r>
      <w:r w:rsidR="008277C0">
        <w:rPr>
          <w:rFonts w:eastAsia="Calibri"/>
          <w:lang w:eastAsia="en-US"/>
        </w:rPr>
        <w:t xml:space="preserve"> e processamento mais amigável tanto para máquinas quanto para humanos que interagem com o </w:t>
      </w:r>
      <w:r w:rsidR="008277C0">
        <w:rPr>
          <w:rFonts w:eastAsia="Calibri"/>
          <w:i/>
          <w:lang w:eastAsia="en-US"/>
        </w:rPr>
        <w:t>webservice</w:t>
      </w:r>
      <w:r w:rsidR="008277C0">
        <w:rPr>
          <w:rFonts w:eastAsia="Calibri"/>
          <w:lang w:eastAsia="en-US"/>
        </w:rPr>
        <w:t xml:space="preserve"> </w:t>
      </w:r>
      <w:r w:rsidR="00023A9B">
        <w:rPr>
          <w:rFonts w:eastAsia="Calibri"/>
          <w:lang w:eastAsia="en-US"/>
        </w:rPr>
        <w:fldChar w:fldCharType="begin" w:fldLock="1"/>
      </w:r>
      <w:r w:rsidR="003F2007">
        <w:rPr>
          <w:rFonts w:eastAsia="Calibri"/>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lang w:eastAsia="en-US"/>
        </w:rPr>
        <w:fldChar w:fldCharType="separate"/>
      </w:r>
      <w:r w:rsidR="00672B18" w:rsidRPr="00672B18">
        <w:rPr>
          <w:rFonts w:eastAsia="Calibri"/>
          <w:noProof/>
          <w:lang w:eastAsia="en-US"/>
        </w:rPr>
        <w:t xml:space="preserve">(BOREK </w:t>
      </w:r>
      <w:r w:rsidR="00672B18" w:rsidRPr="00672B18">
        <w:rPr>
          <w:rFonts w:eastAsia="Calibri"/>
          <w:i/>
          <w:noProof/>
          <w:lang w:eastAsia="en-US"/>
        </w:rPr>
        <w:t>et al.</w:t>
      </w:r>
      <w:r w:rsidR="00672B18" w:rsidRPr="00672B18">
        <w:rPr>
          <w:rFonts w:eastAsia="Calibri"/>
          <w:noProof/>
          <w:lang w:eastAsia="en-US"/>
        </w:rPr>
        <w:t>, 2015)</w:t>
      </w:r>
      <w:r w:rsidR="00023A9B">
        <w:rPr>
          <w:rFonts w:eastAsia="Calibri"/>
          <w:lang w:eastAsia="en-US"/>
        </w:rPr>
        <w:fldChar w:fldCharType="end"/>
      </w:r>
      <w:r w:rsidR="00E86304">
        <w:rPr>
          <w:rFonts w:eastAsia="Calibri"/>
          <w:lang w:eastAsia="en-US"/>
        </w:rPr>
        <w:t>.</w:t>
      </w:r>
    </w:p>
    <w:p w14:paraId="44EE2755" w14:textId="01FF73A2" w:rsidR="005F44D5" w:rsidRPr="00DF6781" w:rsidRDefault="00D451D2" w:rsidP="004608EE">
      <w:pPr>
        <w:rPr>
          <w:rFonts w:eastAsia="Calibri"/>
          <w:lang w:eastAsia="en-US"/>
        </w:rPr>
      </w:pPr>
      <w:r>
        <w:rPr>
          <w:rFonts w:eastAsia="Calibri"/>
          <w:lang w:eastAsia="en-US"/>
        </w:rPr>
        <w:t xml:space="preserve">Até o presente momento, essas aplicações eram desenvolvidas utilizando tecnologias como </w:t>
      </w:r>
      <w:r w:rsidRPr="009C43FC">
        <w:rPr>
          <w:rFonts w:eastAsia="Calibri"/>
          <w:i/>
          <w:lang w:eastAsia="en-US"/>
        </w:rPr>
        <w:t>REST</w:t>
      </w:r>
      <w:r>
        <w:rPr>
          <w:rFonts w:eastAsia="Calibri"/>
          <w:lang w:eastAsia="en-US"/>
        </w:rPr>
        <w:t xml:space="preserve"> e </w:t>
      </w:r>
      <w:r w:rsidRPr="009C43FC">
        <w:rPr>
          <w:rFonts w:eastAsia="Calibri"/>
          <w:i/>
          <w:lang w:eastAsia="en-US"/>
        </w:rPr>
        <w:t>SOAP</w:t>
      </w:r>
      <w:r w:rsidR="009C43FC">
        <w:rPr>
          <w:rFonts w:eastAsia="Calibri"/>
          <w:lang w:eastAsia="en-US"/>
        </w:rPr>
        <w:t xml:space="preserve">. </w:t>
      </w:r>
      <w:r w:rsidR="00FE3430">
        <w:rPr>
          <w:rFonts w:eastAsia="Calibri"/>
          <w:lang w:eastAsia="en-US"/>
        </w:rPr>
        <w:t xml:space="preserve">O problema de utilizar essas tecnologias é que às vezes </w:t>
      </w:r>
      <w:r w:rsidR="00943B5C">
        <w:rPr>
          <w:rFonts w:eastAsia="Calibri"/>
          <w:lang w:eastAsia="en-US"/>
        </w:rPr>
        <w:t xml:space="preserve">era necessário </w:t>
      </w:r>
      <w:r w:rsidR="00854955">
        <w:rPr>
          <w:rFonts w:eastAsia="Calibri"/>
          <w:lang w:eastAsia="en-US"/>
        </w:rPr>
        <w:t xml:space="preserve">um nível abstração baixo e sem controle na resposta das requisições. Imagine, por exemplo, </w:t>
      </w:r>
      <w:r w:rsidR="00DF6781">
        <w:rPr>
          <w:rFonts w:eastAsia="Calibri"/>
          <w:lang w:eastAsia="en-US"/>
        </w:rPr>
        <w:t xml:space="preserve">que um usuário fizesse uma requisição em uma </w:t>
      </w:r>
      <w:r w:rsidR="00DF6781">
        <w:rPr>
          <w:rFonts w:eastAsia="Calibri"/>
          <w:i/>
          <w:lang w:eastAsia="en-US"/>
        </w:rPr>
        <w:t>url</w:t>
      </w:r>
      <w:r w:rsidR="00DF6781">
        <w:rPr>
          <w:rFonts w:eastAsia="Calibri"/>
          <w:lang w:eastAsia="en-US"/>
        </w:rPr>
        <w:t xml:space="preserve"> e essa retorna</w:t>
      </w:r>
      <w:r w:rsidR="006F6AD2">
        <w:rPr>
          <w:rFonts w:eastAsia="Calibri"/>
          <w:lang w:eastAsia="en-US"/>
        </w:rPr>
        <w:t>sse uma quantidade imensa de dados, dos quais não seriam usados nem a metade.</w:t>
      </w:r>
      <w:r w:rsidR="00FE3D8A">
        <w:rPr>
          <w:rFonts w:eastAsia="Calibri"/>
          <w:lang w:eastAsia="en-US"/>
        </w:rPr>
        <w:t xml:space="preserve"> Além disso, </w:t>
      </w:r>
      <w:r w:rsidR="00943B5C">
        <w:rPr>
          <w:rFonts w:eastAsia="Calibri"/>
          <w:lang w:eastAsia="en-US"/>
        </w:rPr>
        <w:t xml:space="preserve">o desenvolvedor teria </w:t>
      </w:r>
      <w:r w:rsidR="00FE3D8A">
        <w:rPr>
          <w:rFonts w:eastAsia="Calibri"/>
          <w:lang w:eastAsia="en-US"/>
        </w:rPr>
        <w:t xml:space="preserve">uma resposta no formato </w:t>
      </w:r>
      <w:r w:rsidR="00FE3D8A" w:rsidRPr="00FE3D8A">
        <w:rPr>
          <w:rFonts w:eastAsia="Calibri"/>
          <w:i/>
          <w:lang w:eastAsia="en-US"/>
        </w:rPr>
        <w:t>JSON</w:t>
      </w:r>
      <w:r w:rsidR="003B2849">
        <w:rPr>
          <w:rFonts w:eastAsia="Calibri"/>
          <w:lang w:eastAsia="en-US"/>
        </w:rPr>
        <w:t xml:space="preserve">, que deveria ser </w:t>
      </w:r>
      <w:r w:rsidR="00B4525D">
        <w:rPr>
          <w:rFonts w:eastAsia="Calibri"/>
          <w:lang w:eastAsia="en-US"/>
        </w:rPr>
        <w:t>interpretada pelo cliente (</w:t>
      </w:r>
      <w:r w:rsidR="00D5249D" w:rsidRPr="00D5249D">
        <w:rPr>
          <w:rFonts w:eastAsia="Calibri"/>
          <w:i/>
          <w:lang w:eastAsia="en-US"/>
        </w:rPr>
        <w:t>frontend</w:t>
      </w:r>
      <w:r w:rsidR="00D5249D">
        <w:rPr>
          <w:rFonts w:eastAsia="Calibri"/>
          <w:lang w:eastAsia="en-US"/>
        </w:rPr>
        <w:t xml:space="preserve"> da aplicação, parte que o usuário vê)</w:t>
      </w:r>
      <w:r w:rsidR="00E8565D">
        <w:rPr>
          <w:rFonts w:eastAsia="Calibri"/>
          <w:lang w:eastAsia="en-US"/>
        </w:rPr>
        <w:t xml:space="preserve">, para depois então descartar a maioria desses dados. </w:t>
      </w:r>
      <w:r w:rsidR="00EB50AE">
        <w:rPr>
          <w:rFonts w:eastAsia="Calibri"/>
          <w:lang w:eastAsia="en-US"/>
        </w:rPr>
        <w:t>Por causa dessa requisição, foram consumidos recursos de internet, cliente e servidor</w:t>
      </w:r>
      <w:r w:rsidR="00B4525D">
        <w:rPr>
          <w:rFonts w:eastAsia="Calibri"/>
          <w:lang w:eastAsia="en-US"/>
        </w:rPr>
        <w:t xml:space="preserve"> </w:t>
      </w:r>
      <w:r w:rsidR="006F6AD2">
        <w:rPr>
          <w:rFonts w:eastAsia="Calibri"/>
          <w:lang w:eastAsia="en-US"/>
        </w:rPr>
        <w:fldChar w:fldCharType="begin" w:fldLock="1"/>
      </w:r>
      <w:r w:rsidR="00023A9B">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lang w:eastAsia="en-US"/>
        </w:rPr>
        <w:fldChar w:fldCharType="separate"/>
      </w:r>
      <w:r w:rsidR="006F6AD2" w:rsidRPr="006F6AD2">
        <w:rPr>
          <w:rFonts w:eastAsia="Calibri"/>
          <w:noProof/>
          <w:lang w:eastAsia="en-US"/>
        </w:rPr>
        <w:t>(BRITO; MOMBACH; VALENTE, 2019)</w:t>
      </w:r>
      <w:r w:rsidR="006F6AD2">
        <w:rPr>
          <w:rFonts w:eastAsia="Calibri"/>
          <w:lang w:eastAsia="en-US"/>
        </w:rPr>
        <w:fldChar w:fldCharType="end"/>
      </w:r>
      <w:r w:rsidR="007B522C">
        <w:rPr>
          <w:rFonts w:eastAsia="Calibri"/>
          <w:lang w:eastAsia="en-US"/>
        </w:rPr>
        <w:t>.</w:t>
      </w:r>
    </w:p>
    <w:p w14:paraId="6E5B5826" w14:textId="4003B08B" w:rsidR="00807F28" w:rsidRPr="009536FB" w:rsidRDefault="00807F28" w:rsidP="004608EE">
      <w:pPr>
        <w:rPr>
          <w:rFonts w:eastAsia="Calibri"/>
          <w:lang w:eastAsia="en-US"/>
        </w:rPr>
        <w:pPrChange w:id="512" w:author="Leonardo Ribeiro" w:date="2019-06-03T22:50:00Z">
          <w:pPr>
            <w:spacing w:before="0"/>
          </w:pPr>
        </w:pPrChange>
      </w:pPr>
      <w:r>
        <w:rPr>
          <w:rFonts w:eastAsia="Calibri"/>
          <w:lang w:eastAsia="en-US"/>
        </w:rPr>
        <w:t>N</w:t>
      </w:r>
      <w:r w:rsidR="000C0E13">
        <w:rPr>
          <w:rFonts w:eastAsia="Calibri"/>
          <w:lang w:eastAsia="en-US"/>
        </w:rPr>
        <w:t>este trabalho</w:t>
      </w:r>
      <w:r w:rsidR="002A3600">
        <w:rPr>
          <w:rFonts w:eastAsia="Calibri"/>
          <w:lang w:eastAsia="en-US"/>
        </w:rPr>
        <w:t>, o objetivo</w:t>
      </w:r>
      <w:r w:rsidR="00E855C8">
        <w:rPr>
          <w:rFonts w:eastAsia="Calibri"/>
          <w:lang w:eastAsia="en-US"/>
        </w:rPr>
        <w:t xml:space="preserve"> é</w:t>
      </w:r>
      <w:r w:rsidR="002A3600">
        <w:rPr>
          <w:rFonts w:eastAsia="Calibri"/>
          <w:lang w:eastAsia="en-US"/>
        </w:rPr>
        <w:t xml:space="preserve"> apresentar uma das tecnologias desenvolvidas para construção de </w:t>
      </w:r>
      <w:r w:rsidR="002A3600">
        <w:rPr>
          <w:rFonts w:eastAsia="Calibri"/>
          <w:i/>
          <w:lang w:eastAsia="en-US"/>
        </w:rPr>
        <w:t>webservices</w:t>
      </w:r>
      <w:r w:rsidR="002A3600">
        <w:rPr>
          <w:rFonts w:eastAsia="Calibri"/>
          <w:lang w:eastAsia="en-US"/>
        </w:rPr>
        <w:t>,</w:t>
      </w:r>
      <w:r w:rsidR="00364D21">
        <w:rPr>
          <w:rFonts w:eastAsia="Calibri"/>
          <w:lang w:eastAsia="en-US"/>
        </w:rPr>
        <w:t xml:space="preserve"> proposta e</w:t>
      </w:r>
      <w:r w:rsidR="002A3600">
        <w:rPr>
          <w:rFonts w:eastAsia="Calibri"/>
          <w:lang w:eastAsia="en-US"/>
        </w:rPr>
        <w:t xml:space="preserve"> desenvolvi</w:t>
      </w:r>
      <w:r w:rsidR="006228E2">
        <w:rPr>
          <w:rFonts w:eastAsia="Calibri"/>
          <w:lang w:eastAsia="en-US"/>
        </w:rPr>
        <w:t>da recentemente pelo Facebook</w:t>
      </w:r>
      <w:r w:rsidR="005B5446">
        <w:rPr>
          <w:rFonts w:eastAsia="Calibri"/>
          <w:lang w:eastAsia="en-US"/>
        </w:rPr>
        <w:t xml:space="preserve"> em 2016</w:t>
      </w:r>
      <w:r w:rsidR="006228E2">
        <w:rPr>
          <w:rFonts w:eastAsia="Calibri"/>
          <w:lang w:eastAsia="en-US"/>
        </w:rPr>
        <w:t>, chamada GraphQL.</w:t>
      </w:r>
      <w:r w:rsidR="00F16234">
        <w:rPr>
          <w:rFonts w:eastAsia="Calibri"/>
          <w:lang w:eastAsia="en-US"/>
        </w:rPr>
        <w:t xml:space="preserve"> </w:t>
      </w:r>
      <w:r w:rsidR="00293EC7" w:rsidRPr="00293EC7">
        <w:rPr>
          <w:rFonts w:eastAsia="Calibri"/>
          <w:lang w:eastAsia="en-US"/>
        </w:rPr>
        <w:t>Essa tecnologia</w:t>
      </w:r>
      <w:r w:rsidR="00293EC7" w:rsidRPr="00FE7E59">
        <w:rPr>
          <w:rFonts w:eastAsia="Calibri"/>
          <w:lang w:eastAsia="en-US"/>
        </w:rPr>
        <w:t xml:space="preserve"> </w:t>
      </w:r>
      <w:r w:rsidR="00FE7E59" w:rsidRPr="00FE7E59">
        <w:rPr>
          <w:rFonts w:eastAsia="Calibri"/>
          <w:lang w:eastAsia="en-US"/>
        </w:rPr>
        <w:t>é um</w:t>
      </w:r>
      <w:r w:rsidR="00FE7E59">
        <w:rPr>
          <w:rFonts w:eastAsia="Calibri"/>
          <w:lang w:eastAsia="en-US"/>
        </w:rPr>
        <w:t>a linguagem de consulta proposta</w:t>
      </w:r>
      <w:r w:rsidR="00043FC4">
        <w:rPr>
          <w:rFonts w:eastAsia="Calibri"/>
          <w:lang w:eastAsia="en-US"/>
        </w:rPr>
        <w:t xml:space="preserve"> para implementar APIs (</w:t>
      </w:r>
      <w:r w:rsidR="00043FC4" w:rsidRPr="00BF6992">
        <w:rPr>
          <w:rFonts w:eastAsia="Calibri"/>
          <w:i/>
          <w:lang w:eastAsia="en-US"/>
        </w:rPr>
        <w:t>Application Programming Interface</w:t>
      </w:r>
      <w:r w:rsidR="00043FC4">
        <w:rPr>
          <w:rFonts w:eastAsia="Calibri"/>
          <w:lang w:eastAsia="en-US"/>
        </w:rPr>
        <w:t>) baseadas em aplicaç</w:t>
      </w:r>
      <w:r w:rsidR="00E01AB4">
        <w:rPr>
          <w:rFonts w:eastAsia="Calibri"/>
          <w:lang w:eastAsia="en-US"/>
        </w:rPr>
        <w:t xml:space="preserve">ões web. </w:t>
      </w:r>
      <w:r w:rsidR="006E2618">
        <w:rPr>
          <w:rFonts w:eastAsia="Calibri"/>
          <w:lang w:eastAsia="en-US"/>
        </w:rPr>
        <w:t xml:space="preserve">Essa tecnologia é capaz de solicitar, em uma única requisição, </w:t>
      </w:r>
      <w:r w:rsidR="00CE09AB">
        <w:rPr>
          <w:rFonts w:eastAsia="Calibri"/>
          <w:lang w:eastAsia="en-US"/>
        </w:rPr>
        <w:t xml:space="preserve">respostas complexas apenas com os dados necessários para o </w:t>
      </w:r>
      <w:r w:rsidR="008E12FB">
        <w:rPr>
          <w:rFonts w:eastAsia="Calibri"/>
          <w:lang w:eastAsia="en-US"/>
        </w:rPr>
        <w:t>cliente, evitando consumo desnecessário de recursos</w:t>
      </w:r>
      <w:r w:rsidR="00C23063">
        <w:rPr>
          <w:rFonts w:eastAsia="Calibri"/>
          <w:lang w:eastAsia="en-US"/>
        </w:rPr>
        <w:t>, consequentemente melhorando a performance da requisição</w:t>
      </w:r>
      <w:r w:rsidR="009536FB">
        <w:rPr>
          <w:rFonts w:eastAsia="Calibri"/>
          <w:lang w:eastAsia="en-US"/>
        </w:rPr>
        <w:t xml:space="preserve">. Além disso, essa tecnologia trás uma abordagem diferente na construção de </w:t>
      </w:r>
      <w:r w:rsidR="009536FB" w:rsidRPr="009536FB">
        <w:rPr>
          <w:rFonts w:eastAsia="Calibri"/>
          <w:i/>
          <w:lang w:eastAsia="en-US"/>
        </w:rPr>
        <w:t>APIs</w:t>
      </w:r>
      <w:r w:rsidR="009536FB">
        <w:rPr>
          <w:rFonts w:eastAsia="Calibri"/>
          <w:lang w:eastAsia="en-US"/>
        </w:rPr>
        <w:t xml:space="preserve">, </w:t>
      </w:r>
      <w:r w:rsidR="00F91DEC">
        <w:rPr>
          <w:rFonts w:eastAsia="Calibri"/>
          <w:lang w:eastAsia="en-US"/>
        </w:rPr>
        <w:t>melhorando também a produtividade do desenvolvedor, que será detalhada mais adiante</w:t>
      </w:r>
      <w:r w:rsidR="004D00DC">
        <w:rPr>
          <w:rFonts w:eastAsia="Calibri"/>
          <w:lang w:eastAsia="en-US"/>
        </w:rPr>
        <w:t xml:space="preserve"> </w:t>
      </w:r>
      <w:r w:rsidR="004D00DC">
        <w:rPr>
          <w:rFonts w:eastAsia="Calibri"/>
          <w:lang w:eastAsia="en-US"/>
        </w:rPr>
        <w:fldChar w:fldCharType="begin" w:fldLock="1"/>
      </w:r>
      <w:r w:rsidR="00730CAA">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lang w:eastAsia="en-US"/>
        </w:rPr>
        <w:fldChar w:fldCharType="separate"/>
      </w:r>
      <w:r w:rsidR="004D00DC" w:rsidRPr="004D00DC">
        <w:rPr>
          <w:rFonts w:eastAsia="Calibri"/>
          <w:noProof/>
          <w:lang w:eastAsia="en-US"/>
        </w:rPr>
        <w:t>(BRITO; MOMBACH; VALENTE, 2019)</w:t>
      </w:r>
      <w:r w:rsidR="004D00DC">
        <w:rPr>
          <w:rFonts w:eastAsia="Calibri"/>
          <w:lang w:eastAsia="en-US"/>
        </w:rPr>
        <w:fldChar w:fldCharType="end"/>
      </w:r>
      <w:r w:rsidR="007B522C">
        <w:rPr>
          <w:rFonts w:eastAsia="Calibri"/>
          <w:lang w:eastAsia="en-US"/>
        </w:rPr>
        <w:t>.</w:t>
      </w:r>
    </w:p>
    <w:p w14:paraId="69B03914" w14:textId="58B68AAE" w:rsidR="00A03588" w:rsidRPr="00160448" w:rsidRDefault="00160448" w:rsidP="00160448">
      <w:pPr>
        <w:pStyle w:val="Ttulo1"/>
        <w:rPr>
          <w:ins w:id="513" w:author="Leonardo Ribeiro" w:date="2019-06-03T20:19:00Z"/>
          <w:rFonts w:eastAsia="Calibri"/>
          <w:rPrChange w:id="514" w:author="Leonardo Ribeiro" w:date="2019-06-03T20:20:00Z">
            <w:rPr>
              <w:ins w:id="515" w:author="Leonardo Ribeiro" w:date="2019-06-03T20:19:00Z"/>
              <w:rFonts w:ascii="Verdana" w:eastAsia="Calibri" w:hAnsi="Verdana" w:cs="Times New Roman"/>
              <w:color w:val="FF0000"/>
              <w:sz w:val="20"/>
              <w:szCs w:val="20"/>
              <w:lang w:eastAsia="en-US"/>
            </w:rPr>
          </w:rPrChange>
        </w:rPr>
        <w:pPrChange w:id="516" w:author="Leonardo Ribeiro" w:date="2019-06-03T20:20:00Z">
          <w:pPr>
            <w:suppressAutoHyphens w:val="0"/>
          </w:pPr>
        </w:pPrChange>
      </w:pPr>
      <w:bookmarkStart w:id="517" w:name="_Toc10492843"/>
      <w:ins w:id="518" w:author="Leonardo Ribeiro" w:date="2019-06-03T20:19:00Z">
        <w:r>
          <w:rPr>
            <w:rFonts w:eastAsia="Calibri"/>
          </w:rPr>
          <w:t>2</w:t>
        </w:r>
        <w:r w:rsidR="00A03588" w:rsidRPr="00F24D32">
          <w:rPr>
            <w:rFonts w:eastAsia="Calibri"/>
          </w:rPr>
          <w:t xml:space="preserve">. </w:t>
        </w:r>
        <w:r w:rsidR="00A03588">
          <w:rPr>
            <w:rFonts w:eastAsia="Calibri"/>
          </w:rPr>
          <w:t>Referencial Teórico</w:t>
        </w:r>
        <w:bookmarkEnd w:id="517"/>
      </w:ins>
    </w:p>
    <w:p w14:paraId="254D48DE" w14:textId="5AC1FE64" w:rsidR="007D0F8F" w:rsidRDefault="007B3A51" w:rsidP="004608EE">
      <w:pPr>
        <w:rPr>
          <w:ins w:id="519" w:author="Leonardo Ribeiro" w:date="2019-06-03T20:23:00Z"/>
          <w:rFonts w:eastAsia="Calibri"/>
          <w:lang w:eastAsia="en-US"/>
        </w:rPr>
        <w:pPrChange w:id="520" w:author="Leonardo Ribeiro" w:date="2019-06-03T22:50:00Z">
          <w:pPr>
            <w:suppressAutoHyphens w:val="0"/>
          </w:pPr>
        </w:pPrChange>
      </w:pPr>
      <w:ins w:id="521" w:author="Leonardo Ribeiro" w:date="2019-06-03T20:21:00Z">
        <w:r>
          <w:rPr>
            <w:rFonts w:eastAsia="Calibri"/>
            <w:lang w:eastAsia="en-US"/>
          </w:rPr>
          <w:t xml:space="preserve">No Brasil ainda não há muitas fontes com abordagens </w:t>
        </w:r>
        <w:r w:rsidR="00FA408B">
          <w:rPr>
            <w:rFonts w:eastAsia="Calibri"/>
            <w:lang w:eastAsia="en-US"/>
          </w:rPr>
          <w:t xml:space="preserve">introdutórias e comparativas aos </w:t>
        </w:r>
      </w:ins>
      <w:ins w:id="522" w:author="Leonardo Ribeiro" w:date="2019-06-03T20:22:00Z">
        <w:r w:rsidR="00FA408B">
          <w:rPr>
            <w:rFonts w:eastAsia="Calibri"/>
            <w:lang w:eastAsia="en-US"/>
          </w:rPr>
          <w:t xml:space="preserve">modelos existentes de </w:t>
        </w:r>
        <w:r w:rsidR="00FA408B">
          <w:rPr>
            <w:rFonts w:eastAsia="Calibri"/>
            <w:i/>
            <w:iCs/>
            <w:lang w:eastAsia="en-US"/>
          </w:rPr>
          <w:t>web services</w:t>
        </w:r>
        <w:r w:rsidR="00FA408B">
          <w:rPr>
            <w:rFonts w:eastAsia="Calibri"/>
            <w:lang w:eastAsia="en-US"/>
          </w:rPr>
          <w:t>. Portanto</w:t>
        </w:r>
        <w:r w:rsidR="00DB64F7">
          <w:rPr>
            <w:rFonts w:eastAsia="Calibri"/>
            <w:lang w:eastAsia="en-US"/>
          </w:rPr>
          <w:t xml:space="preserve"> no presente trabalho serão utilizadas fontes estrangeiras na maioria</w:t>
        </w:r>
        <w:r w:rsidR="00245A95">
          <w:rPr>
            <w:rFonts w:eastAsia="Calibri"/>
            <w:lang w:eastAsia="en-US"/>
          </w:rPr>
          <w:t>, analisando e abstraindo dos autor</w:t>
        </w:r>
      </w:ins>
      <w:ins w:id="523" w:author="Leonardo Ribeiro" w:date="2019-06-03T20:23:00Z">
        <w:r w:rsidR="00245A95">
          <w:rPr>
            <w:rFonts w:eastAsia="Calibri"/>
            <w:lang w:eastAsia="en-US"/>
          </w:rPr>
          <w:t>es detalhes significativos para quem ainda não conheça a tecnologia</w:t>
        </w:r>
        <w:r w:rsidR="00776670">
          <w:rPr>
            <w:rFonts w:eastAsia="Calibri"/>
            <w:lang w:eastAsia="en-US"/>
          </w:rPr>
          <w:t xml:space="preserve"> mas gostaria de uma alternativa produtiva para desenvolvimento de APIs.</w:t>
        </w:r>
      </w:ins>
    </w:p>
    <w:p w14:paraId="5F49380A" w14:textId="6B285FC2" w:rsidR="00776670" w:rsidRDefault="004B0F9F" w:rsidP="004608EE">
      <w:pPr>
        <w:rPr>
          <w:ins w:id="524" w:author="Leonardo Ribeiro" w:date="2019-06-03T20:30:00Z"/>
          <w:rFonts w:eastAsia="Calibri"/>
          <w:lang w:eastAsia="en-US"/>
        </w:rPr>
        <w:pPrChange w:id="525" w:author="Leonardo Ribeiro" w:date="2019-06-03T22:50:00Z">
          <w:pPr>
            <w:suppressAutoHyphens w:val="0"/>
          </w:pPr>
        </w:pPrChange>
      </w:pPr>
      <w:ins w:id="526" w:author="Leonardo Ribeiro" w:date="2019-06-03T20:27:00Z">
        <w:r>
          <w:rPr>
            <w:rFonts w:eastAsia="Calibri"/>
            <w:lang w:eastAsia="en-US"/>
          </w:rPr>
          <w:t>Kambona (2016) faz uma abordagem mais introdutória</w:t>
        </w:r>
        <w:r w:rsidR="0017133A">
          <w:rPr>
            <w:rFonts w:eastAsia="Calibri"/>
            <w:lang w:eastAsia="en-US"/>
          </w:rPr>
          <w:t xml:space="preserve"> sobre </w:t>
        </w:r>
      </w:ins>
      <w:ins w:id="527" w:author="Leonardo Ribeiro" w:date="2019-06-03T20:28:00Z">
        <w:r w:rsidR="0017133A">
          <w:rPr>
            <w:rFonts w:eastAsia="Calibri"/>
            <w:lang w:eastAsia="en-US"/>
          </w:rPr>
          <w:t>GraphQL, além de também apresentar ferramentas auxiliares para se trabalhar em conjunto com a tecnologia</w:t>
        </w:r>
        <w:r w:rsidR="00797B36">
          <w:rPr>
            <w:rFonts w:eastAsia="Calibri"/>
            <w:lang w:eastAsia="en-US"/>
          </w:rPr>
          <w:t xml:space="preserve">. Brito (2019), por outro lado, tem o objetivo de auxiliar </w:t>
        </w:r>
        <w:r w:rsidR="00AF0EE5">
          <w:rPr>
            <w:rFonts w:eastAsia="Calibri"/>
            <w:lang w:eastAsia="en-US"/>
          </w:rPr>
          <w:t>técnico</w:t>
        </w:r>
      </w:ins>
      <w:ins w:id="528" w:author="Leonardo Ribeiro" w:date="2019-06-03T20:29:00Z">
        <w:r w:rsidR="00AF0EE5">
          <w:rPr>
            <w:rFonts w:eastAsia="Calibri"/>
            <w:lang w:eastAsia="en-US"/>
          </w:rPr>
          <w:t xml:space="preserve">s que já trabalham com </w:t>
        </w:r>
        <w:r w:rsidR="00AF0EE5">
          <w:rPr>
            <w:rFonts w:eastAsia="Calibri"/>
            <w:lang w:eastAsia="en-US"/>
          </w:rPr>
          <w:lastRenderedPageBreak/>
          <w:t>tecnologia da informação a migrarem de suas arquiteturas REST</w:t>
        </w:r>
        <w:r w:rsidR="00C26AFE">
          <w:rPr>
            <w:rFonts w:eastAsia="Calibri"/>
            <w:lang w:eastAsia="en-US"/>
          </w:rPr>
          <w:t xml:space="preserve"> para GraphQL.</w:t>
        </w:r>
      </w:ins>
      <w:ins w:id="529" w:author="Leonardo Ribeiro" w:date="2019-06-03T20:30:00Z">
        <w:r w:rsidR="00690BE7">
          <w:rPr>
            <w:rFonts w:eastAsia="Calibri"/>
            <w:lang w:eastAsia="en-US"/>
          </w:rPr>
          <w:t xml:space="preserve"> Hartig (2017) leva o assunto de uma forma mais analítica sobre como GraphQL pode ser benéfico ou não</w:t>
        </w:r>
        <w:r w:rsidR="00FD2DAF">
          <w:rPr>
            <w:rFonts w:eastAsia="Calibri"/>
            <w:lang w:eastAsia="en-US"/>
          </w:rPr>
          <w:t xml:space="preserve"> para desenvolvedores.</w:t>
        </w:r>
      </w:ins>
    </w:p>
    <w:p w14:paraId="06EE86EC" w14:textId="12EDDE65" w:rsidR="00FD2DAF" w:rsidRDefault="00FD2DAF" w:rsidP="004608EE">
      <w:pPr>
        <w:rPr>
          <w:ins w:id="530" w:author="Leonardo Ribeiro" w:date="2019-06-03T20:32:00Z"/>
          <w:rFonts w:eastAsia="Calibri"/>
          <w:lang w:eastAsia="en-US"/>
        </w:rPr>
        <w:pPrChange w:id="531" w:author="Leonardo Ribeiro" w:date="2019-06-03T22:50:00Z">
          <w:pPr>
            <w:suppressAutoHyphens w:val="0"/>
          </w:pPr>
        </w:pPrChange>
      </w:pPr>
      <w:ins w:id="532" w:author="Leonardo Ribeiro" w:date="2019-06-03T20:30:00Z">
        <w:r>
          <w:rPr>
            <w:rFonts w:eastAsia="Calibri"/>
            <w:lang w:eastAsia="en-US"/>
          </w:rPr>
          <w:t>O que se pode ver em comum n</w:t>
        </w:r>
      </w:ins>
      <w:ins w:id="533" w:author="Leonardo Ribeiro" w:date="2019-06-03T20:31:00Z">
        <w:r>
          <w:rPr>
            <w:rFonts w:eastAsia="Calibri"/>
            <w:lang w:eastAsia="en-US"/>
          </w:rPr>
          <w:t>a maioria das fontes utilizadas neste trabalho</w:t>
        </w:r>
        <w:r w:rsidR="00DD3882">
          <w:rPr>
            <w:rFonts w:eastAsia="Calibri"/>
            <w:lang w:eastAsia="en-US"/>
          </w:rPr>
          <w:t xml:space="preserve"> é que há uma tendência de uso da ferramenta para os próximos anos, considerando</w:t>
        </w:r>
        <w:r w:rsidR="000260FC">
          <w:rPr>
            <w:rFonts w:eastAsia="Calibri"/>
            <w:lang w:eastAsia="en-US"/>
          </w:rPr>
          <w:t xml:space="preserve"> que, caso contrário, não </w:t>
        </w:r>
      </w:ins>
      <w:ins w:id="534" w:author="Leonardo Ribeiro" w:date="2019-06-03T20:32:00Z">
        <w:r w:rsidR="000260FC">
          <w:rPr>
            <w:rFonts w:eastAsia="Calibri"/>
            <w:lang w:eastAsia="en-US"/>
          </w:rPr>
          <w:t>haveriam livros e trabalhos acadêmicos com tais abordagens desde a publicação da proposta</w:t>
        </w:r>
        <w:r w:rsidR="00B759AE">
          <w:rPr>
            <w:rFonts w:eastAsia="Calibri"/>
            <w:lang w:eastAsia="en-US"/>
          </w:rPr>
          <w:t xml:space="preserve"> do uso da ferramenta pelo facebook em 2016.</w:t>
        </w:r>
      </w:ins>
    </w:p>
    <w:p w14:paraId="4A7993EB" w14:textId="26887CED" w:rsidR="00B759AE" w:rsidRDefault="00B759AE" w:rsidP="004608EE">
      <w:pPr>
        <w:rPr>
          <w:ins w:id="535" w:author="Leonardo Ribeiro" w:date="2019-06-03T20:33:00Z"/>
          <w:rFonts w:eastAsia="Calibri"/>
          <w:lang w:eastAsia="en-US"/>
        </w:rPr>
        <w:pPrChange w:id="536" w:author="Leonardo Ribeiro" w:date="2019-06-03T22:50:00Z">
          <w:pPr>
            <w:suppressAutoHyphens w:val="0"/>
          </w:pPr>
        </w:pPrChange>
      </w:pPr>
      <w:ins w:id="537" w:author="Leonardo Ribeiro" w:date="2019-06-03T20:32:00Z">
        <w:r>
          <w:rPr>
            <w:rFonts w:eastAsia="Calibri"/>
            <w:lang w:eastAsia="en-US"/>
          </w:rPr>
          <w:t>Também é possível validar essa tendência através da ferramenta Google Trends</w:t>
        </w:r>
      </w:ins>
      <w:ins w:id="538" w:author="Leonardo Ribeiro" w:date="2019-06-03T20:33:00Z">
        <w:r w:rsidR="009F0F1C">
          <w:rPr>
            <w:rFonts w:eastAsia="Calibri"/>
            <w:lang w:eastAsia="en-US"/>
          </w:rPr>
          <w:t>:</w:t>
        </w:r>
      </w:ins>
    </w:p>
    <w:p w14:paraId="2B0D2BC4" w14:textId="77777777" w:rsidR="00E01A93" w:rsidRDefault="00E01A93" w:rsidP="00E01A93">
      <w:pPr>
        <w:keepNext/>
        <w:suppressAutoHyphens w:val="0"/>
        <w:rPr>
          <w:ins w:id="539" w:author="Leonardo Ribeiro" w:date="2019-06-03T20:35:00Z"/>
        </w:rPr>
        <w:pPrChange w:id="540" w:author="Leonardo Ribeiro" w:date="2019-06-03T20:35:00Z">
          <w:pPr>
            <w:suppressAutoHyphens w:val="0"/>
          </w:pPr>
        </w:pPrChange>
      </w:pPr>
      <w:ins w:id="541" w:author="Leonardo Ribeiro" w:date="2019-06-03T20:35:00Z">
        <w:r>
          <w:rPr>
            <w:noProof/>
          </w:rPr>
          <w:drawing>
            <wp:inline distT="0" distB="0" distL="0" distR="0" wp14:anchorId="2DBAB067" wp14:editId="4E9C5EBF">
              <wp:extent cx="4914602" cy="3124863"/>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43194" cy="3143043"/>
                      </a:xfrm>
                      <a:prstGeom prst="rect">
                        <a:avLst/>
                      </a:prstGeom>
                    </pic:spPr>
                  </pic:pic>
                </a:graphicData>
              </a:graphic>
            </wp:inline>
          </w:drawing>
        </w:r>
      </w:ins>
    </w:p>
    <w:p w14:paraId="5D2D60B8" w14:textId="2241D140" w:rsidR="009F0F1C" w:rsidRDefault="00E01A93" w:rsidP="00E01A93">
      <w:pPr>
        <w:pStyle w:val="Legenda"/>
        <w:jc w:val="center"/>
        <w:rPr>
          <w:ins w:id="542" w:author="Leonardo Ribeiro" w:date="2019-06-03T20:35:00Z"/>
        </w:rPr>
      </w:pPr>
      <w:bookmarkStart w:id="543" w:name="_Toc10492750"/>
      <w:ins w:id="544" w:author="Leonardo Ribeiro" w:date="2019-06-03T20:35:00Z">
        <w:r>
          <w:t xml:space="preserve">Figura </w:t>
        </w:r>
        <w:r>
          <w:fldChar w:fldCharType="begin"/>
        </w:r>
        <w:r>
          <w:instrText xml:space="preserve"> SEQ Figura \* ARABIC </w:instrText>
        </w:r>
      </w:ins>
      <w:r>
        <w:fldChar w:fldCharType="separate"/>
      </w:r>
      <w:ins w:id="545" w:author="Leonardo Ribeiro" w:date="2019-06-03T21:33:00Z">
        <w:r w:rsidR="00DF4ABD">
          <w:rPr>
            <w:noProof/>
          </w:rPr>
          <w:t>1</w:t>
        </w:r>
      </w:ins>
      <w:ins w:id="546" w:author="Leonardo Ribeiro" w:date="2019-06-03T20:35:00Z">
        <w:r>
          <w:fldChar w:fldCharType="end"/>
        </w:r>
        <w:r>
          <w:t xml:space="preserve"> - Pesquisas do google sobre GraphQL e REST API</w:t>
        </w:r>
        <w:bookmarkEnd w:id="543"/>
      </w:ins>
    </w:p>
    <w:p w14:paraId="407E7586" w14:textId="520CC95B" w:rsidR="00E01A93" w:rsidRPr="00FA408B" w:rsidRDefault="00E01A93" w:rsidP="00E01A93">
      <w:pPr>
        <w:pStyle w:val="Legenda"/>
        <w:jc w:val="center"/>
        <w:rPr>
          <w:ins w:id="547" w:author="Leonardo Ribeiro" w:date="2019-06-03T20:19:00Z"/>
          <w:rFonts w:ascii="Verdana" w:eastAsia="Calibri" w:hAnsi="Verdana" w:cs="Times New Roman"/>
          <w:color w:val="FF0000"/>
          <w:sz w:val="20"/>
          <w:szCs w:val="20"/>
          <w:lang w:eastAsia="en-US"/>
        </w:rPr>
        <w:pPrChange w:id="548" w:author="Leonardo Ribeiro" w:date="2019-06-03T20:35:00Z">
          <w:pPr>
            <w:suppressAutoHyphens w:val="0"/>
          </w:pPr>
        </w:pPrChange>
      </w:pPr>
      <w:ins w:id="549" w:author="Leonardo Ribeiro" w:date="2019-06-03T20:35:00Z">
        <w:r>
          <w:t xml:space="preserve">Fonte: </w:t>
        </w:r>
        <w:r w:rsidR="009C0874">
          <w:t>Produ</w:t>
        </w:r>
      </w:ins>
      <w:ins w:id="550" w:author="Leonardo Ribeiro" w:date="2019-06-03T20:36:00Z">
        <w:r w:rsidR="009C0874">
          <w:t>zido pelo Autor em https://trends.google.com</w:t>
        </w:r>
      </w:ins>
    </w:p>
    <w:p w14:paraId="3429B74C" w14:textId="77777777" w:rsidR="009C0874" w:rsidRDefault="009C0874" w:rsidP="00A03588">
      <w:pPr>
        <w:suppressAutoHyphens w:val="0"/>
        <w:rPr>
          <w:ins w:id="551" w:author="Leonardo Ribeiro" w:date="2019-06-03T20:36:00Z"/>
          <w:rFonts w:ascii="Verdana" w:eastAsia="Calibri" w:hAnsi="Verdana" w:cs="Times New Roman"/>
          <w:color w:val="FF0000"/>
          <w:sz w:val="20"/>
          <w:szCs w:val="20"/>
          <w:lang w:eastAsia="en-US"/>
        </w:rPr>
      </w:pPr>
    </w:p>
    <w:p w14:paraId="349CD330" w14:textId="51AB3B73" w:rsidR="00A80DA2" w:rsidRDefault="0064460B" w:rsidP="00F33A2A">
      <w:pPr>
        <w:rPr>
          <w:ins w:id="552" w:author="Leonardo Ribeiro" w:date="2019-06-03T20:40:00Z"/>
          <w:rFonts w:eastAsia="Calibri"/>
          <w:lang w:eastAsia="en-US"/>
        </w:rPr>
        <w:pPrChange w:id="553" w:author="Leonardo Ribeiro" w:date="2019-06-03T22:50:00Z">
          <w:pPr>
            <w:suppressAutoHyphens w:val="0"/>
          </w:pPr>
        </w:pPrChange>
      </w:pPr>
      <w:ins w:id="554" w:author="Leonardo Ribeiro" w:date="2019-06-03T20:38:00Z">
        <w:r>
          <w:rPr>
            <w:rFonts w:eastAsia="Calibri"/>
            <w:lang w:eastAsia="en-US"/>
          </w:rPr>
          <w:t xml:space="preserve">Uma problemática interessante que os autores </w:t>
        </w:r>
        <w:r w:rsidR="00A0758B">
          <w:rPr>
            <w:rFonts w:eastAsia="Calibri"/>
            <w:lang w:eastAsia="en-US"/>
          </w:rPr>
          <w:t>deixam implícito em seus trabalhos é como a produtivid</w:t>
        </w:r>
      </w:ins>
      <w:ins w:id="555" w:author="Leonardo Ribeiro" w:date="2019-06-03T20:39:00Z">
        <w:r w:rsidR="00A0758B">
          <w:rPr>
            <w:rFonts w:eastAsia="Calibri"/>
            <w:lang w:eastAsia="en-US"/>
          </w:rPr>
          <w:t xml:space="preserve">ade dos desenvolvedores que utilizam a tecnologia GraphQL aumentam em relação ao desenvolvimento de </w:t>
        </w:r>
        <w:r w:rsidR="00A0758B">
          <w:rPr>
            <w:rFonts w:eastAsia="Calibri"/>
            <w:i/>
            <w:iCs/>
            <w:lang w:eastAsia="en-US"/>
          </w:rPr>
          <w:t>web services</w:t>
        </w:r>
        <w:r w:rsidR="00A0758B">
          <w:rPr>
            <w:rFonts w:eastAsia="Calibri"/>
            <w:lang w:eastAsia="en-US"/>
          </w:rPr>
          <w:t xml:space="preserve"> com arquitetura baseada em REST. Porém isso não é apresentado de </w:t>
        </w:r>
        <w:r w:rsidR="00A80DA2">
          <w:rPr>
            <w:rFonts w:eastAsia="Calibri"/>
            <w:lang w:eastAsia="en-US"/>
          </w:rPr>
          <w:t>forma direta</w:t>
        </w:r>
      </w:ins>
      <w:ins w:id="556" w:author="Leonardo Ribeiro" w:date="2019-06-03T20:40:00Z">
        <w:r w:rsidR="00A80DA2">
          <w:rPr>
            <w:rFonts w:eastAsia="Calibri"/>
            <w:lang w:eastAsia="en-US"/>
          </w:rPr>
          <w:t>.</w:t>
        </w:r>
      </w:ins>
    </w:p>
    <w:p w14:paraId="4A397B3F" w14:textId="06A70DA0" w:rsidR="00A03588" w:rsidRDefault="00860510" w:rsidP="00F33A2A">
      <w:pPr>
        <w:rPr>
          <w:ins w:id="557" w:author="Leonardo Ribeiro" w:date="2019-06-03T20:43:00Z"/>
          <w:rFonts w:eastAsia="Calibri"/>
          <w:lang w:eastAsia="en-US"/>
        </w:rPr>
        <w:pPrChange w:id="558" w:author="Leonardo Ribeiro" w:date="2019-06-03T22:50:00Z">
          <w:pPr>
            <w:suppressAutoHyphens w:val="0"/>
          </w:pPr>
        </w:pPrChange>
      </w:pPr>
      <w:ins w:id="559" w:author="Leonardo Ribeiro" w:date="2019-06-03T20:40:00Z">
        <w:r>
          <w:rPr>
            <w:rFonts w:eastAsia="Calibri"/>
            <w:lang w:eastAsia="en-US"/>
          </w:rPr>
          <w:t xml:space="preserve">Portanto, o objetivo deste trabalho é apresentar, quantitativamente utilizando técnica de </w:t>
        </w:r>
        <w:r w:rsidR="00604BBC">
          <w:rPr>
            <w:rFonts w:eastAsia="Calibri"/>
            <w:lang w:eastAsia="en-US"/>
          </w:rPr>
          <w:t>SLOC (</w:t>
        </w:r>
      </w:ins>
      <w:ins w:id="560" w:author="Leonardo Ribeiro" w:date="2019-06-03T20:41:00Z">
        <w:r w:rsidR="00604BBC">
          <w:rPr>
            <w:rFonts w:eastAsia="Calibri"/>
            <w:i/>
            <w:iCs/>
            <w:lang w:eastAsia="en-US"/>
          </w:rPr>
          <w:t>Source Lines of Code</w:t>
        </w:r>
        <w:r w:rsidR="00604BBC">
          <w:rPr>
            <w:rFonts w:eastAsia="Calibri"/>
            <w:lang w:eastAsia="en-US"/>
          </w:rPr>
          <w:t xml:space="preserve"> – Linhas de código fonte)</w:t>
        </w:r>
        <w:r w:rsidR="005D41D5">
          <w:rPr>
            <w:rFonts w:eastAsia="Calibri"/>
            <w:lang w:eastAsia="en-US"/>
          </w:rPr>
          <w:t xml:space="preserve">, </w:t>
        </w:r>
      </w:ins>
      <w:ins w:id="561" w:author="Leonardo Ribeiro" w:date="2019-06-03T20:42:00Z">
        <w:r w:rsidR="005D41D5">
          <w:rPr>
            <w:rFonts w:eastAsia="Calibri"/>
            <w:lang w:eastAsia="en-US"/>
          </w:rPr>
          <w:t>uma meto</w:t>
        </w:r>
        <w:r w:rsidR="007B7096">
          <w:rPr>
            <w:rFonts w:eastAsia="Calibri"/>
            <w:lang w:eastAsia="en-US"/>
          </w:rPr>
          <w:t xml:space="preserve">dologia sugerida no trabalho de </w:t>
        </w:r>
        <w:r w:rsidR="007B7096">
          <w:rPr>
            <w:rFonts w:eastAsia="Calibri"/>
            <w:lang w:eastAsia="en-US"/>
          </w:rPr>
          <w:fldChar w:fldCharType="begin" w:fldLock="1"/>
        </w:r>
      </w:ins>
      <w:r w:rsidR="00A34F76">
        <w:rPr>
          <w:rFonts w:eastAsia="Calibri"/>
          <w:lang w:eastAsia="en-US"/>
        </w:rPr>
        <w:instrText>ADDIN CSL_CITATION {"citationItems":[{"id":"ITEM-1","itemData":{"abstract":"Source Lines of Code (SLOC or LOC) is one of the most widely used sizing metrics in industry and literature. It is the key input for most of major cost estimation models such as COCOMO, SLIM, and SEER-SEM. Although the SEI and the IEEE have established SLOC definitions and guidelines to standardize counting practice, inconsistency in SLOC measurements still exists in industry and research. This problem causes the incomparability of SLOC metric among organizations and the inaccuracy of cost estimation. This report presents a set of counting standards that defines what and how to count SLOC. Our experience with the development and use of the USC CodeCount™ toolset, a popular utility that automates the SLOC counting process, suggests that this problem can be alleviated by the use of a reasonable and unambiguous counting standard guide and with the support of a configurable counting tool.","author":[{"dropping-particle":"","family":"Nguyen","given":"Vu","non-dropping-particle":"","parse-names":false,"suffix":""},{"dropping-particle":"","family":"Deeds-Rubin","given":"Sophia","non-dropping-particle":"","parse-names":false,"suffix":""},{"dropping-particle":"","family":"Tan","given":"Thomas","non-dropping-particle":"","parse-names":false,"suffix":""},{"dropping-particle":"","family":"Boehm","given":"Barry","non-dropping-particle":"","parse-names":false,"suffix":""}],"container-title":"COCOMO II Forum.","id":"ITEM-1","issued":{"date-parts":[["2007"]]},"page":"1-15","title":"A SLOC Counting Standard","type":"article-journal","volume":"2007"},"uris":["http://www.mendeley.com/documents/?uuid=4fd63dcb-ae97-44ae-951f-c934e6ad8020"]}],"mendeley":{"formattedCitation":"(NGUYEN &lt;i&gt;et al.&lt;/i&gt;, 2007)","manualFormatting":"Nguyen (2007)","plainTextFormattedCitation":"(NGUYEN et al., 2007)","previouslyFormattedCitation":"(NGUYEN &lt;i&gt;et al.&lt;/i&gt;, 2007)"},"properties":{"noteIndex":0},"schema":"https://github.com/citation-style-language/schema/raw/master/csl-citation.json"}</w:instrText>
      </w:r>
      <w:r w:rsidR="007B7096">
        <w:rPr>
          <w:rFonts w:eastAsia="Calibri"/>
          <w:lang w:eastAsia="en-US"/>
        </w:rPr>
        <w:fldChar w:fldCharType="separate"/>
      </w:r>
      <w:del w:id="562" w:author="Leonardo Ribeiro" w:date="2019-06-03T20:42:00Z">
        <w:r w:rsidR="007B7096" w:rsidRPr="007B7096" w:rsidDel="00A15021">
          <w:rPr>
            <w:rFonts w:eastAsia="Calibri"/>
            <w:noProof/>
            <w:lang w:eastAsia="en-US"/>
          </w:rPr>
          <w:delText>(</w:delText>
        </w:r>
      </w:del>
      <w:r w:rsidR="007B7096" w:rsidRPr="007B7096">
        <w:rPr>
          <w:rFonts w:eastAsia="Calibri"/>
          <w:noProof/>
          <w:lang w:eastAsia="en-US"/>
        </w:rPr>
        <w:t>N</w:t>
      </w:r>
      <w:ins w:id="563" w:author="Leonardo Ribeiro" w:date="2019-06-03T20:43:00Z">
        <w:r w:rsidR="00A15021">
          <w:rPr>
            <w:rFonts w:eastAsia="Calibri"/>
            <w:noProof/>
            <w:lang w:eastAsia="en-US"/>
          </w:rPr>
          <w:t>guyen</w:t>
        </w:r>
      </w:ins>
      <w:del w:id="564" w:author="Leonardo Ribeiro" w:date="2019-06-03T20:43:00Z">
        <w:r w:rsidR="007B7096" w:rsidRPr="007B7096" w:rsidDel="00A15021">
          <w:rPr>
            <w:rFonts w:eastAsia="Calibri"/>
            <w:noProof/>
            <w:lang w:eastAsia="en-US"/>
          </w:rPr>
          <w:delText>GUYEN</w:delText>
        </w:r>
      </w:del>
      <w:r w:rsidR="007B7096" w:rsidRPr="007B7096">
        <w:rPr>
          <w:rFonts w:eastAsia="Calibri"/>
          <w:noProof/>
          <w:lang w:eastAsia="en-US"/>
        </w:rPr>
        <w:t xml:space="preserve"> </w:t>
      </w:r>
      <w:ins w:id="565" w:author="Leonardo Ribeiro" w:date="2019-06-03T20:42:00Z">
        <w:r w:rsidR="00A15021">
          <w:rPr>
            <w:rFonts w:eastAsia="Calibri"/>
            <w:noProof/>
            <w:lang w:eastAsia="en-US"/>
          </w:rPr>
          <w:t>(</w:t>
        </w:r>
      </w:ins>
      <w:del w:id="566" w:author="Leonardo Ribeiro" w:date="2019-06-03T20:43:00Z">
        <w:r w:rsidR="007B7096" w:rsidRPr="007B7096" w:rsidDel="00E30F73">
          <w:rPr>
            <w:rFonts w:eastAsia="Calibri"/>
            <w:i/>
            <w:noProof/>
            <w:lang w:eastAsia="en-US"/>
          </w:rPr>
          <w:delText>et al.</w:delText>
        </w:r>
        <w:r w:rsidR="007B7096" w:rsidRPr="007B7096" w:rsidDel="00E30F73">
          <w:rPr>
            <w:rFonts w:eastAsia="Calibri"/>
            <w:noProof/>
            <w:lang w:eastAsia="en-US"/>
          </w:rPr>
          <w:delText>, 2</w:delText>
        </w:r>
      </w:del>
      <w:ins w:id="567" w:author="Leonardo Ribeiro" w:date="2019-06-03T20:43:00Z">
        <w:r w:rsidR="00E30F73">
          <w:rPr>
            <w:rFonts w:eastAsia="Calibri"/>
            <w:noProof/>
            <w:lang w:eastAsia="en-US"/>
          </w:rPr>
          <w:t>2</w:t>
        </w:r>
      </w:ins>
      <w:r w:rsidR="007B7096" w:rsidRPr="007B7096">
        <w:rPr>
          <w:rFonts w:eastAsia="Calibri"/>
          <w:noProof/>
          <w:lang w:eastAsia="en-US"/>
        </w:rPr>
        <w:t>007)</w:t>
      </w:r>
      <w:ins w:id="568" w:author="Leonardo Ribeiro" w:date="2019-06-03T20:42:00Z">
        <w:r w:rsidR="007B7096">
          <w:rPr>
            <w:rFonts w:eastAsia="Calibri"/>
            <w:lang w:eastAsia="en-US"/>
          </w:rPr>
          <w:fldChar w:fldCharType="end"/>
        </w:r>
      </w:ins>
      <w:ins w:id="569" w:author="Leonardo Ribeiro" w:date="2019-06-03T20:43:00Z">
        <w:r w:rsidR="00E30F73">
          <w:rPr>
            <w:rFonts w:eastAsia="Calibri"/>
            <w:lang w:eastAsia="en-US"/>
          </w:rPr>
          <w:t xml:space="preserve"> para medir o desenvolvimento de um software.</w:t>
        </w:r>
      </w:ins>
    </w:p>
    <w:p w14:paraId="66350465" w14:textId="572762AE" w:rsidR="00CA2E60" w:rsidRDefault="005C3439" w:rsidP="00F33A2A">
      <w:pPr>
        <w:rPr>
          <w:ins w:id="570" w:author="Leonardo Ribeiro" w:date="2019-06-03T20:47:00Z"/>
          <w:rFonts w:eastAsia="Calibri"/>
          <w:lang w:eastAsia="en-US"/>
        </w:rPr>
      </w:pPr>
      <w:ins w:id="571" w:author="Leonardo Ribeiro" w:date="2019-06-03T20:43:00Z">
        <w:r>
          <w:rPr>
            <w:rFonts w:eastAsia="Calibri"/>
            <w:lang w:eastAsia="en-US"/>
          </w:rPr>
          <w:lastRenderedPageBreak/>
          <w:t>Considerando que quanto menos linhas de código escritas por um desenvolvedor</w:t>
        </w:r>
      </w:ins>
      <w:ins w:id="572" w:author="Leonardo Ribeiro" w:date="2019-06-03T20:44:00Z">
        <w:r>
          <w:rPr>
            <w:rFonts w:eastAsia="Calibri"/>
            <w:lang w:eastAsia="en-US"/>
          </w:rPr>
          <w:t xml:space="preserve"> significa que ele é capaz</w:t>
        </w:r>
      </w:ins>
      <w:ins w:id="573" w:author="Leonardo Ribeiro" w:date="2019-06-03T20:45:00Z">
        <w:r w:rsidR="00E21F78">
          <w:rPr>
            <w:rFonts w:eastAsia="Calibri"/>
            <w:lang w:eastAsia="en-US"/>
          </w:rPr>
          <w:t xml:space="preserve"> de desenvolver mais rápido, essa foi a maneira escolhida para validar a hipótese de que GraphQL pode ser mais produtivo, comparado a </w:t>
        </w:r>
        <w:r w:rsidR="00CA2E60">
          <w:rPr>
            <w:rFonts w:eastAsia="Calibri"/>
            <w:lang w:eastAsia="en-US"/>
          </w:rPr>
          <w:t>aplicações que utilizam arquitetura REST.</w:t>
        </w:r>
      </w:ins>
      <w:ins w:id="574" w:author="Leonardo Ribeiro" w:date="2019-06-03T20:47:00Z">
        <w:r w:rsidR="0087146C">
          <w:rPr>
            <w:rFonts w:eastAsia="Calibri"/>
            <w:lang w:eastAsia="en-US"/>
          </w:rPr>
          <w:t xml:space="preserve"> Também</w:t>
        </w:r>
      </w:ins>
      <w:ins w:id="575" w:author="Leonardo Ribeiro" w:date="2019-06-03T20:45:00Z">
        <w:r w:rsidR="00CA2E60">
          <w:rPr>
            <w:rFonts w:eastAsia="Calibri"/>
            <w:lang w:eastAsia="en-US"/>
          </w:rPr>
          <w:t xml:space="preserve"> serão comparados </w:t>
        </w:r>
      </w:ins>
      <w:ins w:id="576" w:author="Leonardo Ribeiro" w:date="2019-06-03T20:46:00Z">
        <w:r w:rsidR="004B17AC">
          <w:rPr>
            <w:rFonts w:eastAsia="Calibri"/>
            <w:lang w:eastAsia="en-US"/>
          </w:rPr>
          <w:t>tempo de requisição e resposta do servidor e tamanho de bytes retornados</w:t>
        </w:r>
        <w:r w:rsidR="00557697">
          <w:rPr>
            <w:rFonts w:eastAsia="Calibri"/>
            <w:lang w:eastAsia="en-US"/>
          </w:rPr>
          <w:t>, que são métricas disponíveis em qualquer browser moderno.</w:t>
        </w:r>
      </w:ins>
    </w:p>
    <w:p w14:paraId="1D019211" w14:textId="0D9C74DA" w:rsidR="0087146C" w:rsidRDefault="0087146C" w:rsidP="00F33A2A">
      <w:pPr>
        <w:rPr>
          <w:ins w:id="577" w:author="Leonardo Ribeiro" w:date="2019-06-03T20:50:00Z"/>
          <w:rFonts w:eastAsia="Calibri"/>
          <w:lang w:eastAsia="en-US"/>
        </w:rPr>
      </w:pPr>
      <w:ins w:id="578" w:author="Leonardo Ribeiro" w:date="2019-06-03T20:47:00Z">
        <w:r>
          <w:rPr>
            <w:rFonts w:eastAsia="Calibri"/>
            <w:lang w:eastAsia="en-US"/>
          </w:rPr>
          <w:t>A metologia utilizada para testar e provar a hipótese do presente trabalho será o estudo de caso, onde o autor desenvolverá 2</w:t>
        </w:r>
      </w:ins>
      <w:ins w:id="579" w:author="Leonardo Ribeiro" w:date="2019-06-03T20:48:00Z">
        <w:r>
          <w:rPr>
            <w:rFonts w:eastAsia="Calibri"/>
            <w:lang w:eastAsia="en-US"/>
          </w:rPr>
          <w:t xml:space="preserve"> (duas)</w:t>
        </w:r>
      </w:ins>
      <w:ins w:id="580" w:author="Leonardo Ribeiro" w:date="2019-06-03T20:47:00Z">
        <w:r>
          <w:rPr>
            <w:rFonts w:eastAsia="Calibri"/>
            <w:lang w:eastAsia="en-US"/>
          </w:rPr>
          <w:t xml:space="preserve"> aplicações </w:t>
        </w:r>
      </w:ins>
      <w:ins w:id="581" w:author="Leonardo Ribeiro" w:date="2019-06-03T20:48:00Z">
        <w:r>
          <w:rPr>
            <w:rFonts w:eastAsia="Calibri"/>
            <w:lang w:eastAsia="en-US"/>
          </w:rPr>
          <w:t xml:space="preserve">similares, sendo uma utilizando </w:t>
        </w:r>
        <w:r w:rsidR="00CD13B6">
          <w:rPr>
            <w:rFonts w:eastAsia="Calibri"/>
            <w:lang w:eastAsia="en-US"/>
          </w:rPr>
          <w:t>arquitetura REST e outra utilizando GraphQL, assim será possível fazer uma comparação mais realística</w:t>
        </w:r>
        <w:r w:rsidR="006B1277">
          <w:rPr>
            <w:rFonts w:eastAsia="Calibri"/>
            <w:lang w:eastAsia="en-US"/>
          </w:rPr>
          <w:t xml:space="preserve"> de como ambas </w:t>
        </w:r>
      </w:ins>
      <w:ins w:id="582" w:author="Leonardo Ribeiro" w:date="2019-06-03T20:49:00Z">
        <w:r w:rsidR="00143BE9">
          <w:rPr>
            <w:rFonts w:eastAsia="Calibri"/>
            <w:lang w:eastAsia="en-US"/>
          </w:rPr>
          <w:t>apresentam as métricas citadas.</w:t>
        </w:r>
      </w:ins>
    </w:p>
    <w:p w14:paraId="463B75EF" w14:textId="5CA5C7DC" w:rsidR="00143BE9" w:rsidRDefault="00143BE9" w:rsidP="00F33A2A">
      <w:pPr>
        <w:rPr>
          <w:ins w:id="583" w:author="Leonardo Ribeiro" w:date="2019-06-03T20:56:00Z"/>
          <w:rFonts w:eastAsia="Calibri"/>
        </w:rPr>
      </w:pPr>
      <w:ins w:id="584" w:author="Leonardo Ribeiro" w:date="2019-06-03T20:50:00Z">
        <w:r>
          <w:rPr>
            <w:rFonts w:eastAsia="Calibri"/>
            <w:lang w:eastAsia="en-US"/>
          </w:rPr>
          <w:t>A coleta dos dados serão feitas</w:t>
        </w:r>
        <w:r w:rsidR="00927397">
          <w:rPr>
            <w:rFonts w:eastAsia="Calibri"/>
            <w:lang w:eastAsia="en-US"/>
          </w:rPr>
          <w:t>, na maioria, manualmente. Exceto pela quantidade de linhas de código, que pode ser</w:t>
        </w:r>
      </w:ins>
      <w:ins w:id="585" w:author="Leonardo Ribeiro" w:date="2019-06-03T20:51:00Z">
        <w:r w:rsidR="00513089">
          <w:rPr>
            <w:rFonts w:eastAsia="Calibri"/>
            <w:lang w:eastAsia="en-US"/>
          </w:rPr>
          <w:t xml:space="preserve"> adquirida de através de uma ferramenta </w:t>
        </w:r>
      </w:ins>
      <w:ins w:id="586" w:author="Leonardo Ribeiro" w:date="2019-06-03T20:52:00Z">
        <w:r w:rsidR="00E135B4" w:rsidRPr="00677AB3">
          <w:rPr>
            <w:rFonts w:eastAsia="Calibri"/>
            <w:i/>
            <w:iCs/>
            <w:lang w:eastAsia="en-US"/>
            <w:rPrChange w:id="587" w:author="Leonardo Ribeiro" w:date="2019-06-03T22:50:00Z">
              <w:rPr>
                <w:rFonts w:eastAsia="Calibri"/>
                <w:lang w:eastAsia="en-US"/>
              </w:rPr>
            </w:rPrChange>
          </w:rPr>
          <w:t>git</w:t>
        </w:r>
        <w:r w:rsidR="00E135B4">
          <w:rPr>
            <w:rFonts w:eastAsia="Calibri"/>
            <w:lang w:eastAsia="en-US"/>
          </w:rPr>
          <w:t xml:space="preserve"> com o comando</w:t>
        </w:r>
        <w:r w:rsidR="00BF5584">
          <w:rPr>
            <w:rFonts w:eastAsia="Calibri"/>
            <w:lang w:eastAsia="en-US"/>
          </w:rPr>
          <w:t xml:space="preserve"> </w:t>
        </w:r>
      </w:ins>
      <w:ins w:id="588" w:author="Leonardo Ribeiro" w:date="2019-06-03T20:53:00Z">
        <w:r w:rsidR="00BF5584">
          <w:rPr>
            <w:rFonts w:eastAsia="Calibri"/>
            <w:lang w:eastAsia="en-US"/>
          </w:rPr>
          <w:t>“</w:t>
        </w:r>
      </w:ins>
      <w:ins w:id="589" w:author="Leonardo Ribeiro" w:date="2019-06-03T20:52:00Z">
        <w:r w:rsidR="00BF5584" w:rsidRPr="00BF5584">
          <w:rPr>
            <w:rFonts w:eastAsia="Calibri"/>
            <w:lang w:eastAsia="en-US"/>
          </w:rPr>
          <w:t>git ls-files | xargs wc -l</w:t>
        </w:r>
        <w:r w:rsidR="00BF5584">
          <w:rPr>
            <w:rFonts w:eastAsia="Calibri"/>
            <w:lang w:eastAsia="en-US"/>
          </w:rPr>
          <w:t>”</w:t>
        </w:r>
      </w:ins>
      <w:ins w:id="590" w:author="Leonardo Ribeiro" w:date="2019-06-03T20:53:00Z">
        <w:r w:rsidR="00BF5584">
          <w:rPr>
            <w:rFonts w:eastAsia="Calibri"/>
            <w:lang w:eastAsia="en-US"/>
          </w:rPr>
          <w:t>, que poderá listar todos os arquivos do projeto</w:t>
        </w:r>
        <w:r w:rsidR="00316D45">
          <w:rPr>
            <w:rFonts w:eastAsia="Calibri"/>
            <w:lang w:eastAsia="en-US"/>
          </w:rPr>
          <w:t xml:space="preserve"> </w:t>
        </w:r>
      </w:ins>
      <w:ins w:id="591" w:author="Leonardo Ribeiro" w:date="2019-06-03T20:54:00Z">
        <w:r w:rsidR="000B507B">
          <w:rPr>
            <w:rFonts w:eastAsia="Calibri"/>
            <w:lang w:eastAsia="en-US"/>
          </w:rPr>
          <w:t>e a quantidade de linhas de código de cada um</w:t>
        </w:r>
        <w:r w:rsidR="008A0030">
          <w:rPr>
            <w:rFonts w:eastAsia="Calibri"/>
            <w:lang w:eastAsia="en-US"/>
          </w:rPr>
          <w:t>,</w:t>
        </w:r>
      </w:ins>
      <w:ins w:id="592" w:author="Leonardo Ribeiro" w:date="2019-06-03T20:55:00Z">
        <w:r w:rsidR="008A0030">
          <w:rPr>
            <w:rFonts w:eastAsia="Calibri"/>
            <w:lang w:eastAsia="en-US"/>
          </w:rPr>
          <w:t xml:space="preserve"> </w:t>
        </w:r>
      </w:ins>
      <w:ins w:id="593" w:author="Leonardo Ribeiro" w:date="2019-06-03T20:53:00Z">
        <w:r w:rsidR="00316D45">
          <w:rPr>
            <w:rFonts w:eastAsia="Calibri"/>
            <w:lang w:eastAsia="en-US"/>
          </w:rPr>
          <w:t xml:space="preserve">em uma ferramenta de linha de comando como </w:t>
        </w:r>
        <w:r w:rsidR="00316D45">
          <w:rPr>
            <w:rFonts w:eastAsia="Calibri"/>
            <w:i/>
            <w:iCs/>
            <w:lang w:eastAsia="en-US"/>
          </w:rPr>
          <w:t>bash</w:t>
        </w:r>
        <w:r w:rsidR="00316D45">
          <w:rPr>
            <w:rFonts w:eastAsia="Calibri"/>
            <w:lang w:eastAsia="en-US"/>
          </w:rPr>
          <w:t xml:space="preserve"> (do Linux)</w:t>
        </w:r>
        <w:r w:rsidR="000F7741">
          <w:rPr>
            <w:rFonts w:eastAsia="Calibri"/>
            <w:lang w:eastAsia="en-US"/>
          </w:rPr>
          <w:t xml:space="preserve">, terminal (do </w:t>
        </w:r>
      </w:ins>
      <w:ins w:id="594" w:author="Leonardo Ribeiro" w:date="2019-06-03T20:54:00Z">
        <w:r w:rsidR="000F7741">
          <w:rPr>
            <w:rFonts w:eastAsia="Calibri"/>
            <w:lang w:eastAsia="en-US"/>
          </w:rPr>
          <w:t xml:space="preserve">MacOS) ou </w:t>
        </w:r>
        <w:r w:rsidR="000F7741">
          <w:rPr>
            <w:rFonts w:eastAsia="Calibri"/>
            <w:i/>
            <w:iCs/>
            <w:lang w:eastAsia="en-US"/>
          </w:rPr>
          <w:t>cmd</w:t>
        </w:r>
        <w:r w:rsidR="000F7741">
          <w:rPr>
            <w:rFonts w:eastAsia="Calibri"/>
            <w:lang w:eastAsia="en-US"/>
          </w:rPr>
          <w:t xml:space="preserve"> e </w:t>
        </w:r>
        <w:r w:rsidR="000F7741">
          <w:rPr>
            <w:rFonts w:eastAsia="Calibri"/>
            <w:i/>
            <w:iCs/>
            <w:lang w:eastAsia="en-US"/>
          </w:rPr>
          <w:t>powershel</w:t>
        </w:r>
        <w:r w:rsidR="000F7741">
          <w:rPr>
            <w:rFonts w:eastAsia="Calibri"/>
          </w:rPr>
          <w:t xml:space="preserve"> (do Windows)</w:t>
        </w:r>
        <w:r w:rsidR="000B507B">
          <w:rPr>
            <w:rFonts w:eastAsia="Calibri"/>
          </w:rPr>
          <w:t>.</w:t>
        </w:r>
      </w:ins>
      <w:ins w:id="595" w:author="Leonardo Ribeiro" w:date="2019-06-03T20:55:00Z">
        <w:r w:rsidR="008A0030">
          <w:rPr>
            <w:rFonts w:eastAsia="Calibri"/>
          </w:rPr>
          <w:t xml:space="preserve"> Após a listagem desses documentos, basta fazer a somatória da quantidade de linhas de cada </w:t>
        </w:r>
        <w:r w:rsidR="00EA2ADB">
          <w:rPr>
            <w:rFonts w:eastAsia="Calibri"/>
          </w:rPr>
          <w:t>arquivo.</w:t>
        </w:r>
      </w:ins>
    </w:p>
    <w:p w14:paraId="5EF12DFE" w14:textId="5FD1D84C" w:rsidR="00EA2ADB" w:rsidRDefault="00EA2ADB" w:rsidP="00F33A2A">
      <w:pPr>
        <w:rPr>
          <w:ins w:id="596" w:author="Leonardo Ribeiro" w:date="2019-06-03T20:57:00Z"/>
          <w:rFonts w:eastAsia="Calibri"/>
        </w:rPr>
      </w:pPr>
      <w:ins w:id="597" w:author="Leonardo Ribeiro" w:date="2019-06-03T20:56:00Z">
        <w:r>
          <w:rPr>
            <w:rFonts w:eastAsia="Calibri"/>
          </w:rPr>
          <w:t>Para coletar o tempo de requisição</w:t>
        </w:r>
      </w:ins>
      <w:ins w:id="598" w:author="Leonardo Ribeiro" w:date="2019-06-03T20:57:00Z">
        <w:r w:rsidR="009F5B68">
          <w:rPr>
            <w:rFonts w:eastAsia="Calibri"/>
          </w:rPr>
          <w:t xml:space="preserve"> e tamanho de bytes</w:t>
        </w:r>
      </w:ins>
      <w:ins w:id="599" w:author="Leonardo Ribeiro" w:date="2019-06-03T20:56:00Z">
        <w:r>
          <w:rPr>
            <w:rFonts w:eastAsia="Calibri"/>
          </w:rPr>
          <w:t xml:space="preserve">, será utilizado o </w:t>
        </w:r>
        <w:r>
          <w:rPr>
            <w:rFonts w:eastAsia="Calibri"/>
            <w:i/>
            <w:iCs/>
          </w:rPr>
          <w:t>browser</w:t>
        </w:r>
        <w:r>
          <w:rPr>
            <w:rFonts w:eastAsia="Calibri"/>
          </w:rPr>
          <w:t xml:space="preserve"> Google Chrome, que possui ferramentas para desenvolvedores analisarem</w:t>
        </w:r>
        <w:r w:rsidR="009F5B68">
          <w:rPr>
            <w:rFonts w:eastAsia="Calibri"/>
          </w:rPr>
          <w:t xml:space="preserve"> as atividades de rede, que contém dados de cada requisição feita do cliente para </w:t>
        </w:r>
      </w:ins>
      <w:ins w:id="600" w:author="Leonardo Ribeiro" w:date="2019-06-03T20:57:00Z">
        <w:r w:rsidR="009F5B68">
          <w:rPr>
            <w:rFonts w:eastAsia="Calibri"/>
          </w:rPr>
          <w:t>o servidor</w:t>
        </w:r>
        <w:r w:rsidR="00574F44">
          <w:rPr>
            <w:rFonts w:eastAsia="Calibri"/>
          </w:rPr>
          <w:t>, incluindo o tempo de requisição e tamanho da resposta do servidor.</w:t>
        </w:r>
      </w:ins>
    </w:p>
    <w:p w14:paraId="3F521728" w14:textId="23A9F23F" w:rsidR="004042E6" w:rsidRPr="006A0B2D" w:rsidRDefault="00574F44" w:rsidP="006A0B2D">
      <w:pPr>
        <w:rPr>
          <w:rFonts w:eastAsia="Calibri"/>
          <w:rPrChange w:id="601" w:author="Leonardo Ribeiro" w:date="2019-06-03T22:50:00Z">
            <w:rPr>
              <w:rFonts w:eastAsia="Calibri" w:cs="Times New Roman"/>
              <w:szCs w:val="22"/>
              <w:lang w:eastAsia="en-US"/>
            </w:rPr>
          </w:rPrChange>
        </w:rPr>
        <w:pPrChange w:id="602" w:author="Leonardo Ribeiro" w:date="2019-06-03T22:50:00Z">
          <w:pPr>
            <w:suppressAutoHyphens w:val="0"/>
          </w:pPr>
        </w:pPrChange>
      </w:pPr>
      <w:ins w:id="603" w:author="Leonardo Ribeiro" w:date="2019-06-03T20:57:00Z">
        <w:r>
          <w:rPr>
            <w:rFonts w:eastAsia="Calibri"/>
          </w:rPr>
          <w:t>Após a coleta dos dados, serão criados gráficos</w:t>
        </w:r>
        <w:r w:rsidR="0022131A">
          <w:rPr>
            <w:rFonts w:eastAsia="Calibri"/>
          </w:rPr>
          <w:t xml:space="preserve"> comparando ambas</w:t>
        </w:r>
      </w:ins>
      <w:ins w:id="604" w:author="Leonardo Ribeiro" w:date="2019-06-03T20:58:00Z">
        <w:r w:rsidR="0022131A">
          <w:rPr>
            <w:rFonts w:eastAsia="Calibri"/>
          </w:rPr>
          <w:t xml:space="preserve"> as aplicações lado a lado, tendo assim uma maneira fácil de validar</w:t>
        </w:r>
        <w:r w:rsidR="003D28AE">
          <w:rPr>
            <w:rFonts w:eastAsia="Calibri"/>
          </w:rPr>
          <w:t xml:space="preserve"> as hipóteses apresentadas.</w:t>
        </w:r>
      </w:ins>
    </w:p>
    <w:p w14:paraId="0C10B66B" w14:textId="20C6A6E7" w:rsidR="004D00DC" w:rsidRPr="004D00DC" w:rsidRDefault="00626294" w:rsidP="00F40873">
      <w:pPr>
        <w:pStyle w:val="Ttulo1"/>
        <w:numPr>
          <w:ilvl w:val="0"/>
          <w:numId w:val="38"/>
        </w:numPr>
        <w:rPr>
          <w:lang w:eastAsia="pt-BR"/>
        </w:rPr>
        <w:pPrChange w:id="605" w:author="Leonardo Ribeiro" w:date="2019-06-03T20:59:00Z">
          <w:pPr>
            <w:pStyle w:val="Ttulo1"/>
            <w:numPr>
              <w:numId w:val="34"/>
            </w:numPr>
            <w:ind w:left="1211" w:hanging="360"/>
          </w:pPr>
        </w:pPrChange>
      </w:pPr>
      <w:bookmarkStart w:id="606" w:name="_Toc10492844"/>
      <w:r w:rsidRPr="00F91DEC">
        <w:rPr>
          <w:color w:val="auto"/>
          <w:lang w:eastAsia="pt-BR"/>
        </w:rPr>
        <w:t>World Wide Web</w:t>
      </w:r>
      <w:bookmarkEnd w:id="606"/>
    </w:p>
    <w:p w14:paraId="1B4D7629" w14:textId="67ADBBCE" w:rsidR="007B522C" w:rsidDel="000B7C7C" w:rsidRDefault="001B718C" w:rsidP="007B522C">
      <w:pPr>
        <w:rPr>
          <w:del w:id="607" w:author="Leonardo Ribeiro" w:date="2019-06-03T22:50:00Z"/>
          <w:lang w:eastAsia="pt-BR"/>
        </w:rPr>
      </w:pPr>
      <w:r w:rsidRPr="001B718C">
        <w:rPr>
          <w:lang w:eastAsia="pt-BR"/>
        </w:rPr>
        <w:t>Para entendermos melhor o funcionamento das aplicações web, precisamos antes entender o que é exatamente web e como surgiu o famoso “</w:t>
      </w:r>
      <w:r w:rsidRPr="001B718C">
        <w:rPr>
          <w:i/>
          <w:lang w:eastAsia="pt-BR"/>
        </w:rPr>
        <w:t>www</w:t>
      </w:r>
      <w:r w:rsidRPr="001B718C">
        <w:rPr>
          <w:lang w:eastAsia="pt-BR"/>
        </w:rPr>
        <w:t>”. Para isso, a seguir, vamos abordar uma breve história sobre o surgimento da internet, sua evolução até o dia de hoje e depois, também abordaremos um pouco sobre como são criados os web sites e aplicações web que acessamos diariamente.</w:t>
      </w:r>
    </w:p>
    <w:p w14:paraId="50B24FC8" w14:textId="77777777" w:rsidR="004042E6" w:rsidRPr="00A264E4" w:rsidRDefault="004042E6" w:rsidP="000B7C7C">
      <w:pPr>
        <w:rPr>
          <w:lang w:eastAsia="pt-BR"/>
        </w:rPr>
      </w:pPr>
    </w:p>
    <w:p w14:paraId="2DC0B7E9" w14:textId="52DE5D1D" w:rsidR="001B718C" w:rsidRPr="00F40873" w:rsidRDefault="001B718C" w:rsidP="00F40873">
      <w:pPr>
        <w:pStyle w:val="PargrafodaLista"/>
        <w:numPr>
          <w:ilvl w:val="1"/>
          <w:numId w:val="38"/>
        </w:numPr>
        <w:spacing w:before="360" w:after="360"/>
        <w:outlineLvl w:val="1"/>
        <w:rPr>
          <w:b/>
          <w:color w:val="auto"/>
          <w:lang w:eastAsia="pt-BR"/>
          <w:rPrChange w:id="608" w:author="Leonardo Ribeiro" w:date="2019-06-03T20:59:00Z">
            <w:rPr>
              <w:lang w:eastAsia="pt-BR"/>
            </w:rPr>
          </w:rPrChange>
        </w:rPr>
        <w:pPrChange w:id="609" w:author="Leonardo Ribeiro" w:date="2019-06-03T20:59:00Z">
          <w:pPr>
            <w:numPr>
              <w:ilvl w:val="1"/>
              <w:numId w:val="34"/>
            </w:numPr>
            <w:spacing w:before="360" w:after="360"/>
            <w:ind w:left="1211" w:hanging="360"/>
            <w:outlineLvl w:val="1"/>
          </w:pPr>
        </w:pPrChange>
      </w:pPr>
      <w:bookmarkStart w:id="610" w:name="_Toc7286703"/>
      <w:bookmarkStart w:id="611" w:name="_Toc10492845"/>
      <w:r w:rsidRPr="00F40873">
        <w:rPr>
          <w:b/>
          <w:color w:val="auto"/>
          <w:lang w:eastAsia="pt-BR"/>
          <w:rPrChange w:id="612" w:author="Leonardo Ribeiro" w:date="2019-06-03T20:59:00Z">
            <w:rPr>
              <w:lang w:eastAsia="pt-BR"/>
            </w:rPr>
          </w:rPrChange>
        </w:rPr>
        <w:lastRenderedPageBreak/>
        <w:t>Uma breve história</w:t>
      </w:r>
      <w:bookmarkEnd w:id="610"/>
      <w:bookmarkEnd w:id="611"/>
    </w:p>
    <w:p w14:paraId="68A70F93" w14:textId="77777777" w:rsidR="007B522C" w:rsidRDefault="001B718C" w:rsidP="00F33A2A">
      <w:pPr>
        <w:rPr>
          <w:lang w:eastAsia="pt-BR"/>
        </w:rPr>
      </w:pPr>
      <w:r w:rsidRPr="001B718C">
        <w:rPr>
          <w:lang w:eastAsia="pt-BR"/>
        </w:rPr>
        <w:t xml:space="preserve">O primeiro passo para o que hoje conhecemos como internet começou no dia 29 de Agosto de 1949, quando a União Soviética detonou sua primeira arma nuclear, um evento marcante no pós-guerra entre seu confronto com os Estados Unidos, na segunda guerra mundial. Como os aviões eram a única maneira de levar uma bomba nuclear naquela época, a defesa aérea se tornou uma preocupação e prioridade imediata para os Estados Unidos. Em 1948, a força aérea já havia estudado a necessidade de um sistema de redes para notificação antecipada para a defesa aérea. Para isso, o professor do </w:t>
      </w:r>
      <w:r w:rsidRPr="001B718C">
        <w:rPr>
          <w:i/>
          <w:lang w:eastAsia="pt-BR"/>
        </w:rPr>
        <w:t xml:space="preserve">Massachussetts Institute of Technology </w:t>
      </w:r>
      <w:r w:rsidRPr="001B718C">
        <w:rPr>
          <w:lang w:eastAsia="pt-BR"/>
        </w:rPr>
        <w:t xml:space="preserve">(Instituto Tecnológico de Massachussetts), George Valley foi nomeado para recomendar um sistema melhorado que resolvesse as deficiências da rede de radares da época, o qual deveria ser montado as pressas. Os dados gerados pelos radares eram escritos a mão utilizando lápis de graxa em sentido inverso em placas transparent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7B522C">
        <w:rPr>
          <w:lang w:eastAsia="pt-BR"/>
        </w:rPr>
        <w:t>.</w:t>
      </w:r>
    </w:p>
    <w:p w14:paraId="6BFBDB14" w14:textId="6E9BB30C" w:rsidR="00EC7E06" w:rsidRDefault="001B718C" w:rsidP="00F33A2A">
      <w:pPr>
        <w:rPr>
          <w:lang w:eastAsia="pt-BR"/>
        </w:rPr>
      </w:pPr>
      <w:r w:rsidRPr="001B718C">
        <w:rPr>
          <w:lang w:eastAsia="pt-BR"/>
        </w:rPr>
        <w:t xml:space="preserve">Para automatizar </w:t>
      </w:r>
      <w:del w:id="613" w:author="Leonardo Ribeiro" w:date="2019-06-03T22:42:00Z">
        <w:r w:rsidRPr="001B718C" w:rsidDel="0093152B">
          <w:rPr>
            <w:lang w:eastAsia="pt-BR"/>
          </w:rPr>
          <w:delText xml:space="preserve">esse </w:delText>
        </w:r>
      </w:del>
      <w:ins w:id="614" w:author="Leonardo Ribeiro" w:date="2019-06-03T22:42:00Z">
        <w:r w:rsidR="0093152B">
          <w:rPr>
            <w:lang w:eastAsia="pt-BR"/>
          </w:rPr>
          <w:t>o processo manual</w:t>
        </w:r>
      </w:ins>
      <w:del w:id="615" w:author="Leonardo Ribeiro" w:date="2019-06-03T22:42:00Z">
        <w:r w:rsidRPr="001B718C" w:rsidDel="0093152B">
          <w:rPr>
            <w:lang w:eastAsia="pt-BR"/>
          </w:rPr>
          <w:delText>processo</w:delText>
        </w:r>
      </w:del>
      <w:r w:rsidRPr="001B718C">
        <w:rPr>
          <w:lang w:eastAsia="pt-BR"/>
        </w:rPr>
        <w:t>, a ADSEC (</w:t>
      </w:r>
      <w:r w:rsidRPr="001B718C">
        <w:rPr>
          <w:i/>
          <w:lang w:eastAsia="pt-BR"/>
        </w:rPr>
        <w:t>Air Defense System Engineering Committee</w:t>
      </w:r>
      <w:r w:rsidRPr="001B718C">
        <w:rPr>
          <w:lang w:eastAsia="pt-BR"/>
        </w:rPr>
        <w:t xml:space="preserve"> - Comitê de Engenharia do Sistema de Defesa Aérea) recomendou a automação desse processo através da digitalização dessas informações. Essas informações seriam enviadas através das redes de telefones</w:t>
      </w:r>
      <w:ins w:id="616" w:author="Leonardo Ribeiro" w:date="2019-06-03T22:43:00Z">
        <w:r w:rsidR="00A44443">
          <w:rPr>
            <w:lang w:eastAsia="pt-BR"/>
          </w:rPr>
          <w:t xml:space="preserve"> ao invés de serem escritas manualmente</w:t>
        </w:r>
      </w:ins>
      <w:r w:rsidRPr="001B718C">
        <w:rPr>
          <w:lang w:eastAsia="pt-BR"/>
        </w:rPr>
        <w:t>, e esses dados seriam analisados pelos novos computadores digitais sendo desenvolvidos</w:t>
      </w:r>
      <w:ins w:id="617" w:author="Leonardo Ribeiro" w:date="2019-06-03T22:43:00Z">
        <w:r w:rsidR="00C937B5">
          <w:rPr>
            <w:lang w:eastAsia="pt-BR"/>
          </w:rPr>
          <w:t>. Porém isso ainda era só uma proposta e não uma realidade</w:t>
        </w:r>
      </w:ins>
      <w:ins w:id="618" w:author="Leonardo Ribeiro" w:date="2019-06-03T22:44:00Z">
        <w:r w:rsidR="00C937B5">
          <w:rPr>
            <w:lang w:eastAsia="pt-BR"/>
          </w:rPr>
          <w:t xml:space="preserve"> na época.</w:t>
        </w:r>
      </w:ins>
      <w:r w:rsidRPr="001B718C">
        <w:rPr>
          <w:lang w:eastAsia="pt-BR"/>
        </w:rPr>
        <w:t xml:space="preserve">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EC7E06">
        <w:rPr>
          <w:lang w:eastAsia="pt-BR"/>
        </w:rPr>
        <w:t>.</w:t>
      </w:r>
    </w:p>
    <w:p w14:paraId="354D9CF6" w14:textId="3B6B30AF" w:rsidR="00E92236" w:rsidRDefault="008B5409" w:rsidP="00F33A2A">
      <w:pPr>
        <w:rPr>
          <w:lang w:eastAsia="pt-BR"/>
        </w:rPr>
      </w:pPr>
      <w:ins w:id="619" w:author="Leonardo Ribeiro" w:date="2019-06-03T22:44:00Z">
        <w:r>
          <w:rPr>
            <w:lang w:eastAsia="pt-BR"/>
          </w:rPr>
          <w:t>E</w:t>
        </w:r>
      </w:ins>
      <w:ins w:id="620" w:author="Leonardo Ribeiro" w:date="2019-06-03T22:45:00Z">
        <w:r>
          <w:rPr>
            <w:lang w:eastAsia="pt-BR"/>
          </w:rPr>
          <w:t xml:space="preserve">nquanto isso, no mesmo período a </w:t>
        </w:r>
      </w:ins>
      <w:del w:id="621" w:author="Leonardo Ribeiro" w:date="2019-06-03T22:45:00Z">
        <w:r w:rsidR="001B718C" w:rsidRPr="001B718C" w:rsidDel="008B5409">
          <w:rPr>
            <w:lang w:eastAsia="pt-BR"/>
          </w:rPr>
          <w:delText xml:space="preserve">Quando a </w:delText>
        </w:r>
      </w:del>
      <w:r w:rsidR="001B718C" w:rsidRPr="001B718C">
        <w:rPr>
          <w:lang w:eastAsia="pt-BR"/>
        </w:rPr>
        <w:t xml:space="preserve">Coréia do Norte </w:t>
      </w:r>
      <w:del w:id="622" w:author="Leonardo Ribeiro" w:date="2019-06-03T22:45:00Z">
        <w:r w:rsidR="001B718C" w:rsidRPr="001B718C" w:rsidDel="008B5409">
          <w:rPr>
            <w:lang w:eastAsia="pt-BR"/>
          </w:rPr>
          <w:delText xml:space="preserve">invadiu </w:delText>
        </w:r>
      </w:del>
      <w:ins w:id="623" w:author="Leonardo Ribeiro" w:date="2019-06-03T22:45:00Z">
        <w:r>
          <w:rPr>
            <w:lang w:eastAsia="pt-BR"/>
          </w:rPr>
          <w:t>invadia</w:t>
        </w:r>
        <w:r w:rsidRPr="001B718C">
          <w:rPr>
            <w:lang w:eastAsia="pt-BR"/>
          </w:rPr>
          <w:t xml:space="preserve"> </w:t>
        </w:r>
      </w:ins>
      <w:r w:rsidR="001B718C" w:rsidRPr="001B718C">
        <w:rPr>
          <w:lang w:eastAsia="pt-BR"/>
        </w:rPr>
        <w:t xml:space="preserve">a Coréia do Sul em 25 de Junho de 1950 e quando a China interveio em 26 de Novembro do mesmo ano, </w:t>
      </w:r>
      <w:del w:id="624" w:author="Leonardo Ribeiro" w:date="2019-06-03T22:45:00Z">
        <w:r w:rsidR="001B718C" w:rsidRPr="001B718C" w:rsidDel="006172FA">
          <w:rPr>
            <w:lang w:eastAsia="pt-BR"/>
          </w:rPr>
          <w:delText xml:space="preserve">trazendo </w:delText>
        </w:r>
      </w:del>
      <w:ins w:id="625" w:author="Leonardo Ribeiro" w:date="2019-06-03T22:45:00Z">
        <w:r w:rsidR="006172FA">
          <w:rPr>
            <w:lang w:eastAsia="pt-BR"/>
          </w:rPr>
          <w:t xml:space="preserve">trouxe </w:t>
        </w:r>
      </w:ins>
      <w:r w:rsidR="001B718C" w:rsidRPr="001B718C">
        <w:rPr>
          <w:lang w:eastAsia="pt-BR"/>
        </w:rPr>
        <w:t xml:space="preserve">um espectro de guerra nuclear com um mundo comunista ainda mais próximo, a urgência da força aérea americana para um sistema de radares mais efetivo aumentou. Vários projetos foram sugeridos, porém nenhum tão efetivo até 1951, quando foi criado o Projeto Lincoln, onde, para validar as hipóteses apresentadas, um “bombardeiro” foi interceptado em tempo real por um “lutador” utilizando dados transferidos dos radares por linha telefônica </w:t>
      </w:r>
      <w:r w:rsidR="001B718C" w:rsidRPr="001B718C">
        <w:rPr>
          <w:lang w:eastAsia="pt-BR"/>
        </w:rPr>
        <w:fldChar w:fldCharType="begin" w:fldLock="1"/>
      </w:r>
      <w:r w:rsidR="001B718C"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1B718C" w:rsidRPr="001B718C">
        <w:rPr>
          <w:lang w:eastAsia="pt-BR"/>
        </w:rPr>
        <w:fldChar w:fldCharType="separate"/>
      </w:r>
      <w:r w:rsidR="001B718C" w:rsidRPr="001B718C">
        <w:rPr>
          <w:noProof/>
          <w:lang w:eastAsia="pt-BR"/>
        </w:rPr>
        <w:t>(LUKASIK, 2011)</w:t>
      </w:r>
      <w:r w:rsidR="001B718C" w:rsidRPr="001B718C">
        <w:rPr>
          <w:lang w:eastAsia="pt-BR"/>
        </w:rPr>
        <w:fldChar w:fldCharType="end"/>
      </w:r>
      <w:r w:rsidR="00E92236">
        <w:rPr>
          <w:lang w:eastAsia="pt-BR"/>
        </w:rPr>
        <w:t>.</w:t>
      </w:r>
    </w:p>
    <w:p w14:paraId="51A9880D" w14:textId="2D6AA7EF" w:rsidR="001B718C" w:rsidRPr="001B718C" w:rsidRDefault="00E60737" w:rsidP="00F33A2A">
      <w:pPr>
        <w:rPr>
          <w:lang w:eastAsia="pt-BR"/>
        </w:rPr>
      </w:pPr>
      <w:ins w:id="626" w:author="Leonardo Ribeiro" w:date="2019-06-03T22:46:00Z">
        <w:r>
          <w:rPr>
            <w:lang w:eastAsia="pt-BR"/>
          </w:rPr>
          <w:t xml:space="preserve">A pesquisa dos Estados Unidos continuou e </w:t>
        </w:r>
      </w:ins>
      <w:del w:id="627" w:author="Leonardo Ribeiro" w:date="2019-06-03T22:46:00Z">
        <w:r w:rsidR="001B718C" w:rsidRPr="001B718C" w:rsidDel="00E60737">
          <w:rPr>
            <w:lang w:eastAsia="pt-BR"/>
          </w:rPr>
          <w:delText xml:space="preserve">Em </w:delText>
        </w:r>
      </w:del>
      <w:ins w:id="628" w:author="Leonardo Ribeiro" w:date="2019-06-03T22:46:00Z">
        <w:r>
          <w:rPr>
            <w:lang w:eastAsia="pt-BR"/>
          </w:rPr>
          <w:t>e</w:t>
        </w:r>
        <w:r w:rsidRPr="001B718C">
          <w:rPr>
            <w:lang w:eastAsia="pt-BR"/>
          </w:rPr>
          <w:t xml:space="preserve">m </w:t>
        </w:r>
      </w:ins>
      <w:r w:rsidR="001B718C" w:rsidRPr="001B718C">
        <w:rPr>
          <w:lang w:eastAsia="pt-BR"/>
        </w:rPr>
        <w:t>1958, foi estabelecida a ARPA (</w:t>
      </w:r>
      <w:r w:rsidR="001B718C" w:rsidRPr="001B718C">
        <w:rPr>
          <w:rFonts w:cs="Times New Roman"/>
          <w:i/>
          <w:color w:val="auto"/>
          <w:shd w:val="clear" w:color="auto" w:fill="FFFFFF"/>
        </w:rPr>
        <w:t>Advanced Research Projects Agency</w:t>
      </w:r>
      <w:r w:rsidR="001B718C" w:rsidRPr="001B718C">
        <w:rPr>
          <w:rFonts w:cs="Times New Roman"/>
          <w:color w:val="auto"/>
          <w:shd w:val="clear" w:color="auto" w:fill="FFFFFF"/>
        </w:rPr>
        <w:t xml:space="preserve"> – Agência de Projetos de Pesquisa Avançados</w:t>
      </w:r>
      <w:r w:rsidR="001B718C" w:rsidRPr="001B718C">
        <w:rPr>
          <w:lang w:eastAsia="pt-BR"/>
        </w:rPr>
        <w:t xml:space="preserve">) pelo governo dos Estados Unidos como resposta a crise de segurança do pós-guerra da segunda guerra mundial. A ARPA era responsável por desenvolver pesquisas relacionadas a comunicação, navegação, defesa de mísseis balísticos, sistemas de rastreamentos por satélite, lançamento de mísseis, dentre outras disciplinas acadêmicas que oferecessem suporte ao meio militar do país </w:t>
      </w:r>
      <w:r w:rsidR="001B718C" w:rsidRPr="001B718C">
        <w:rPr>
          <w:lang w:eastAsia="pt-BR"/>
        </w:rPr>
        <w:fldChar w:fldCharType="begin" w:fldLock="1"/>
      </w:r>
      <w:r w:rsidR="001B718C"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1B718C" w:rsidRPr="001B718C">
        <w:rPr>
          <w:lang w:eastAsia="pt-BR"/>
        </w:rPr>
        <w:fldChar w:fldCharType="separate"/>
      </w:r>
      <w:r w:rsidR="001B718C" w:rsidRPr="001B718C">
        <w:rPr>
          <w:noProof/>
          <w:lang w:eastAsia="pt-BR"/>
        </w:rPr>
        <w:t>(LUKASIK, 2011)</w:t>
      </w:r>
      <w:r w:rsidR="001B718C" w:rsidRPr="001B718C">
        <w:rPr>
          <w:lang w:eastAsia="pt-BR"/>
        </w:rPr>
        <w:fldChar w:fldCharType="end"/>
      </w:r>
      <w:r w:rsidR="001B718C">
        <w:rPr>
          <w:lang w:eastAsia="pt-BR"/>
        </w:rPr>
        <w:t>.</w:t>
      </w:r>
    </w:p>
    <w:p w14:paraId="517733D2" w14:textId="07ACCE39" w:rsidR="001B718C" w:rsidDel="00E60737" w:rsidRDefault="001B718C" w:rsidP="00F33A2A">
      <w:pPr>
        <w:rPr>
          <w:del w:id="629" w:author="Leonardo Ribeiro" w:date="2019-06-03T22:47:00Z"/>
          <w:lang w:eastAsia="pt-BR"/>
        </w:rPr>
        <w:pPrChange w:id="630" w:author="Leonardo Ribeiro" w:date="2019-06-03T22:49:00Z">
          <w:pPr/>
        </w:pPrChange>
      </w:pPr>
      <w:r w:rsidRPr="001B718C">
        <w:rPr>
          <w:lang w:eastAsia="pt-BR"/>
        </w:rPr>
        <w:lastRenderedPageBreak/>
        <w:t xml:space="preserve">Em 1960 </w:t>
      </w:r>
      <w:del w:id="631" w:author="Leonardo Ribeiro" w:date="2019-06-03T22:47:00Z">
        <w:r w:rsidRPr="001B718C" w:rsidDel="00E60737">
          <w:rPr>
            <w:lang w:eastAsia="pt-BR"/>
          </w:rPr>
          <w:delText xml:space="preserve">deu </w:delText>
        </w:r>
      </w:del>
      <w:ins w:id="632" w:author="Leonardo Ribeiro" w:date="2019-06-03T22:47:00Z">
        <w:r w:rsidR="00E60737">
          <w:rPr>
            <w:lang w:eastAsia="pt-BR"/>
          </w:rPr>
          <w:t>a ARPA deu</w:t>
        </w:r>
        <w:r w:rsidR="00E60737" w:rsidRPr="001B718C">
          <w:rPr>
            <w:lang w:eastAsia="pt-BR"/>
          </w:rPr>
          <w:t xml:space="preserve"> </w:t>
        </w:r>
      </w:ins>
      <w:r w:rsidRPr="001B718C">
        <w:rPr>
          <w:lang w:eastAsia="pt-BR"/>
        </w:rPr>
        <w:t xml:space="preserve">seus primeiros passos, quando </w:t>
      </w:r>
      <w:r w:rsidRPr="001B718C">
        <w:t>Joseph Carl Robnett Licklider – um cientista da computação, juntamente com a companhia Bolt, Berenek and Newman (BBN) – formularem ideias para a construção de uma rede global em vários memorandos, descrevendo uma “Rede Intergaláctica de Computadores”</w:t>
      </w:r>
      <w:ins w:id="633" w:author="Leonardo Ribeiro" w:date="2019-06-03T22:47:00Z">
        <w:r w:rsidR="00E60737">
          <w:t xml:space="preserve">. </w:t>
        </w:r>
      </w:ins>
      <w:del w:id="634" w:author="Leonardo Ribeiro" w:date="2019-06-03T22:47:00Z">
        <w:r w:rsidRPr="001B718C" w:rsidDel="00E60737">
          <w:delText xml:space="preserve"> </w:delText>
        </w:r>
        <w:r w:rsidRPr="001B718C" w:rsidDel="00E60737">
          <w:fldChar w:fldCharType="begin" w:fldLock="1"/>
        </w:r>
        <w:r w:rsidRPr="00E60737" w:rsidDel="00E60737">
          <w:del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delInstrText>
        </w:r>
        <w:r w:rsidRPr="001B718C" w:rsidDel="00E60737">
          <w:fldChar w:fldCharType="separate"/>
        </w:r>
        <w:r w:rsidRPr="00E60737" w:rsidDel="00E60737">
          <w:rPr>
            <w:noProof/>
          </w:rPr>
          <w:delText>(PALERMO; COX, 2014)</w:delText>
        </w:r>
        <w:r w:rsidRPr="001B718C" w:rsidDel="00E60737">
          <w:fldChar w:fldCharType="end"/>
        </w:r>
        <w:r w:rsidDel="00E60737">
          <w:rPr>
            <w:lang w:eastAsia="pt-BR"/>
          </w:rPr>
          <w:delText>.</w:delText>
        </w:r>
      </w:del>
    </w:p>
    <w:p w14:paraId="0BD5D115" w14:textId="2AD98CB0" w:rsidR="001B718C" w:rsidRDefault="001B718C" w:rsidP="00F33A2A">
      <w:pPr>
        <w:rPr>
          <w:lang w:eastAsia="pt-BR"/>
        </w:rPr>
      </w:pPr>
      <w:del w:id="635" w:author="Leonardo Ribeiro" w:date="2019-06-03T22:47:00Z">
        <w:r w:rsidRPr="001B718C" w:rsidDel="00E60737">
          <w:rPr>
            <w:lang w:eastAsia="pt-BR"/>
          </w:rPr>
          <w:delText>Devido às</w:delText>
        </w:r>
      </w:del>
      <w:ins w:id="636" w:author="Leonardo Ribeiro" w:date="2019-06-03T22:47:00Z">
        <w:r w:rsidR="00E60737">
          <w:rPr>
            <w:lang w:eastAsia="pt-BR"/>
          </w:rPr>
          <w:t>Essas</w:t>
        </w:r>
      </w:ins>
      <w:r w:rsidRPr="001B718C">
        <w:rPr>
          <w:lang w:eastAsia="pt-BR"/>
        </w:rPr>
        <w:t xml:space="preserve"> ideias</w:t>
      </w:r>
      <w:ins w:id="637" w:author="Leonardo Ribeiro" w:date="2019-06-03T22:47:00Z">
        <w:r w:rsidR="00E60737">
          <w:rPr>
            <w:lang w:eastAsia="pt-BR"/>
          </w:rPr>
          <w:t xml:space="preserve"> levaram </w:t>
        </w:r>
      </w:ins>
      <w:del w:id="638" w:author="Leonardo Ribeiro" w:date="2019-06-03T22:47:00Z">
        <w:r w:rsidRPr="001B718C" w:rsidDel="00E60737">
          <w:rPr>
            <w:lang w:eastAsia="pt-BR"/>
          </w:rPr>
          <w:delText xml:space="preserve">, </w:delText>
        </w:r>
      </w:del>
      <w:r w:rsidRPr="001B718C">
        <w:rPr>
          <w:lang w:eastAsia="pt-BR"/>
        </w:rPr>
        <w:t xml:space="preserve">Licklider </w:t>
      </w:r>
      <w:ins w:id="639" w:author="Leonardo Ribeiro" w:date="2019-06-03T22:47:00Z">
        <w:r w:rsidR="00E60737">
          <w:rPr>
            <w:lang w:eastAsia="pt-BR"/>
          </w:rPr>
          <w:t xml:space="preserve">a </w:t>
        </w:r>
      </w:ins>
      <w:r w:rsidRPr="001B718C">
        <w:rPr>
          <w:lang w:eastAsia="pt-BR"/>
        </w:rPr>
        <w:t>se torn</w:t>
      </w:r>
      <w:ins w:id="640" w:author="Leonardo Ribeiro" w:date="2019-06-03T22:47:00Z">
        <w:r w:rsidR="00E60737">
          <w:rPr>
            <w:lang w:eastAsia="pt-BR"/>
          </w:rPr>
          <w:t>ar</w:t>
        </w:r>
      </w:ins>
      <w:del w:id="641" w:author="Leonardo Ribeiro" w:date="2019-06-03T22:47:00Z">
        <w:r w:rsidRPr="001B718C" w:rsidDel="00E60737">
          <w:rPr>
            <w:lang w:eastAsia="pt-BR"/>
          </w:rPr>
          <w:delText>ou</w:delText>
        </w:r>
      </w:del>
      <w:r w:rsidRPr="001B718C">
        <w:rPr>
          <w:lang w:eastAsia="pt-BR"/>
        </w:rPr>
        <w:t xml:space="preserve"> diretor da ARPA. Sua ambição era que todos os computadores existentes pudessem ter alguma forma de se conectar por todo o globo, e todos próximos a um computador poderiam compartilhar informações</w:t>
      </w:r>
      <w:r>
        <w:rPr>
          <w:lang w:eastAsia="pt-BR"/>
        </w:rPr>
        <w:t>.</w:t>
      </w:r>
      <w:r w:rsidRPr="001B718C">
        <w:rPr>
          <w:lang w:eastAsia="pt-BR"/>
        </w:rPr>
        <w:t xml:space="preserve"> </w:t>
      </w:r>
      <w:r w:rsidRPr="001B718C">
        <w:rPr>
          <w:lang w:eastAsia="pt-BR"/>
        </w:rPr>
        <w:fldChar w:fldCharType="begin" w:fldLock="1"/>
      </w:r>
      <w:r w:rsidRPr="001B718C">
        <w:rPr>
          <w:lang w:eastAsia="pt-BR"/>
        </w:rPr>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Pr="001B718C">
        <w:rPr>
          <w:lang w:eastAsia="pt-BR"/>
        </w:rPr>
        <w:fldChar w:fldCharType="separate"/>
      </w:r>
      <w:r w:rsidRPr="001B718C">
        <w:rPr>
          <w:noProof/>
          <w:lang w:eastAsia="pt-BR"/>
        </w:rPr>
        <w:t>(PALERMO; COX, 2014)</w:t>
      </w:r>
      <w:r w:rsidRPr="001B718C">
        <w:rPr>
          <w:lang w:eastAsia="pt-BR"/>
        </w:rPr>
        <w:fldChar w:fldCharType="end"/>
      </w:r>
      <w:r>
        <w:rPr>
          <w:lang w:eastAsia="pt-BR"/>
        </w:rPr>
        <w:t>.</w:t>
      </w:r>
    </w:p>
    <w:p w14:paraId="61EFD934" w14:textId="4CB246C1" w:rsidR="001B718C" w:rsidRDefault="001B718C" w:rsidP="00F33A2A">
      <w:pPr>
        <w:rPr>
          <w:lang w:eastAsia="pt-BR"/>
        </w:rPr>
      </w:pPr>
      <w:r w:rsidRPr="001B718C">
        <w:rPr>
          <w:lang w:eastAsia="pt-BR"/>
        </w:rPr>
        <w:t>Em 1969, a primeira mensagem através de uma rede de computadores foi enviado utilizando o protocolo IMP (Interface Message Processor) por Leonard Kleinrock – um dos contribuidores para o projeto de desenvolvimento da Arpanet – na UCLA (</w:t>
      </w:r>
      <w:r w:rsidRPr="001B718C">
        <w:rPr>
          <w:i/>
          <w:lang w:eastAsia="pt-BR"/>
        </w:rPr>
        <w:t>University of California, Los Angeles</w:t>
      </w:r>
      <w:r w:rsidRPr="001B718C">
        <w:rPr>
          <w:lang w:eastAsia="pt-BR"/>
        </w:rPr>
        <w:t>), onde o conteúdo era apenas “LO”. A mensagem foi recebida por Elizabeth Feinler no SRI (</w:t>
      </w:r>
      <w:r w:rsidRPr="001B718C">
        <w:rPr>
          <w:i/>
          <w:lang w:eastAsia="pt-BR"/>
        </w:rPr>
        <w:t>Standford Research Institute</w:t>
      </w:r>
      <w:r w:rsidRPr="001B718C">
        <w:rPr>
          <w:lang w:eastAsia="pt-BR"/>
        </w:rPr>
        <w:t xml:space="preserve">), em seguida a rede caiu, porém essa foi uma mensagem simples, que entrou para a história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Pr>
          <w:lang w:eastAsia="pt-BR"/>
        </w:rPr>
        <w:t>.</w:t>
      </w:r>
    </w:p>
    <w:p w14:paraId="7B011E55" w14:textId="382D803C" w:rsidR="001B718C" w:rsidRPr="00A264E4" w:rsidRDefault="001B718C" w:rsidP="00F33A2A">
      <w:pPr>
        <w:rPr>
          <w:lang w:eastAsia="pt-BR"/>
        </w:rPr>
      </w:pPr>
      <w:r w:rsidRPr="001B718C">
        <w:rPr>
          <w:lang w:eastAsia="pt-BR"/>
        </w:rPr>
        <w:t>Depois dessa primeira mensagem, muitas melhorias foram feitas até a rede ficar mais estável. Em 1983, a Arpanet foi dividia em duas partes, uma rede de pesquisa que continuou sendo chamada de Arpanet, e a Milnet utilizada para atividades militares. Em 1989 a Arpanet foi descontinuada, porém não foi evitad</w:t>
      </w:r>
      <w:ins w:id="642" w:author="Leonardo Ribeiro" w:date="2019-06-03T22:48:00Z">
        <w:r w:rsidR="00D706CB">
          <w:rPr>
            <w:lang w:eastAsia="pt-BR"/>
          </w:rPr>
          <w:t>a</w:t>
        </w:r>
      </w:ins>
      <w:del w:id="643" w:author="Leonardo Ribeiro" w:date="2019-06-03T22:48:00Z">
        <w:r w:rsidRPr="001B718C" w:rsidDel="00D706CB">
          <w:rPr>
            <w:lang w:eastAsia="pt-BR"/>
          </w:rPr>
          <w:delText>o</w:delText>
        </w:r>
      </w:del>
      <w:r w:rsidRPr="001B718C">
        <w:rPr>
          <w:lang w:eastAsia="pt-BR"/>
        </w:rPr>
        <w:t xml:space="preserve"> sua metamorfose no que conhecemos hoje como “Internet”. A intenção da Arpanet era apenas demonstrar sua utilidade para comutação de pacotes no meio militar, o qual foi um sucesso. Como consequência inesperada, a Arpanet e sua sucessora, a Internet, demonstraram ainda mais a utilidade geral do trabalho em rede para "comando e controle" muito além das necessidades militares </w:t>
      </w:r>
      <w:r w:rsidRPr="001B718C">
        <w:rPr>
          <w:lang w:eastAsia="pt-BR"/>
        </w:rPr>
        <w:fldChar w:fldCharType="begin" w:fldLock="1"/>
      </w:r>
      <w:r w:rsidRPr="001B718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Pr="001B718C">
        <w:rPr>
          <w:lang w:eastAsia="pt-BR"/>
        </w:rPr>
        <w:fldChar w:fldCharType="separate"/>
      </w:r>
      <w:r w:rsidRPr="001B718C">
        <w:rPr>
          <w:noProof/>
          <w:lang w:eastAsia="pt-BR"/>
        </w:rPr>
        <w:t>(LUKASIK, 2011)</w:t>
      </w:r>
      <w:r w:rsidRPr="001B718C">
        <w:rPr>
          <w:lang w:eastAsia="pt-BR"/>
        </w:rPr>
        <w:fldChar w:fldCharType="end"/>
      </w:r>
      <w:r w:rsidR="00C47D93">
        <w:rPr>
          <w:lang w:eastAsia="pt-BR"/>
        </w:rPr>
        <w:t>.</w:t>
      </w:r>
    </w:p>
    <w:p w14:paraId="64712644" w14:textId="37A70411" w:rsidR="00EA3AC8" w:rsidRPr="00EA3AC8" w:rsidRDefault="00F40873" w:rsidP="00A9586E">
      <w:pPr>
        <w:pStyle w:val="Ttulo1"/>
        <w:rPr>
          <w:rFonts w:eastAsia="Calibri"/>
          <w:lang w:eastAsia="en-US"/>
        </w:rPr>
      </w:pPr>
      <w:bookmarkStart w:id="644" w:name="_Toc10492846"/>
      <w:ins w:id="645" w:author="Leonardo Ribeiro" w:date="2019-06-03T20:59:00Z">
        <w:r>
          <w:rPr>
            <w:rFonts w:eastAsia="Calibri"/>
            <w:color w:val="auto"/>
            <w:lang w:eastAsia="en-US"/>
          </w:rPr>
          <w:t>4</w:t>
        </w:r>
      </w:ins>
      <w:del w:id="646" w:author="Leonardo Ribeiro" w:date="2019-06-03T20:59:00Z">
        <w:r w:rsidR="00EA3AC8" w:rsidRPr="00EA3AC8" w:rsidDel="00F40873">
          <w:rPr>
            <w:rFonts w:eastAsia="Calibri"/>
            <w:color w:val="auto"/>
            <w:lang w:eastAsia="en-US"/>
          </w:rPr>
          <w:delText>2</w:delText>
        </w:r>
      </w:del>
      <w:r w:rsidR="00EB719C">
        <w:rPr>
          <w:rFonts w:eastAsia="Calibri"/>
          <w:color w:val="auto"/>
          <w:lang w:eastAsia="en-US"/>
        </w:rPr>
        <w:t xml:space="preserve">. </w:t>
      </w:r>
      <w:del w:id="647" w:author="Leonardo Ribeiro" w:date="2019-05-26T17:08:00Z">
        <w:r w:rsidR="00A005E4" w:rsidDel="00EE3F54">
          <w:rPr>
            <w:rFonts w:eastAsia="Calibri"/>
            <w:color w:val="FF0000"/>
            <w:lang w:eastAsia="en-US"/>
          </w:rPr>
          <w:delText>REST, SOAP e JSON</w:delText>
        </w:r>
      </w:del>
      <w:ins w:id="648" w:author="Leonardo Ribeiro" w:date="2019-05-26T17:08:00Z">
        <w:r w:rsidR="00EE3F54">
          <w:rPr>
            <w:rFonts w:eastAsia="Calibri"/>
            <w:color w:val="FF0000"/>
            <w:lang w:eastAsia="en-US"/>
          </w:rPr>
          <w:t>Webservices</w:t>
        </w:r>
      </w:ins>
      <w:bookmarkEnd w:id="644"/>
    </w:p>
    <w:p w14:paraId="64712645" w14:textId="0892949F" w:rsidR="00EA3AC8" w:rsidRPr="003001DC" w:rsidRDefault="00EA3AC8" w:rsidP="00F33A2A">
      <w:pPr>
        <w:rPr>
          <w:rFonts w:eastAsia="Calibri"/>
          <w:lang w:eastAsia="en-US"/>
        </w:rPr>
        <w:pPrChange w:id="649" w:author="Leonardo Ribeiro" w:date="2019-06-03T22:49:00Z">
          <w:pPr>
            <w:suppressAutoHyphens w:val="0"/>
          </w:pPr>
        </w:pPrChange>
      </w:pPr>
      <w:del w:id="650" w:author="Leonardo Ribeiro" w:date="2019-05-26T17:08:00Z">
        <w:r w:rsidRPr="00EB719C" w:rsidDel="008902E2">
          <w:rPr>
            <w:rFonts w:eastAsia="Calibri"/>
            <w:lang w:eastAsia="en-US"/>
          </w:rPr>
          <w:delText xml:space="preserve">Escrever bem pode ser um dom para poetas e literatos, mas a maioria de nós está apta para escrever um simples artigo, um resumo, uma redação tosca das próprias </w:delText>
        </w:r>
        <w:r w:rsidR="003D3722" w:rsidDel="008902E2">
          <w:rPr>
            <w:rFonts w:eastAsia="Calibri"/>
            <w:lang w:eastAsia="en-US"/>
          </w:rPr>
          <w:delText>ideia</w:delText>
        </w:r>
        <w:r w:rsidRPr="00EB719C" w:rsidDel="008902E2">
          <w:rPr>
            <w:rFonts w:eastAsia="Calibri"/>
            <w:lang w:eastAsia="en-US"/>
          </w:rPr>
          <w:delText>s, sem mexer com literatura nem com grandes emoções humanas</w:delText>
        </w:r>
        <w:r w:rsidR="00A9586E" w:rsidDel="008902E2">
          <w:rPr>
            <w:rFonts w:eastAsia="Calibri"/>
            <w:lang w:eastAsia="en-US"/>
          </w:rPr>
          <w:delText>.</w:delText>
        </w:r>
      </w:del>
      <w:ins w:id="651" w:author="Leonardo Ribeiro" w:date="2019-05-26T17:08:00Z">
        <w:r w:rsidR="008902E2">
          <w:rPr>
            <w:rFonts w:eastAsia="Calibri"/>
            <w:lang w:eastAsia="en-US"/>
          </w:rPr>
          <w:t>Neste tópico será abordado</w:t>
        </w:r>
      </w:ins>
      <w:ins w:id="652" w:author="Leonardo Ribeiro" w:date="2019-05-26T17:09:00Z">
        <w:r w:rsidR="00C239A0">
          <w:rPr>
            <w:rFonts w:eastAsia="Calibri"/>
            <w:lang w:eastAsia="en-US"/>
          </w:rPr>
          <w:t xml:space="preserve"> o uso de</w:t>
        </w:r>
      </w:ins>
      <w:ins w:id="653" w:author="Leonardo Ribeiro" w:date="2019-05-26T17:08:00Z">
        <w:r w:rsidR="008902E2">
          <w:rPr>
            <w:rFonts w:eastAsia="Calibri"/>
            <w:lang w:eastAsia="en-US"/>
          </w:rPr>
          <w:t xml:space="preserve"> </w:t>
        </w:r>
        <w:r w:rsidR="00EE3F54">
          <w:rPr>
            <w:rFonts w:eastAsia="Calibri"/>
            <w:i/>
            <w:lang w:eastAsia="en-US"/>
          </w:rPr>
          <w:t>webservices</w:t>
        </w:r>
        <w:r w:rsidR="00C239A0">
          <w:rPr>
            <w:rFonts w:eastAsia="Calibri"/>
            <w:lang w:eastAsia="en-US"/>
          </w:rPr>
          <w:t xml:space="preserve"> (</w:t>
        </w:r>
      </w:ins>
      <w:ins w:id="654" w:author="Leonardo Ribeiro" w:date="2019-05-26T17:09:00Z">
        <w:r w:rsidR="00C239A0">
          <w:rPr>
            <w:rFonts w:eastAsia="Calibri"/>
            <w:lang w:eastAsia="en-US"/>
          </w:rPr>
          <w:t xml:space="preserve">serviços web), </w:t>
        </w:r>
        <w:r w:rsidR="00A37015">
          <w:rPr>
            <w:rFonts w:eastAsia="Calibri"/>
            <w:lang w:eastAsia="en-US"/>
          </w:rPr>
          <w:t xml:space="preserve">que são utilizados para realizar </w:t>
        </w:r>
      </w:ins>
      <w:ins w:id="655" w:author="Leonardo Ribeiro" w:date="2019-05-26T17:10:00Z">
        <w:r w:rsidR="00A37015">
          <w:rPr>
            <w:rFonts w:eastAsia="Calibri"/>
            <w:lang w:eastAsia="en-US"/>
          </w:rPr>
          <w:t xml:space="preserve">operações para aplicativos </w:t>
        </w:r>
        <w:r w:rsidR="00A37015">
          <w:rPr>
            <w:rFonts w:eastAsia="Calibri"/>
            <w:i/>
            <w:lang w:eastAsia="en-US"/>
          </w:rPr>
          <w:t>web</w:t>
        </w:r>
        <w:r w:rsidR="00A37015">
          <w:rPr>
            <w:rFonts w:eastAsia="Calibri"/>
            <w:lang w:eastAsia="en-US"/>
          </w:rPr>
          <w:t xml:space="preserve">, </w:t>
        </w:r>
        <w:r w:rsidR="00A37015">
          <w:rPr>
            <w:rFonts w:eastAsia="Calibri"/>
            <w:i/>
            <w:lang w:eastAsia="en-US"/>
          </w:rPr>
          <w:t>mobile</w:t>
        </w:r>
        <w:r w:rsidR="00A37015">
          <w:rPr>
            <w:rFonts w:eastAsia="Calibri"/>
            <w:lang w:eastAsia="en-US"/>
          </w:rPr>
          <w:t xml:space="preserve"> (para celulares)</w:t>
        </w:r>
        <w:r w:rsidR="003001DC">
          <w:rPr>
            <w:rFonts w:eastAsia="Calibri"/>
            <w:lang w:eastAsia="en-US"/>
          </w:rPr>
          <w:t xml:space="preserve"> e </w:t>
        </w:r>
        <w:r w:rsidR="003001DC">
          <w:rPr>
            <w:rFonts w:eastAsia="Calibri"/>
            <w:i/>
            <w:lang w:eastAsia="en-US"/>
          </w:rPr>
          <w:t>desktop</w:t>
        </w:r>
      </w:ins>
      <w:ins w:id="656" w:author="Leonardo Ribeiro" w:date="2019-05-26T17:11:00Z">
        <w:r w:rsidR="006C0566">
          <w:rPr>
            <w:rFonts w:eastAsia="Calibri"/>
            <w:lang w:eastAsia="en-US"/>
          </w:rPr>
          <w:t>. Também será abordado como funcionam essas operações e como elas interagem</w:t>
        </w:r>
        <w:r w:rsidR="00AC599C">
          <w:rPr>
            <w:rFonts w:eastAsia="Calibri"/>
            <w:lang w:eastAsia="en-US"/>
          </w:rPr>
          <w:t xml:space="preserve"> com os aplicativos de forma independente.</w:t>
        </w:r>
      </w:ins>
    </w:p>
    <w:p w14:paraId="64712646" w14:textId="5BACBEE0" w:rsidR="00EA3AC8" w:rsidRDefault="00F40873">
      <w:pPr>
        <w:pStyle w:val="Ttulo3"/>
        <w:rPr>
          <w:ins w:id="657" w:author="Leonardo Ribeiro" w:date="2019-05-26T17:39:00Z"/>
          <w:rFonts w:eastAsia="Calibri"/>
          <w:lang w:eastAsia="en-US"/>
        </w:rPr>
        <w:pPrChange w:id="658" w:author="Leonardo Ribeiro" w:date="2019-05-26T17:48:00Z">
          <w:pPr>
            <w:pStyle w:val="Ttulo2"/>
          </w:pPr>
        </w:pPrChange>
      </w:pPr>
      <w:bookmarkStart w:id="659" w:name="_Toc10492847"/>
      <w:ins w:id="660" w:author="Leonardo Ribeiro" w:date="2019-06-03T20:59:00Z">
        <w:r>
          <w:rPr>
            <w:rFonts w:eastAsia="Calibri"/>
            <w:color w:val="auto"/>
            <w:lang w:eastAsia="en-US"/>
          </w:rPr>
          <w:t>4</w:t>
        </w:r>
      </w:ins>
      <w:del w:id="661" w:author="Leonardo Ribeiro" w:date="2019-06-03T20:59:00Z">
        <w:r w:rsidR="00EA3AC8" w:rsidRPr="00EA3AC8" w:rsidDel="00F40873">
          <w:rPr>
            <w:rFonts w:eastAsia="Calibri"/>
            <w:color w:val="auto"/>
            <w:lang w:eastAsia="en-US"/>
          </w:rPr>
          <w:delText>2</w:delText>
        </w:r>
      </w:del>
      <w:r w:rsidR="00EA3AC8" w:rsidRPr="00EA3AC8">
        <w:rPr>
          <w:rFonts w:eastAsia="Calibri"/>
          <w:color w:val="auto"/>
          <w:lang w:eastAsia="en-US"/>
        </w:rPr>
        <w:t>.1</w:t>
      </w:r>
      <w:ins w:id="662" w:author="Leonardo Ribeiro" w:date="2019-06-03T20:59:00Z">
        <w:r>
          <w:rPr>
            <w:rFonts w:eastAsia="Calibri"/>
            <w:color w:val="auto"/>
            <w:lang w:eastAsia="en-US"/>
          </w:rPr>
          <w:t xml:space="preserve">. </w:t>
        </w:r>
      </w:ins>
      <w:del w:id="663" w:author="Leonardo Ribeiro" w:date="2019-06-03T20:59:00Z">
        <w:r w:rsidR="00EA3AC8" w:rsidRPr="00EA3AC8" w:rsidDel="00F40873">
          <w:rPr>
            <w:rFonts w:eastAsia="Calibri"/>
            <w:color w:val="auto"/>
            <w:lang w:eastAsia="en-US"/>
          </w:rPr>
          <w:delText xml:space="preserve"> </w:delText>
        </w:r>
      </w:del>
      <w:del w:id="664" w:author="Leonardo Ribeiro" w:date="2019-05-26T17:17:00Z">
        <w:r w:rsidR="00EA3AC8" w:rsidRPr="00EB719C" w:rsidDel="00F52243">
          <w:rPr>
            <w:rFonts w:eastAsia="Calibri"/>
            <w:lang w:eastAsia="en-US"/>
          </w:rPr>
          <w:delText>Subtítulo 1</w:delText>
        </w:r>
      </w:del>
      <w:ins w:id="665" w:author="Leonardo Ribeiro" w:date="2019-05-26T17:17:00Z">
        <w:r w:rsidR="00F52243">
          <w:rPr>
            <w:rFonts w:eastAsia="Calibri"/>
            <w:lang w:eastAsia="en-US"/>
          </w:rPr>
          <w:t>O que é u</w:t>
        </w:r>
      </w:ins>
      <w:ins w:id="666" w:author="Leonardo Ribeiro" w:date="2019-05-26T17:18:00Z">
        <w:r w:rsidR="00F52243">
          <w:rPr>
            <w:rFonts w:eastAsia="Calibri"/>
            <w:lang w:eastAsia="en-US"/>
          </w:rPr>
          <w:t>m Web Service</w:t>
        </w:r>
        <w:r w:rsidR="008762CC">
          <w:rPr>
            <w:rFonts w:eastAsia="Calibri"/>
            <w:lang w:eastAsia="en-US"/>
          </w:rPr>
          <w:t>?</w:t>
        </w:r>
      </w:ins>
      <w:bookmarkEnd w:id="659"/>
    </w:p>
    <w:p w14:paraId="50AB434A" w14:textId="578B2D49" w:rsidR="00D57603" w:rsidRDefault="003E59C6">
      <w:pPr>
        <w:rPr>
          <w:ins w:id="667" w:author="Leonardo Ribeiro" w:date="2019-05-31T16:20:00Z"/>
          <w:rFonts w:eastAsia="Calibri"/>
        </w:rPr>
      </w:pPr>
      <w:ins w:id="668" w:author="Leonardo Ribeiro" w:date="2019-05-31T16:14:00Z">
        <w:r>
          <w:rPr>
            <w:rFonts w:eastAsia="Calibri"/>
            <w:lang w:eastAsia="en-US"/>
          </w:rPr>
          <w:t xml:space="preserve">Segundo </w:t>
        </w:r>
      </w:ins>
      <w:ins w:id="669" w:author="Leonardo Ribeiro" w:date="2019-05-31T16:15:00Z">
        <w:r w:rsidR="007B05E3">
          <w:rPr>
            <w:rFonts w:eastAsia="Calibri"/>
            <w:lang w:eastAsia="en-US"/>
          </w:rPr>
          <w:fldChar w:fldCharType="begin" w:fldLock="1"/>
        </w:r>
      </w:ins>
      <w:r w:rsidR="007F2054">
        <w:rPr>
          <w:rFonts w:eastAsia="Calibri"/>
          <w:lang w:eastAsia="en-US"/>
        </w:rPr>
        <w:instrText>ADDIN CSL_CITATION {"citationItems":[{"id":"ITEM-1","itemData":{"DOI":"10.1016/S1567-4223(02)00015-7","ISSN":"15674223","abstract":"Web services will transform the web from a collection of information into a distributed computational device. In order to employ their full potential, appropriate description means for web services need to be developed. For this purpose, we define a fully-fledged Web Service Modeling Framework (WSMF) that provides the appropriate conceptual model for developing and describing web services and their composition (complex web services). In a nutshell, its philosophy is based on the following principle: maximal de-coupling complemented by a scalable mediation service. © 2002 Elsevier Science B.V. All rights reserved.","author":[{"dropping-particle":"","family":"Fensel","given":"Dieter","non-dropping-particle":"","parse-names":false,"suffix":""},{"dropping-particle":"","family":"Bussler","given":"Christoph","non-dropping-particle":"","parse-names":false,"suffix":""}],"container-title":"Electronic Commerce Research and Applications","id":"ITEM-1","issue":"2","issued":{"date-parts":[["2002"]]},"page":"113-137","title":"The web service modeling framework WSMF","type":"article-journal","volume":"1"},"uris":["http://www.mendeley.com/documents/?uuid=8639d815-ee13-4f0f-890d-d81439a3d9cd"]}],"mendeley":{"formattedCitation":"(FENSEL; BUSSLER, 2002)","manualFormatting":"Fensel (2002)","plainTextFormattedCitation":"(FENSEL; BUSSLER, 2002)","previouslyFormattedCitation":"(FENSEL; BUSSLER, 2002)"},"properties":{"noteIndex":0},"schema":"https://github.com/citation-style-language/schema/raw/master/csl-citation.json"}</w:instrText>
      </w:r>
      <w:r w:rsidR="007B05E3">
        <w:rPr>
          <w:rFonts w:eastAsia="Calibri"/>
          <w:lang w:eastAsia="en-US"/>
        </w:rPr>
        <w:fldChar w:fldCharType="separate"/>
      </w:r>
      <w:del w:id="670" w:author="Leonardo Ribeiro" w:date="2019-05-31T16:15:00Z">
        <w:r w:rsidR="007B05E3" w:rsidRPr="007B05E3" w:rsidDel="007B05E3">
          <w:rPr>
            <w:rFonts w:eastAsia="Calibri"/>
            <w:noProof/>
            <w:lang w:eastAsia="en-US"/>
          </w:rPr>
          <w:delText>(</w:delText>
        </w:r>
      </w:del>
      <w:r w:rsidR="007B05E3" w:rsidRPr="007B05E3">
        <w:rPr>
          <w:rFonts w:eastAsia="Calibri"/>
          <w:noProof/>
          <w:lang w:eastAsia="en-US"/>
        </w:rPr>
        <w:t>F</w:t>
      </w:r>
      <w:del w:id="671" w:author="Leonardo Ribeiro" w:date="2019-05-31T16:15:00Z">
        <w:r w:rsidR="007B05E3" w:rsidRPr="007B05E3" w:rsidDel="007B05E3">
          <w:rPr>
            <w:rFonts w:eastAsia="Calibri"/>
            <w:noProof/>
            <w:lang w:eastAsia="en-US"/>
          </w:rPr>
          <w:delText>ENSEL</w:delText>
        </w:r>
      </w:del>
      <w:ins w:id="672" w:author="Leonardo Ribeiro" w:date="2019-05-31T16:15:00Z">
        <w:r w:rsidR="007B05E3">
          <w:rPr>
            <w:rFonts w:eastAsia="Calibri"/>
            <w:noProof/>
            <w:lang w:eastAsia="en-US"/>
          </w:rPr>
          <w:t xml:space="preserve">ensel </w:t>
        </w:r>
      </w:ins>
      <w:del w:id="673" w:author="Leonardo Ribeiro" w:date="2019-05-31T16:15:00Z">
        <w:r w:rsidR="007B05E3" w:rsidRPr="007B05E3" w:rsidDel="007B05E3">
          <w:rPr>
            <w:rFonts w:eastAsia="Calibri"/>
            <w:noProof/>
            <w:lang w:eastAsia="en-US"/>
          </w:rPr>
          <w:delText xml:space="preserve">; BUSSLER, </w:delText>
        </w:r>
      </w:del>
      <w:ins w:id="674" w:author="Leonardo Ribeiro" w:date="2019-05-31T16:15:00Z">
        <w:r w:rsidR="007B05E3">
          <w:rPr>
            <w:rFonts w:eastAsia="Calibri"/>
            <w:noProof/>
            <w:lang w:eastAsia="en-US"/>
          </w:rPr>
          <w:t>(</w:t>
        </w:r>
      </w:ins>
      <w:r w:rsidR="007B05E3" w:rsidRPr="007B05E3">
        <w:rPr>
          <w:rFonts w:eastAsia="Calibri"/>
          <w:noProof/>
          <w:lang w:eastAsia="en-US"/>
        </w:rPr>
        <w:t>2002)</w:t>
      </w:r>
      <w:ins w:id="675" w:author="Leonardo Ribeiro" w:date="2019-05-31T16:15:00Z">
        <w:r w:rsidR="007B05E3">
          <w:rPr>
            <w:rFonts w:eastAsia="Calibri"/>
            <w:lang w:eastAsia="en-US"/>
          </w:rPr>
          <w:fldChar w:fldCharType="end"/>
        </w:r>
        <w:r w:rsidR="007B05E3">
          <w:rPr>
            <w:rFonts w:eastAsia="Calibri"/>
            <w:lang w:eastAsia="en-US"/>
          </w:rPr>
          <w:t xml:space="preserve">, </w:t>
        </w:r>
      </w:ins>
      <w:ins w:id="676" w:author="Leonardo Ribeiro" w:date="2019-05-31T16:16:00Z">
        <w:r w:rsidR="004D1450">
          <w:rPr>
            <w:rFonts w:eastAsia="Calibri"/>
            <w:i/>
            <w:iCs/>
            <w:lang w:eastAsia="en-US"/>
          </w:rPr>
          <w:t>web servic</w:t>
        </w:r>
        <w:r w:rsidR="00B204EC">
          <w:rPr>
            <w:rFonts w:eastAsia="Calibri"/>
            <w:i/>
            <w:iCs/>
            <w:lang w:eastAsia="en-US"/>
          </w:rPr>
          <w:t>es</w:t>
        </w:r>
        <w:r w:rsidR="00B204EC">
          <w:rPr>
            <w:rFonts w:eastAsia="Calibri"/>
            <w:lang w:eastAsia="en-US"/>
          </w:rPr>
          <w:t xml:space="preserve"> conectam computadores e dispositivos um com o outro utilizando a internet para trocar </w:t>
        </w:r>
      </w:ins>
      <w:ins w:id="677" w:author="Leonardo Ribeiro" w:date="2019-05-31T16:17:00Z">
        <w:r w:rsidR="006B2154">
          <w:rPr>
            <w:rFonts w:eastAsia="Calibri"/>
            <w:lang w:eastAsia="en-US"/>
          </w:rPr>
          <w:t xml:space="preserve">e combinar dados. </w:t>
        </w:r>
        <w:r w:rsidR="006B2154">
          <w:rPr>
            <w:rFonts w:eastAsia="Calibri"/>
            <w:i/>
            <w:iCs/>
            <w:lang w:eastAsia="en-US"/>
          </w:rPr>
          <w:t>Web</w:t>
        </w:r>
        <w:r w:rsidR="006B2154">
          <w:rPr>
            <w:rFonts w:eastAsia="Calibri"/>
            <w:lang w:eastAsia="en-US"/>
          </w:rPr>
          <w:t xml:space="preserve"> </w:t>
        </w:r>
        <w:r w:rsidR="006B2154">
          <w:rPr>
            <w:rFonts w:eastAsia="Calibri"/>
            <w:i/>
            <w:iCs/>
            <w:lang w:eastAsia="en-US"/>
          </w:rPr>
          <w:t>service</w:t>
        </w:r>
        <w:r w:rsidR="006B2154">
          <w:rPr>
            <w:rFonts w:eastAsia="Calibri"/>
          </w:rPr>
          <w:t xml:space="preserve"> pode ser definido </w:t>
        </w:r>
        <w:r w:rsidR="006B2154">
          <w:rPr>
            <w:rFonts w:eastAsia="Calibri"/>
          </w:rPr>
          <w:lastRenderedPageBreak/>
          <w:t xml:space="preserve">como um </w:t>
        </w:r>
      </w:ins>
      <w:ins w:id="678" w:author="Leonardo Ribeiro" w:date="2019-05-31T16:18:00Z">
        <w:r w:rsidR="00E8646F">
          <w:rPr>
            <w:rFonts w:eastAsia="Calibri"/>
          </w:rPr>
          <w:t>conjunto de objetos de software</w:t>
        </w:r>
        <w:r w:rsidR="00A43D10">
          <w:rPr>
            <w:rFonts w:eastAsia="Calibri"/>
          </w:rPr>
          <w:t xml:space="preserve"> que podem ser montado de maneira distribuída pela internet</w:t>
        </w:r>
        <w:r w:rsidR="006A2B5A">
          <w:rPr>
            <w:rFonts w:eastAsia="Calibri"/>
          </w:rPr>
          <w:t xml:space="preserve"> utilizando protoc</w:t>
        </w:r>
      </w:ins>
      <w:ins w:id="679" w:author="Leonardo Ribeiro" w:date="2019-05-31T16:19:00Z">
        <w:r w:rsidR="006A2B5A">
          <w:rPr>
            <w:rFonts w:eastAsia="Calibri"/>
          </w:rPr>
          <w:t>olos padrões de comunicação para executarem funções</w:t>
        </w:r>
        <w:r w:rsidR="00102EDF">
          <w:rPr>
            <w:rFonts w:eastAsia="Calibri"/>
          </w:rPr>
          <w:t xml:space="preserve"> ou processos de negócio completos.</w:t>
        </w:r>
      </w:ins>
    </w:p>
    <w:p w14:paraId="4D97E857" w14:textId="13002F4F" w:rsidR="004C02CC" w:rsidRPr="006B2154" w:rsidRDefault="004C02CC">
      <w:pPr>
        <w:rPr>
          <w:rFonts w:eastAsia="Calibri"/>
          <w:rPrChange w:id="680" w:author="Leonardo Ribeiro" w:date="2019-05-31T16:17:00Z">
            <w:rPr>
              <w:rFonts w:eastAsia="Calibri"/>
              <w:color w:val="FF0000"/>
              <w:lang w:eastAsia="en-US"/>
            </w:rPr>
          </w:rPrChange>
        </w:rPr>
        <w:pPrChange w:id="681" w:author="Leonardo Ribeiro" w:date="2019-05-26T17:39:00Z">
          <w:pPr>
            <w:pStyle w:val="Ttulo2"/>
          </w:pPr>
        </w:pPrChange>
      </w:pPr>
      <w:ins w:id="682" w:author="Leonardo Ribeiro" w:date="2019-05-31T16:20:00Z">
        <w:r>
          <w:rPr>
            <w:rFonts w:eastAsia="Calibri"/>
          </w:rPr>
          <w:t>Para que isso aconteça, portanto, devemos ter um computador ou dispositivo que faz uma requisição</w:t>
        </w:r>
        <w:r w:rsidR="006E5C3C">
          <w:rPr>
            <w:rFonts w:eastAsia="Calibri"/>
          </w:rPr>
          <w:t xml:space="preserve"> (cliente) e um computador que proc</w:t>
        </w:r>
      </w:ins>
      <w:ins w:id="683" w:author="Leonardo Ribeiro" w:date="2019-05-31T16:21:00Z">
        <w:r w:rsidR="006E5C3C">
          <w:rPr>
            <w:rFonts w:eastAsia="Calibri"/>
          </w:rPr>
          <w:t>essa</w:t>
        </w:r>
        <w:r w:rsidR="00D32077">
          <w:rPr>
            <w:rFonts w:eastAsia="Calibri"/>
          </w:rPr>
          <w:t xml:space="preserve"> essa requisição (servidor), assim retornando o conjunto de dados processados a quem fez a requisição.</w:t>
        </w:r>
      </w:ins>
    </w:p>
    <w:p w14:paraId="0A7C7BD7" w14:textId="62BE2A91" w:rsidR="00CB7221" w:rsidRDefault="002B306E" w:rsidP="00CE2F1F">
      <w:pPr>
        <w:rPr>
          <w:ins w:id="684" w:author="Leonardo Ribeiro" w:date="2019-05-31T15:55:00Z"/>
          <w:rFonts w:eastAsia="Calibri"/>
          <w:lang w:eastAsia="en-US"/>
        </w:rPr>
      </w:pPr>
      <w:ins w:id="685" w:author="Leonardo Ribeiro" w:date="2019-05-26T17:20:00Z">
        <w:r w:rsidRPr="006C4BA1">
          <w:rPr>
            <w:rFonts w:eastAsia="Calibri"/>
            <w:lang w:eastAsia="en-US"/>
            <w:rPrChange w:id="686" w:author="Leonardo Ribeiro" w:date="2019-05-26T17:20:00Z">
              <w:rPr>
                <w:rFonts w:eastAsia="Calibri"/>
                <w:lang w:val="en-US" w:eastAsia="en-US"/>
              </w:rPr>
            </w:rPrChange>
          </w:rPr>
          <w:t>De acordo com</w:t>
        </w:r>
      </w:ins>
      <w:ins w:id="687" w:author="Leonardo Ribeiro" w:date="2019-05-31T16:23:00Z">
        <w:r w:rsidR="007F2054">
          <w:rPr>
            <w:rFonts w:eastAsia="Calibri"/>
            <w:lang w:eastAsia="en-US"/>
          </w:rPr>
          <w:t xml:space="preserve"> </w:t>
        </w:r>
      </w:ins>
      <w:ins w:id="688" w:author="Leonardo Ribeiro" w:date="2019-05-31T16:24:00Z">
        <w:r w:rsidR="007F2054">
          <w:rPr>
            <w:rFonts w:eastAsia="Calibri"/>
            <w:lang w:eastAsia="en-US"/>
          </w:rPr>
          <w:fldChar w:fldCharType="begin" w:fldLock="1"/>
        </w:r>
      </w:ins>
      <w:r w:rsidR="0026648B">
        <w:rPr>
          <w:rFonts w:eastAsia="Calibri"/>
          <w:lang w:eastAsia="en-US"/>
        </w:rPr>
        <w:instrText>ADDIN CSL_CITATION {"citationItems":[{"id":"ITEM-1","itemData":{"DOI":"10.1007/978-1-4614-7535-4","ISBN":"9781461475354","abstract":"Web services and Service-Oriented Computing (SOC) have become thriving areas of academic research, joint university/industry research projects, and novel IT products on the market. SOC is the computing paradigm that uses Web services as building blocks for the engineering of composite, distributed applications out of the reusable application logic encapsulated by Web services. Web services could be considered the best-known and most standardized technology in use today for distributed computing over the Internet. This book is the second installment of a two-book collection covering the state-of-the-art of both theoretical and practical aspects of Web services and SOC research and deployments.","author":[{"dropping-particle":"","family":"Bouguettaya","given":"Athman","non-dropping-particle":"","parse-names":false,"suffix":""},{"dropping-particle":"","family":"Sheng","given":"Quan Z.","non-dropping-particle":"","parse-names":false,"suffix":""},{"dropping-particle":"","family":"Daniel","given":"Florian","non-dropping-particle":"","parse-names":false,"suffix":""}],"container-title":"Advanced Web Services","id":"ITEM-1","issued":{"date-parts":[["2013"]]},"number-of-pages":"1-633","title":"Advanced web services","type":"book","volume":"9781461475"},"label":"line","uris":["http://www.mendeley.com/documents/?uuid=809bc10e-6741-43f1-accf-da0f26aad034"]}],"mendeley":{"formattedCitation":"(BOUGUETTAYA; SHENG; DANIEL, 2013)","manualFormatting":"Bouguettaya (2013)","plainTextFormattedCitation":"(BOUGUETTAYA; SHENG; DANIEL, 2013)","previouslyFormattedCitation":"(BOUGUETTAYA; SHENG; DANIEL, 2013)"},"properties":{"noteIndex":0},"schema":"https://github.com/citation-style-language/schema/raw/master/csl-citation.json"}</w:instrText>
      </w:r>
      <w:r w:rsidR="007F2054">
        <w:rPr>
          <w:rFonts w:eastAsia="Calibri"/>
          <w:lang w:eastAsia="en-US"/>
        </w:rPr>
        <w:fldChar w:fldCharType="separate"/>
      </w:r>
      <w:del w:id="689" w:author="Leonardo Ribeiro" w:date="2019-05-31T16:26:00Z">
        <w:r w:rsidR="007F2054" w:rsidRPr="007F2054" w:rsidDel="00F655D1">
          <w:rPr>
            <w:rFonts w:eastAsia="Calibri"/>
            <w:noProof/>
            <w:lang w:eastAsia="en-US"/>
          </w:rPr>
          <w:delText>(</w:delText>
        </w:r>
      </w:del>
      <w:r w:rsidR="007F2054" w:rsidRPr="007F2054">
        <w:rPr>
          <w:rFonts w:eastAsia="Calibri"/>
          <w:noProof/>
          <w:lang w:eastAsia="en-US"/>
        </w:rPr>
        <w:t>B</w:t>
      </w:r>
      <w:ins w:id="690" w:author="Leonardo Ribeiro" w:date="2019-05-31T16:26:00Z">
        <w:r w:rsidR="00F655D1">
          <w:rPr>
            <w:rFonts w:eastAsia="Calibri"/>
            <w:noProof/>
            <w:lang w:eastAsia="en-US"/>
          </w:rPr>
          <w:t>ouguettaya</w:t>
        </w:r>
      </w:ins>
      <w:del w:id="691" w:author="Leonardo Ribeiro" w:date="2019-05-31T16:26:00Z">
        <w:r w:rsidR="007F2054" w:rsidRPr="007F2054" w:rsidDel="00F655D1">
          <w:rPr>
            <w:rFonts w:eastAsia="Calibri"/>
            <w:noProof/>
            <w:lang w:eastAsia="en-US"/>
          </w:rPr>
          <w:delText>OUGUETTAYA; SHENG; DANIEL,</w:delText>
        </w:r>
      </w:del>
      <w:r w:rsidR="007F2054" w:rsidRPr="007F2054">
        <w:rPr>
          <w:rFonts w:eastAsia="Calibri"/>
          <w:noProof/>
          <w:lang w:eastAsia="en-US"/>
        </w:rPr>
        <w:t xml:space="preserve"> </w:t>
      </w:r>
      <w:ins w:id="692" w:author="Leonardo Ribeiro" w:date="2019-05-31T16:26:00Z">
        <w:r w:rsidR="00F655D1">
          <w:rPr>
            <w:rFonts w:eastAsia="Calibri"/>
            <w:noProof/>
            <w:lang w:eastAsia="en-US"/>
          </w:rPr>
          <w:t>(</w:t>
        </w:r>
      </w:ins>
      <w:r w:rsidR="007F2054" w:rsidRPr="007F2054">
        <w:rPr>
          <w:rFonts w:eastAsia="Calibri"/>
          <w:noProof/>
          <w:lang w:eastAsia="en-US"/>
        </w:rPr>
        <w:t>2013)</w:t>
      </w:r>
      <w:ins w:id="693" w:author="Leonardo Ribeiro" w:date="2019-05-31T16:24:00Z">
        <w:r w:rsidR="007F2054">
          <w:rPr>
            <w:rFonts w:eastAsia="Calibri"/>
            <w:lang w:eastAsia="en-US"/>
          </w:rPr>
          <w:fldChar w:fldCharType="end"/>
        </w:r>
      </w:ins>
      <w:ins w:id="694" w:author="Leonardo Ribeiro" w:date="2019-05-26T17:20:00Z">
        <w:r w:rsidR="0097689A" w:rsidRPr="006C4BA1">
          <w:rPr>
            <w:rFonts w:eastAsia="Calibri"/>
            <w:lang w:eastAsia="en-US"/>
            <w:rPrChange w:id="695" w:author="Leonardo Ribeiro" w:date="2019-05-26T17:20:00Z">
              <w:rPr>
                <w:rFonts w:eastAsia="Calibri"/>
                <w:lang w:val="en-US" w:eastAsia="en-US"/>
              </w:rPr>
            </w:rPrChange>
          </w:rPr>
          <w:t>, uma aplicação distribuída é geralmente criada baseada</w:t>
        </w:r>
        <w:r w:rsidR="006C4BA1" w:rsidRPr="006C4BA1">
          <w:rPr>
            <w:rFonts w:eastAsia="Calibri"/>
            <w:lang w:eastAsia="en-US"/>
            <w:rPrChange w:id="696" w:author="Leonardo Ribeiro" w:date="2019-05-26T17:20:00Z">
              <w:rPr>
                <w:rFonts w:eastAsia="Calibri"/>
                <w:lang w:val="en-US" w:eastAsia="en-US"/>
              </w:rPr>
            </w:rPrChange>
          </w:rPr>
          <w:t xml:space="preserve"> em processos de negócio, que </w:t>
        </w:r>
        <w:r w:rsidR="006C4BA1">
          <w:rPr>
            <w:rFonts w:eastAsia="Calibri"/>
            <w:lang w:eastAsia="en-US"/>
          </w:rPr>
          <w:t>consistem de uma seq</w:t>
        </w:r>
      </w:ins>
      <w:ins w:id="697" w:author="Leonardo Ribeiro" w:date="2019-05-26T17:21:00Z">
        <w:r w:rsidR="006C4BA1">
          <w:rPr>
            <w:rFonts w:eastAsia="Calibri"/>
            <w:lang w:eastAsia="en-US"/>
          </w:rPr>
          <w:t xml:space="preserve">uência lógica de ações que podem incluir </w:t>
        </w:r>
        <w:r w:rsidR="0082590B">
          <w:rPr>
            <w:rFonts w:eastAsia="Calibri"/>
            <w:lang w:eastAsia="en-US"/>
          </w:rPr>
          <w:t xml:space="preserve">a invocação de um </w:t>
        </w:r>
        <w:r w:rsidR="0082590B">
          <w:rPr>
            <w:rFonts w:eastAsia="Calibri"/>
            <w:i/>
            <w:lang w:eastAsia="en-US"/>
          </w:rPr>
          <w:t>Web Service</w:t>
        </w:r>
        <w:r w:rsidR="0082590B">
          <w:rPr>
            <w:rFonts w:eastAsia="Calibri"/>
            <w:lang w:eastAsia="en-US"/>
          </w:rPr>
          <w:t>.</w:t>
        </w:r>
      </w:ins>
      <w:ins w:id="698" w:author="Leonardo Ribeiro" w:date="2019-05-31T15:55:00Z">
        <w:r w:rsidR="00CE2F1F">
          <w:rPr>
            <w:rFonts w:eastAsia="Calibri"/>
            <w:lang w:eastAsia="en-US"/>
          </w:rPr>
          <w:t xml:space="preserve"> </w:t>
        </w:r>
      </w:ins>
      <w:ins w:id="699" w:author="Leonardo Ribeiro" w:date="2019-05-31T16:00:00Z">
        <w:r w:rsidR="00141720">
          <w:rPr>
            <w:rFonts w:eastAsia="Calibri"/>
            <w:lang w:eastAsia="en-US"/>
          </w:rPr>
          <w:t xml:space="preserve">Esses processos podem ou não </w:t>
        </w:r>
        <w:r w:rsidR="00127D45">
          <w:rPr>
            <w:rFonts w:eastAsia="Calibri"/>
            <w:lang w:eastAsia="en-US"/>
          </w:rPr>
          <w:t>estar diretamente ligados</w:t>
        </w:r>
      </w:ins>
      <w:ins w:id="700" w:author="Leonardo Ribeiro" w:date="2019-05-31T16:01:00Z">
        <w:r w:rsidR="00127D45">
          <w:rPr>
            <w:rFonts w:eastAsia="Calibri"/>
            <w:lang w:eastAsia="en-US"/>
          </w:rPr>
          <w:t xml:space="preserve"> ao sistema sendo con</w:t>
        </w:r>
        <w:r w:rsidR="00927094">
          <w:rPr>
            <w:rFonts w:eastAsia="Calibri"/>
            <w:lang w:eastAsia="en-US"/>
          </w:rPr>
          <w:t>s</w:t>
        </w:r>
        <w:r w:rsidR="00127D45">
          <w:rPr>
            <w:rFonts w:eastAsia="Calibri"/>
            <w:lang w:eastAsia="en-US"/>
          </w:rPr>
          <w:t>truído, ou seja,</w:t>
        </w:r>
        <w:r w:rsidR="00927094">
          <w:rPr>
            <w:rFonts w:eastAsia="Calibri"/>
            <w:lang w:eastAsia="en-US"/>
          </w:rPr>
          <w:t xml:space="preserve"> um sistema pode utilizar um serviço de um outro sistema não relacionado.</w:t>
        </w:r>
        <w:r w:rsidR="00946AAF">
          <w:rPr>
            <w:rFonts w:eastAsia="Calibri"/>
            <w:lang w:eastAsia="en-US"/>
          </w:rPr>
          <w:t xml:space="preserve"> </w:t>
        </w:r>
      </w:ins>
      <w:ins w:id="701" w:author="Leonardo Ribeiro" w:date="2019-05-31T16:03:00Z">
        <w:r w:rsidR="003F2007">
          <w:rPr>
            <w:rFonts w:eastAsia="Calibri"/>
            <w:lang w:eastAsia="en-US"/>
          </w:rPr>
          <w:fldChar w:fldCharType="begin" w:fldLock="1"/>
        </w:r>
      </w:ins>
      <w:r w:rsidR="007B05E3">
        <w:rPr>
          <w:rFonts w:eastAsia="Calibri"/>
          <w:lang w:eastAsia="en-US"/>
        </w:rPr>
        <w:instrText>ADDIN CSL_CITATION {"citationItems":[{"id":"ITEM-1","itemData":{"abstract":"-Interest in Web services is rapidly increased from their start of use. To exchange information among the application in standard way is the main goal of web services. This communication between the applications is based on SOAP and REST principle. SOAP communications causes network traffic, higher latency and processing delays. To overcome this limitations the REST'ful architecture is used. REST is a lightweight, easy and better alternative for the SOAP. In this paper comparison on performance of SOAP based and REST'ful web services based on different metric for mobile environment and multimedia conference is taken into consideration.","author":[{"dropping-particle":"","family":"Mumbaikar","given":"Snehal","non-dropping-particle":"","parse-names":false,"suffix":""},{"dropping-particle":"","family":"Padiya","given":"Puja","non-dropping-particle":"","parse-names":false,"suffix":""}],"container-title":"International Journal of Scientific and Research Publications","id":"ITEM-1","issue":"5","issued":{"date-parts":[["2013"]]},"page":"3-6","title":"Web Services Based On SOAP and REST Principles","type":"article-journal","volume":"3"},"uris":["http://www.mendeley.com/documents/?uuid=5bc6ff79-dea3-4880-a7e4-373f6360507c"]}],"mendeley":{"formattedCitation":"(MUMBAIKAR; PADIYA, 2013)","manualFormatting":"Mumbaikar (2013)","plainTextFormattedCitation":"(MUMBAIKAR; PADIYA, 2013)","previouslyFormattedCitation":"(MUMBAIKAR; PADIYA, 2013)"},"properties":{"noteIndex":0},"schema":"https://github.com/citation-style-language/schema/raw/master/csl-citation.json"}</w:instrText>
      </w:r>
      <w:r w:rsidR="003F2007">
        <w:rPr>
          <w:rFonts w:eastAsia="Calibri"/>
          <w:lang w:eastAsia="en-US"/>
        </w:rPr>
        <w:fldChar w:fldCharType="separate"/>
      </w:r>
      <w:del w:id="702" w:author="Leonardo Ribeiro" w:date="2019-05-31T16:03:00Z">
        <w:r w:rsidR="003F2007" w:rsidRPr="003F2007" w:rsidDel="008E4FC7">
          <w:rPr>
            <w:rFonts w:eastAsia="Calibri"/>
            <w:noProof/>
            <w:lang w:eastAsia="en-US"/>
          </w:rPr>
          <w:delText>(</w:delText>
        </w:r>
      </w:del>
      <w:r w:rsidR="003F2007" w:rsidRPr="003F2007">
        <w:rPr>
          <w:rFonts w:eastAsia="Calibri"/>
          <w:noProof/>
          <w:lang w:eastAsia="en-US"/>
        </w:rPr>
        <w:t>M</w:t>
      </w:r>
      <w:del w:id="703" w:author="Leonardo Ribeiro" w:date="2019-05-31T16:03:00Z">
        <w:r w:rsidR="003F2007" w:rsidRPr="003F2007" w:rsidDel="008E4FC7">
          <w:rPr>
            <w:rFonts w:eastAsia="Calibri"/>
            <w:noProof/>
            <w:lang w:eastAsia="en-US"/>
          </w:rPr>
          <w:delText>UMBAIKAR</w:delText>
        </w:r>
      </w:del>
      <w:ins w:id="704" w:author="Leonardo Ribeiro" w:date="2019-05-31T16:03:00Z">
        <w:r w:rsidR="008E4FC7">
          <w:rPr>
            <w:rFonts w:eastAsia="Calibri"/>
            <w:noProof/>
            <w:lang w:eastAsia="en-US"/>
          </w:rPr>
          <w:t>umbaikar</w:t>
        </w:r>
      </w:ins>
      <w:del w:id="705" w:author="Leonardo Ribeiro" w:date="2019-05-31T16:03:00Z">
        <w:r w:rsidR="003F2007" w:rsidRPr="003F2007" w:rsidDel="008E4FC7">
          <w:rPr>
            <w:rFonts w:eastAsia="Calibri"/>
            <w:noProof/>
            <w:lang w:eastAsia="en-US"/>
          </w:rPr>
          <w:delText xml:space="preserve">; PADIYA, </w:delText>
        </w:r>
      </w:del>
      <w:ins w:id="706" w:author="Leonardo Ribeiro" w:date="2019-05-31T16:03:00Z">
        <w:r w:rsidR="008E4FC7">
          <w:rPr>
            <w:rFonts w:eastAsia="Calibri"/>
            <w:noProof/>
            <w:lang w:eastAsia="en-US"/>
          </w:rPr>
          <w:t xml:space="preserve"> (</w:t>
        </w:r>
      </w:ins>
      <w:r w:rsidR="003F2007" w:rsidRPr="003F2007">
        <w:rPr>
          <w:rFonts w:eastAsia="Calibri"/>
          <w:noProof/>
          <w:lang w:eastAsia="en-US"/>
        </w:rPr>
        <w:t>2013)</w:t>
      </w:r>
      <w:ins w:id="707" w:author="Leonardo Ribeiro" w:date="2019-05-31T16:03:00Z">
        <w:r w:rsidR="003F2007">
          <w:rPr>
            <w:rFonts w:eastAsia="Calibri"/>
            <w:lang w:eastAsia="en-US"/>
          </w:rPr>
          <w:fldChar w:fldCharType="end"/>
        </w:r>
      </w:ins>
      <w:ins w:id="708" w:author="Leonardo Ribeiro" w:date="2019-05-31T15:55:00Z">
        <w:r w:rsidR="00CE2F1F">
          <w:rPr>
            <w:rFonts w:eastAsia="Calibri"/>
            <w:lang w:eastAsia="en-US"/>
          </w:rPr>
          <w:t xml:space="preserve"> ainda define que:</w:t>
        </w:r>
      </w:ins>
    </w:p>
    <w:p w14:paraId="792A254A" w14:textId="4BAC6E7D" w:rsidR="00CE2F1F" w:rsidRPr="008856C1" w:rsidRDefault="008009AD">
      <w:pPr>
        <w:pStyle w:val="Citao"/>
        <w:rPr>
          <w:ins w:id="709" w:author="Leonardo Ribeiro" w:date="2019-05-26T17:21:00Z"/>
          <w:rFonts w:eastAsia="Calibri"/>
          <w:lang w:eastAsia="en-US"/>
          <w:rPrChange w:id="710" w:author="Leonardo Ribeiro" w:date="2019-05-31T15:58:00Z">
            <w:rPr>
              <w:ins w:id="711" w:author="Leonardo Ribeiro" w:date="2019-05-26T17:21:00Z"/>
              <w:rFonts w:eastAsia="Calibri"/>
              <w:lang w:val="en-US" w:eastAsia="en-US"/>
            </w:rPr>
          </w:rPrChange>
        </w:rPr>
        <w:pPrChange w:id="712" w:author="Leonardo Ribeiro" w:date="2019-05-31T15:56:00Z">
          <w:pPr/>
        </w:pPrChange>
      </w:pPr>
      <w:ins w:id="713" w:author="Leonardo Ribeiro" w:date="2019-05-31T15:56:00Z">
        <w:r w:rsidRPr="003E39E8">
          <w:rPr>
            <w:rFonts w:eastAsia="Calibri"/>
            <w:lang w:eastAsia="en-US"/>
            <w:rPrChange w:id="714" w:author="Leonardo Ribeiro" w:date="2019-05-31T15:57:00Z">
              <w:rPr>
                <w:rFonts w:eastAsia="Calibri"/>
                <w:lang w:val="en-US" w:eastAsia="en-US"/>
              </w:rPr>
            </w:rPrChange>
          </w:rPr>
          <w:t>“…</w:t>
        </w:r>
      </w:ins>
      <w:ins w:id="715" w:author="Leonardo Ribeiro" w:date="2019-05-31T15:57:00Z">
        <w:r w:rsidR="00E559E3" w:rsidRPr="003E39E8">
          <w:rPr>
            <w:rFonts w:eastAsia="Calibri"/>
            <w:lang w:eastAsia="en-US"/>
            <w:rPrChange w:id="716" w:author="Leonardo Ribeiro" w:date="2019-05-31T15:57:00Z">
              <w:rPr>
                <w:rFonts w:eastAsia="Calibri"/>
                <w:lang w:val="en-US" w:eastAsia="en-US"/>
              </w:rPr>
            </w:rPrChange>
          </w:rPr>
          <w:t xml:space="preserve">estamos utilizando um </w:t>
        </w:r>
        <w:r w:rsidR="00E559E3" w:rsidRPr="003E39E8">
          <w:rPr>
            <w:rFonts w:eastAsia="Calibri"/>
            <w:i/>
            <w:iCs/>
            <w:lang w:eastAsia="en-US"/>
            <w:rPrChange w:id="717" w:author="Leonardo Ribeiro" w:date="2019-05-31T15:57:00Z">
              <w:rPr>
                <w:rFonts w:eastAsia="Calibri"/>
                <w:lang w:val="en-US" w:eastAsia="en-US"/>
              </w:rPr>
            </w:rPrChange>
          </w:rPr>
          <w:t>web</w:t>
        </w:r>
      </w:ins>
      <w:ins w:id="718" w:author="Leonardo Ribeiro" w:date="2019-05-31T15:58:00Z">
        <w:r w:rsidR="00BF5854">
          <w:rPr>
            <w:rFonts w:eastAsia="Calibri"/>
            <w:i/>
            <w:iCs/>
            <w:lang w:eastAsia="en-US"/>
          </w:rPr>
          <w:t xml:space="preserve"> </w:t>
        </w:r>
      </w:ins>
      <w:ins w:id="719" w:author="Leonardo Ribeiro" w:date="2019-05-31T15:57:00Z">
        <w:r w:rsidR="00E559E3" w:rsidRPr="003E39E8">
          <w:rPr>
            <w:rFonts w:eastAsia="Calibri"/>
            <w:i/>
            <w:iCs/>
            <w:lang w:eastAsia="en-US"/>
            <w:rPrChange w:id="720" w:author="Leonardo Ribeiro" w:date="2019-05-31T15:57:00Z">
              <w:rPr>
                <w:rFonts w:eastAsia="Calibri"/>
                <w:lang w:val="en-US" w:eastAsia="en-US"/>
              </w:rPr>
            </w:rPrChange>
          </w:rPr>
          <w:t>service</w:t>
        </w:r>
        <w:r w:rsidR="00E559E3" w:rsidRPr="003E39E8">
          <w:rPr>
            <w:rFonts w:eastAsia="Calibri"/>
            <w:lang w:eastAsia="en-US"/>
            <w:rPrChange w:id="721" w:author="Leonardo Ribeiro" w:date="2019-05-31T15:57:00Z">
              <w:rPr>
                <w:rFonts w:eastAsia="Calibri"/>
                <w:lang w:val="en-US" w:eastAsia="en-US"/>
              </w:rPr>
            </w:rPrChange>
          </w:rPr>
          <w:t xml:space="preserve"> que </w:t>
        </w:r>
        <w:r w:rsidR="003E39E8" w:rsidRPr="003E39E8">
          <w:rPr>
            <w:rFonts w:eastAsia="Calibri"/>
            <w:lang w:eastAsia="en-US"/>
            <w:rPrChange w:id="722" w:author="Leonardo Ribeiro" w:date="2019-05-31T15:57:00Z">
              <w:rPr>
                <w:rFonts w:eastAsia="Calibri"/>
                <w:lang w:val="en-US" w:eastAsia="en-US"/>
              </w:rPr>
            </w:rPrChange>
          </w:rPr>
          <w:t>é uma maneira padrão de</w:t>
        </w:r>
        <w:r w:rsidR="003E39E8">
          <w:rPr>
            <w:rFonts w:eastAsia="Calibri"/>
            <w:lang w:eastAsia="en-US"/>
          </w:rPr>
          <w:t xml:space="preserve"> distribuir serviços pela internet. </w:t>
        </w:r>
        <w:r w:rsidR="003E39E8" w:rsidRPr="008856C1">
          <w:rPr>
            <w:rFonts w:eastAsia="Calibri"/>
            <w:lang w:eastAsia="en-US"/>
          </w:rPr>
          <w:t>Os</w:t>
        </w:r>
        <w:r w:rsidR="003E39E8" w:rsidRPr="008856C1">
          <w:rPr>
            <w:rFonts w:eastAsia="Calibri"/>
            <w:lang w:eastAsia="en-US"/>
            <w:rPrChange w:id="723" w:author="Leonardo Ribeiro" w:date="2019-05-31T15:58:00Z">
              <w:rPr>
                <w:rFonts w:eastAsia="Calibri"/>
                <w:lang w:val="en-US" w:eastAsia="en-US"/>
              </w:rPr>
            </w:rPrChange>
          </w:rPr>
          <w:t xml:space="preserve"> </w:t>
        </w:r>
      </w:ins>
      <w:ins w:id="724" w:author="Leonardo Ribeiro" w:date="2019-05-31T15:58:00Z">
        <w:r w:rsidR="003E39E8" w:rsidRPr="008856C1">
          <w:rPr>
            <w:rFonts w:eastAsia="Calibri"/>
            <w:lang w:eastAsia="en-US"/>
            <w:rPrChange w:id="725" w:author="Leonardo Ribeiro" w:date="2019-05-31T15:58:00Z">
              <w:rPr>
                <w:rFonts w:eastAsia="Calibri"/>
                <w:lang w:val="en-US" w:eastAsia="en-US"/>
              </w:rPr>
            </w:rPrChange>
          </w:rPr>
          <w:t>client</w:t>
        </w:r>
      </w:ins>
      <w:ins w:id="726" w:author="Leonardo Ribeiro" w:date="2019-05-31T16:02:00Z">
        <w:r w:rsidR="00946AAF">
          <w:rPr>
            <w:rFonts w:eastAsia="Calibri"/>
            <w:lang w:eastAsia="en-US"/>
          </w:rPr>
          <w:t>e</w:t>
        </w:r>
      </w:ins>
      <w:ins w:id="727" w:author="Leonardo Ribeiro" w:date="2019-05-31T15:58:00Z">
        <w:r w:rsidR="003E39E8" w:rsidRPr="008856C1">
          <w:rPr>
            <w:rFonts w:eastAsia="Calibri"/>
            <w:lang w:eastAsia="en-US"/>
            <w:rPrChange w:id="728" w:author="Leonardo Ribeiro" w:date="2019-05-31T15:58:00Z">
              <w:rPr>
                <w:rFonts w:eastAsia="Calibri"/>
                <w:lang w:val="en-US" w:eastAsia="en-US"/>
              </w:rPr>
            </w:rPrChange>
          </w:rPr>
          <w:t xml:space="preserve">s não </w:t>
        </w:r>
        <w:r w:rsidR="00BF5854" w:rsidRPr="008856C1">
          <w:rPr>
            <w:rFonts w:eastAsia="Calibri"/>
            <w:lang w:eastAsia="en-US"/>
            <w:rPrChange w:id="729" w:author="Leonardo Ribeiro" w:date="2019-05-31T15:58:00Z">
              <w:rPr>
                <w:rFonts w:eastAsia="Calibri"/>
                <w:lang w:val="en-US" w:eastAsia="en-US"/>
              </w:rPr>
            </w:rPrChange>
          </w:rPr>
          <w:t xml:space="preserve">têm nenhum conhecimento prévio sobre o </w:t>
        </w:r>
        <w:r w:rsidR="00BF5854" w:rsidRPr="008856C1">
          <w:rPr>
            <w:rFonts w:eastAsia="Calibri"/>
            <w:i/>
            <w:iCs/>
            <w:lang w:eastAsia="en-US"/>
            <w:rPrChange w:id="730" w:author="Leonardo Ribeiro" w:date="2019-05-31T15:58:00Z">
              <w:rPr>
                <w:rFonts w:eastAsia="Calibri"/>
                <w:lang w:val="en-US" w:eastAsia="en-US"/>
              </w:rPr>
            </w:rPrChange>
          </w:rPr>
          <w:t>web service</w:t>
        </w:r>
      </w:ins>
      <w:ins w:id="731" w:author="Leonardo Ribeiro" w:date="2019-05-31T15:55:00Z">
        <w:r w:rsidR="00CE2F1F" w:rsidRPr="008856C1">
          <w:rPr>
            <w:rFonts w:eastAsia="Calibri"/>
            <w:lang w:eastAsia="en-US"/>
          </w:rPr>
          <w:t xml:space="preserve"> </w:t>
        </w:r>
      </w:ins>
      <w:ins w:id="732" w:author="Leonardo Ribeiro" w:date="2019-05-31T15:58:00Z">
        <w:r w:rsidR="008856C1" w:rsidRPr="008856C1">
          <w:rPr>
            <w:rFonts w:eastAsia="Calibri"/>
            <w:lang w:eastAsia="en-US"/>
            <w:rPrChange w:id="733" w:author="Leonardo Ribeiro" w:date="2019-05-31T15:58:00Z">
              <w:rPr>
                <w:rFonts w:eastAsia="Calibri"/>
                <w:lang w:val="en-US" w:eastAsia="en-US"/>
              </w:rPr>
            </w:rPrChange>
          </w:rPr>
          <w:t>antes deles</w:t>
        </w:r>
        <w:r w:rsidR="008856C1">
          <w:rPr>
            <w:rFonts w:eastAsia="Calibri"/>
            <w:lang w:eastAsia="en-US"/>
          </w:rPr>
          <w:t xml:space="preserve"> realmente usarem, assim sendo </w:t>
        </w:r>
        <w:r w:rsidR="008856C1" w:rsidRPr="008856C1">
          <w:rPr>
            <w:rFonts w:eastAsia="Calibri"/>
            <w:i/>
            <w:iCs/>
            <w:lang w:eastAsia="en-US"/>
            <w:rPrChange w:id="734" w:author="Leonardo Ribeiro" w:date="2019-05-31T15:59:00Z">
              <w:rPr>
                <w:rFonts w:eastAsia="Calibri"/>
                <w:lang w:eastAsia="en-US"/>
              </w:rPr>
            </w:rPrChange>
          </w:rPr>
          <w:t>WEB SERVICE</w:t>
        </w:r>
      </w:ins>
      <w:ins w:id="735" w:author="Leonardo Ribeiro" w:date="2019-05-31T15:59:00Z">
        <w:r w:rsidR="008856C1">
          <w:rPr>
            <w:rFonts w:eastAsia="Calibri"/>
            <w:lang w:eastAsia="en-US"/>
          </w:rPr>
          <w:t xml:space="preserve"> </w:t>
        </w:r>
        <w:r w:rsidR="000A1626">
          <w:rPr>
            <w:rFonts w:eastAsia="Calibri"/>
            <w:lang w:eastAsia="en-US"/>
          </w:rPr>
          <w:t>é uma plataforma independente</w:t>
        </w:r>
        <w:r w:rsidR="00BD21DC">
          <w:rPr>
            <w:rFonts w:eastAsia="Calibri"/>
            <w:lang w:eastAsia="en-US"/>
          </w:rPr>
          <w:t xml:space="preserve"> e fracamente acoplada</w:t>
        </w:r>
      </w:ins>
      <w:ins w:id="736" w:author="Leonardo Ribeiro" w:date="2019-05-31T15:56:00Z">
        <w:r w:rsidRPr="008856C1">
          <w:rPr>
            <w:rFonts w:eastAsia="Calibri"/>
            <w:lang w:eastAsia="en-US"/>
            <w:rPrChange w:id="737" w:author="Leonardo Ribeiro" w:date="2019-05-31T15:58:00Z">
              <w:rPr>
                <w:rFonts w:eastAsia="Calibri"/>
                <w:lang w:val="en-US" w:eastAsia="en-US"/>
              </w:rPr>
            </w:rPrChange>
          </w:rPr>
          <w:t>”</w:t>
        </w:r>
      </w:ins>
      <w:ins w:id="738" w:author="Leonardo Ribeiro" w:date="2019-05-31T15:59:00Z">
        <w:r w:rsidR="00BD21DC">
          <w:rPr>
            <w:rFonts w:eastAsia="Calibri"/>
            <w:lang w:eastAsia="en-US"/>
          </w:rPr>
          <w:t>.</w:t>
        </w:r>
      </w:ins>
    </w:p>
    <w:p w14:paraId="64712647" w14:textId="74D79852" w:rsidR="00EA3AC8" w:rsidDel="00F8047B" w:rsidRDefault="00F87F96" w:rsidP="001E70DF">
      <w:pPr>
        <w:rPr>
          <w:del w:id="739" w:author="Leonardo Ribeiro" w:date="2019-05-26T17:18:00Z"/>
          <w:rFonts w:eastAsia="Calibri"/>
          <w:lang w:eastAsia="en-US"/>
        </w:rPr>
      </w:pPr>
      <w:ins w:id="740" w:author="Leonardo Ribeiro" w:date="2019-05-31T16:04:00Z">
        <w:r>
          <w:rPr>
            <w:rFonts w:eastAsia="Calibri"/>
            <w:lang w:eastAsia="en-US"/>
          </w:rPr>
          <w:t>Isso dá a entender que u</w:t>
        </w:r>
      </w:ins>
      <w:ins w:id="741" w:author="Leonardo Ribeiro" w:date="2019-05-26T17:21:00Z">
        <w:r w:rsidR="0082590B" w:rsidRPr="0082590B">
          <w:rPr>
            <w:rFonts w:eastAsia="Calibri"/>
            <w:lang w:eastAsia="en-US"/>
            <w:rPrChange w:id="742" w:author="Leonardo Ribeiro" w:date="2019-05-26T17:21:00Z">
              <w:rPr>
                <w:rFonts w:eastAsia="Calibri"/>
                <w:lang w:val="en-US" w:eastAsia="en-US"/>
              </w:rPr>
            </w:rPrChange>
          </w:rPr>
          <w:t xml:space="preserve">m </w:t>
        </w:r>
        <w:r w:rsidR="0082590B" w:rsidRPr="0082590B">
          <w:rPr>
            <w:rFonts w:eastAsia="Calibri"/>
            <w:i/>
            <w:lang w:eastAsia="en-US"/>
            <w:rPrChange w:id="743" w:author="Leonardo Ribeiro" w:date="2019-05-26T17:21:00Z">
              <w:rPr>
                <w:rFonts w:eastAsia="Calibri"/>
                <w:i/>
                <w:lang w:val="en-US" w:eastAsia="en-US"/>
              </w:rPr>
            </w:rPrChange>
          </w:rPr>
          <w:t>Web Service</w:t>
        </w:r>
        <w:r w:rsidR="0082590B" w:rsidRPr="0082590B">
          <w:rPr>
            <w:rFonts w:eastAsia="Calibri"/>
            <w:lang w:eastAsia="en-US"/>
            <w:rPrChange w:id="744" w:author="Leonardo Ribeiro" w:date="2019-05-26T17:21:00Z">
              <w:rPr>
                <w:rFonts w:eastAsia="Calibri"/>
                <w:lang w:val="en-US" w:eastAsia="en-US"/>
              </w:rPr>
            </w:rPrChange>
          </w:rPr>
          <w:t xml:space="preserve"> permite a</w:t>
        </w:r>
        <w:r w:rsidR="0082590B">
          <w:rPr>
            <w:rFonts w:eastAsia="Calibri"/>
            <w:lang w:eastAsia="en-US"/>
          </w:rPr>
          <w:t xml:space="preserve"> um provedor </w:t>
        </w:r>
        <w:r w:rsidR="00FB1897">
          <w:rPr>
            <w:rFonts w:eastAsia="Calibri"/>
            <w:lang w:eastAsia="en-US"/>
          </w:rPr>
          <w:t>encaps</w:t>
        </w:r>
      </w:ins>
      <w:ins w:id="745" w:author="Leonardo Ribeiro" w:date="2019-05-26T17:22:00Z">
        <w:r w:rsidR="00FB1897">
          <w:rPr>
            <w:rFonts w:eastAsia="Calibri"/>
            <w:lang w:eastAsia="en-US"/>
          </w:rPr>
          <w:t>ular funcionalidades e tornar isso disponível por uso de uma rede de internet. Um</w:t>
        </w:r>
        <w:r w:rsidR="0058079A">
          <w:rPr>
            <w:rFonts w:eastAsia="Calibri"/>
            <w:lang w:eastAsia="en-US"/>
          </w:rPr>
          <w:t xml:space="preserve"> cliente </w:t>
        </w:r>
      </w:ins>
      <w:ins w:id="746" w:author="Leonardo Ribeiro" w:date="2019-05-26T17:23:00Z">
        <w:r w:rsidR="00A90790">
          <w:rPr>
            <w:rFonts w:eastAsia="Calibri"/>
            <w:lang w:eastAsia="en-US"/>
          </w:rPr>
          <w:t>pode</w:t>
        </w:r>
      </w:ins>
      <w:ins w:id="747" w:author="Leonardo Ribeiro" w:date="2019-05-26T17:25:00Z">
        <w:r w:rsidR="001E70DF">
          <w:rPr>
            <w:rFonts w:eastAsia="Calibri"/>
            <w:lang w:eastAsia="en-US"/>
          </w:rPr>
          <w:t>, por sua vez,</w:t>
        </w:r>
      </w:ins>
      <w:ins w:id="748" w:author="Leonardo Ribeiro" w:date="2019-05-26T17:23:00Z">
        <w:r w:rsidR="00A90790">
          <w:rPr>
            <w:rFonts w:eastAsia="Calibri"/>
            <w:lang w:eastAsia="en-US"/>
          </w:rPr>
          <w:t xml:space="preserve"> invocar um </w:t>
        </w:r>
        <w:r w:rsidR="00A90790">
          <w:rPr>
            <w:rFonts w:eastAsia="Calibri"/>
            <w:i/>
            <w:lang w:eastAsia="en-US"/>
          </w:rPr>
          <w:t>web service</w:t>
        </w:r>
        <w:r w:rsidR="000247A2">
          <w:rPr>
            <w:rFonts w:eastAsia="Calibri"/>
            <w:i/>
            <w:lang w:eastAsia="en-US"/>
          </w:rPr>
          <w:t xml:space="preserve"> </w:t>
        </w:r>
      </w:ins>
      <w:ins w:id="749" w:author="Leonardo Ribeiro" w:date="2019-05-31T16:04:00Z">
        <w:r w:rsidR="00A05B4D">
          <w:rPr>
            <w:rFonts w:eastAsia="Calibri"/>
            <w:lang w:eastAsia="en-US"/>
          </w:rPr>
          <w:t xml:space="preserve">e </w:t>
        </w:r>
      </w:ins>
      <w:ins w:id="750" w:author="Leonardo Ribeiro" w:date="2019-05-26T17:23:00Z">
        <w:r w:rsidR="000247A2">
          <w:rPr>
            <w:rFonts w:eastAsia="Calibri"/>
            <w:lang w:eastAsia="en-US"/>
          </w:rPr>
          <w:t xml:space="preserve">usar suas funcionalidades. </w:t>
        </w:r>
      </w:ins>
      <w:ins w:id="751" w:author="Leonardo Ribeiro" w:date="2019-05-26T17:26:00Z">
        <w:r w:rsidR="00990751">
          <w:rPr>
            <w:rFonts w:eastAsia="Calibri"/>
            <w:lang w:eastAsia="en-US"/>
          </w:rPr>
          <w:t>Se for c</w:t>
        </w:r>
      </w:ins>
      <w:ins w:id="752" w:author="Leonardo Ribeiro" w:date="2019-05-26T17:23:00Z">
        <w:r w:rsidR="000247A2">
          <w:rPr>
            <w:rFonts w:eastAsia="Calibri"/>
            <w:lang w:eastAsia="en-US"/>
          </w:rPr>
          <w:t>ombinado</w:t>
        </w:r>
      </w:ins>
      <w:ins w:id="753" w:author="Leonardo Ribeiro" w:date="2019-05-31T16:07:00Z">
        <w:r w:rsidR="00C21ECD">
          <w:rPr>
            <w:rFonts w:eastAsia="Calibri"/>
            <w:lang w:eastAsia="en-US"/>
          </w:rPr>
          <w:t xml:space="preserve"> vários</w:t>
        </w:r>
      </w:ins>
      <w:ins w:id="754" w:author="Leonardo Ribeiro" w:date="2019-05-26T17:23:00Z">
        <w:r w:rsidR="000247A2">
          <w:rPr>
            <w:rFonts w:eastAsia="Calibri"/>
            <w:lang w:eastAsia="en-US"/>
          </w:rPr>
          <w:t xml:space="preserve"> </w:t>
        </w:r>
        <w:r w:rsidR="000247A2">
          <w:rPr>
            <w:rFonts w:eastAsia="Calibri"/>
            <w:i/>
            <w:lang w:eastAsia="en-US"/>
          </w:rPr>
          <w:t>web</w:t>
        </w:r>
      </w:ins>
      <w:ins w:id="755" w:author="Leonardo Ribeiro" w:date="2019-05-26T17:24:00Z">
        <w:r w:rsidR="000247A2">
          <w:rPr>
            <w:rFonts w:eastAsia="Calibri"/>
            <w:i/>
            <w:lang w:eastAsia="en-US"/>
          </w:rPr>
          <w:t xml:space="preserve"> services</w:t>
        </w:r>
        <w:r w:rsidR="000247A2">
          <w:rPr>
            <w:rFonts w:eastAsia="Calibri"/>
            <w:lang w:eastAsia="en-US"/>
          </w:rPr>
          <w:t xml:space="preserve"> existentes de diferentes provedores</w:t>
        </w:r>
        <w:r w:rsidR="00147C0E">
          <w:rPr>
            <w:rFonts w:eastAsia="Calibri"/>
            <w:lang w:eastAsia="en-US"/>
          </w:rPr>
          <w:t xml:space="preserve">, </w:t>
        </w:r>
      </w:ins>
      <w:ins w:id="756" w:author="Leonardo Ribeiro" w:date="2019-05-26T17:26:00Z">
        <w:r w:rsidR="00990751">
          <w:rPr>
            <w:rFonts w:eastAsia="Calibri"/>
            <w:lang w:eastAsia="en-US"/>
          </w:rPr>
          <w:t xml:space="preserve">é possível criar </w:t>
        </w:r>
      </w:ins>
      <w:ins w:id="757" w:author="Leonardo Ribeiro" w:date="2019-05-26T17:24:00Z">
        <w:r w:rsidR="00147C0E">
          <w:rPr>
            <w:rFonts w:eastAsia="Calibri"/>
            <w:lang w:eastAsia="en-US"/>
          </w:rPr>
          <w:t xml:space="preserve">uma nova e mais complexa </w:t>
        </w:r>
        <w:r w:rsidR="004F0495">
          <w:rPr>
            <w:rFonts w:eastAsia="Calibri"/>
            <w:lang w:eastAsia="en-US"/>
          </w:rPr>
          <w:t>aplicação distribuíd</w:t>
        </w:r>
      </w:ins>
      <w:ins w:id="758" w:author="Leonardo Ribeiro" w:date="2019-05-26T17:26:00Z">
        <w:r w:rsidR="00990751">
          <w:rPr>
            <w:rFonts w:eastAsia="Calibri"/>
            <w:lang w:eastAsia="en-US"/>
          </w:rPr>
          <w:t>a</w:t>
        </w:r>
      </w:ins>
      <w:ins w:id="759" w:author="Leonardo Ribeiro" w:date="2019-05-26T17:25:00Z">
        <w:r w:rsidR="004F0495">
          <w:rPr>
            <w:rFonts w:eastAsia="Calibri"/>
            <w:lang w:eastAsia="en-US"/>
          </w:rPr>
          <w:t>, além de poder oferecer</w:t>
        </w:r>
        <w:r w:rsidR="001E70DF">
          <w:rPr>
            <w:rFonts w:eastAsia="Calibri"/>
            <w:lang w:eastAsia="en-US"/>
          </w:rPr>
          <w:t xml:space="preserve"> um novo serviço composto com maior valor agregado.</w:t>
        </w:r>
        <w:r w:rsidR="001E70DF" w:rsidRPr="001E70DF" w:rsidDel="008762CC">
          <w:rPr>
            <w:rFonts w:eastAsia="Calibri"/>
            <w:lang w:eastAsia="en-US"/>
            <w:rPrChange w:id="760" w:author="Leonardo Ribeiro" w:date="2019-05-26T17:25:00Z">
              <w:rPr>
                <w:rFonts w:eastAsia="Calibri"/>
                <w:lang w:val="en-US" w:eastAsia="en-US"/>
              </w:rPr>
            </w:rPrChange>
          </w:rPr>
          <w:t xml:space="preserve"> </w:t>
        </w:r>
      </w:ins>
      <w:del w:id="761" w:author="Leonardo Ribeiro" w:date="2019-05-26T17:18:00Z">
        <w:r w:rsidR="00A9586E" w:rsidRPr="001E70DF" w:rsidDel="008762CC">
          <w:rPr>
            <w:rFonts w:eastAsia="Calibri"/>
            <w:lang w:eastAsia="en-US"/>
            <w:rPrChange w:id="762" w:author="Leonardo Ribeiro" w:date="2019-05-26T17:25:00Z">
              <w:rPr>
                <w:rFonts w:ascii="Verdana" w:eastAsia="Calibri" w:hAnsi="Verdana" w:cs="Times New Roman"/>
                <w:color w:val="FF0000"/>
                <w:sz w:val="20"/>
                <w:szCs w:val="20"/>
                <w:lang w:eastAsia="en-US"/>
              </w:rPr>
            </w:rPrChange>
          </w:rPr>
          <w:delText xml:space="preserve">Escrever bem pode ser um dom para poetas e literatos, mas a maioria de nós está apta para escrever um simples artigo, um resumo, uma redação tosca das próprias </w:delText>
        </w:r>
        <w:r w:rsidR="003D3722" w:rsidRPr="001E70DF" w:rsidDel="008762CC">
          <w:rPr>
            <w:rFonts w:eastAsia="Calibri"/>
            <w:lang w:eastAsia="en-US"/>
            <w:rPrChange w:id="763" w:author="Leonardo Ribeiro" w:date="2019-05-26T17:25:00Z">
              <w:rPr>
                <w:rFonts w:ascii="Verdana" w:eastAsia="Calibri" w:hAnsi="Verdana" w:cs="Times New Roman"/>
                <w:color w:val="FF0000"/>
                <w:sz w:val="20"/>
                <w:szCs w:val="20"/>
                <w:lang w:eastAsia="en-US"/>
              </w:rPr>
            </w:rPrChange>
          </w:rPr>
          <w:delText>ideia</w:delText>
        </w:r>
        <w:r w:rsidR="00A9586E" w:rsidRPr="001E70DF" w:rsidDel="008762CC">
          <w:rPr>
            <w:rFonts w:eastAsia="Calibri"/>
            <w:lang w:eastAsia="en-US"/>
            <w:rPrChange w:id="764" w:author="Leonardo Ribeiro" w:date="2019-05-26T17:25:00Z">
              <w:rPr>
                <w:rFonts w:ascii="Verdana" w:eastAsia="Calibri" w:hAnsi="Verdana" w:cs="Times New Roman"/>
                <w:color w:val="FF0000"/>
                <w:sz w:val="20"/>
                <w:szCs w:val="20"/>
                <w:lang w:eastAsia="en-US"/>
              </w:rPr>
            </w:rPrChange>
          </w:rPr>
          <w:delText>s, sem mexer com literatura nem com grandes emoções humanas.</w:delText>
        </w:r>
      </w:del>
    </w:p>
    <w:p w14:paraId="70AF7E75" w14:textId="17933289" w:rsidR="00F8047B" w:rsidRDefault="00F8047B" w:rsidP="00F8047B">
      <w:pPr>
        <w:rPr>
          <w:ins w:id="765" w:author="Leonardo Ribeiro" w:date="2019-05-26T17:29:00Z"/>
          <w:rFonts w:eastAsia="Calibri"/>
          <w:lang w:eastAsia="en-US"/>
        </w:rPr>
      </w:pPr>
    </w:p>
    <w:p w14:paraId="7DE262C2" w14:textId="1D3F362F" w:rsidR="008762CC" w:rsidRDefault="0026648B" w:rsidP="00BB2744">
      <w:pPr>
        <w:rPr>
          <w:ins w:id="766" w:author="Leonardo Ribeiro" w:date="2019-05-31T17:09:00Z"/>
          <w:rFonts w:eastAsia="Calibri"/>
          <w:lang w:eastAsia="en-US"/>
        </w:rPr>
      </w:pPr>
      <w:ins w:id="767" w:author="Leonardo Ribeiro" w:date="2019-05-31T16:28:00Z">
        <w:r>
          <w:rPr>
            <w:rFonts w:eastAsia="Calibri"/>
            <w:lang w:eastAsia="en-US"/>
          </w:rPr>
          <w:t>Bougue</w:t>
        </w:r>
        <w:r w:rsidR="00BB2744">
          <w:rPr>
            <w:rFonts w:eastAsia="Calibri"/>
            <w:lang w:eastAsia="en-US"/>
          </w:rPr>
          <w:t xml:space="preserve">ttaya </w:t>
        </w:r>
        <w:r>
          <w:rPr>
            <w:rFonts w:eastAsia="Calibri"/>
            <w:lang w:eastAsia="en-US"/>
          </w:rPr>
          <w:fldChar w:fldCharType="begin" w:fldLock="1"/>
        </w:r>
      </w:ins>
      <w:r w:rsidR="00A6669A">
        <w:rPr>
          <w:rFonts w:eastAsia="Calibri"/>
          <w:lang w:eastAsia="en-US"/>
        </w:rPr>
        <w:instrText>ADDIN CSL_CITATION {"citationItems":[{"id":"ITEM-1","itemData":{"DOI":"10.1007/978-1-4614-7535-4","ISBN":"9781461475354","abstract":"Web services and Service-Oriented Computing (SOC) have become thriving areas of academic research, joint university/industry research projects, and novel IT products on the market. SOC is the computing paradigm that uses Web services as building blocks for the engineering of composite, distributed applications out of the reusable application logic encapsulated by Web services. Web services could be considered the best-known and most standardized technology in use today for distributed computing over the Internet. This book is the second installment of a two-book collection covering the state-of-the-art of both theoretical and practical aspects of Web services and SOC research and deployments.","author":[{"dropping-particle":"","family":"Bouguettaya","given":"Athman","non-dropping-particle":"","parse-names":false,"suffix":""},{"dropping-particle":"","family":"Sheng","given":"Quan Z.","non-dropping-particle":"","parse-names":false,"suffix":""},{"dropping-particle":"","family":"Daniel","given":"Florian","non-dropping-particle":"","parse-names":false,"suffix":""}],"container-title":"Advanced Web Services","id":"ITEM-1","issued":{"date-parts":[["2013"]]},"number-of-pages":"1-633","title":"Advanced web services","type":"book","volume":"9781461475"},"label":"line","suppress-author":1,"uris":["http://www.mendeley.com/documents/?uuid=809bc10e-6741-43f1-accf-da0f26aad034"]}],"mendeley":{"formattedCitation":"(2013)","plainTextFormattedCitation":"(2013)","previouslyFormattedCitation":"(2013)"},"properties":{"noteIndex":0},"schema":"https://github.com/citation-style-language/schema/raw/master/csl-citation.json"}</w:instrText>
      </w:r>
      <w:r>
        <w:rPr>
          <w:rFonts w:eastAsia="Calibri"/>
          <w:lang w:eastAsia="en-US"/>
        </w:rPr>
        <w:fldChar w:fldCharType="separate"/>
      </w:r>
      <w:r w:rsidRPr="0026648B">
        <w:rPr>
          <w:rFonts w:eastAsia="Calibri"/>
          <w:noProof/>
          <w:lang w:eastAsia="en-US"/>
        </w:rPr>
        <w:t>(2013)</w:t>
      </w:r>
      <w:ins w:id="768" w:author="Leonardo Ribeiro" w:date="2019-05-31T16:28:00Z">
        <w:r>
          <w:rPr>
            <w:rFonts w:eastAsia="Calibri"/>
            <w:lang w:eastAsia="en-US"/>
          </w:rPr>
          <w:fldChar w:fldCharType="end"/>
        </w:r>
        <w:r>
          <w:rPr>
            <w:rFonts w:eastAsia="Calibri"/>
            <w:lang w:eastAsia="en-US"/>
          </w:rPr>
          <w:t xml:space="preserve"> </w:t>
        </w:r>
      </w:ins>
      <w:ins w:id="769" w:author="Leonardo Ribeiro" w:date="2019-05-26T17:29:00Z">
        <w:r w:rsidR="0078406E">
          <w:rPr>
            <w:rFonts w:eastAsia="Calibri"/>
            <w:lang w:eastAsia="en-US"/>
          </w:rPr>
          <w:t xml:space="preserve">ainda </w:t>
        </w:r>
      </w:ins>
      <w:ins w:id="770" w:author="Leonardo Ribeiro" w:date="2019-05-31T16:05:00Z">
        <w:r w:rsidR="00B27ECC">
          <w:rPr>
            <w:rFonts w:eastAsia="Calibri"/>
            <w:lang w:eastAsia="en-US"/>
          </w:rPr>
          <w:t>evidencia</w:t>
        </w:r>
      </w:ins>
      <w:ins w:id="771" w:author="Leonardo Ribeiro" w:date="2019-05-26T17:29:00Z">
        <w:r w:rsidR="0078406E">
          <w:rPr>
            <w:rFonts w:eastAsia="Calibri"/>
            <w:lang w:eastAsia="en-US"/>
          </w:rPr>
          <w:t xml:space="preserve"> que</w:t>
        </w:r>
      </w:ins>
      <w:ins w:id="772" w:author="Leonardo Ribeiro" w:date="2019-05-31T16:05:00Z">
        <w:r w:rsidR="00B27ECC">
          <w:rPr>
            <w:rFonts w:eastAsia="Calibri"/>
            <w:lang w:eastAsia="en-US"/>
          </w:rPr>
          <w:t xml:space="preserve"> os</w:t>
        </w:r>
      </w:ins>
      <w:ins w:id="773" w:author="Leonardo Ribeiro" w:date="2019-05-26T17:29:00Z">
        <w:r w:rsidR="0078406E">
          <w:rPr>
            <w:rFonts w:eastAsia="Calibri"/>
            <w:lang w:eastAsia="en-US"/>
          </w:rPr>
          <w:t xml:space="preserve"> </w:t>
        </w:r>
        <w:r w:rsidR="0078406E">
          <w:rPr>
            <w:rFonts w:eastAsia="Calibri"/>
            <w:i/>
            <w:lang w:eastAsia="en-US"/>
          </w:rPr>
          <w:t>web services</w:t>
        </w:r>
        <w:r w:rsidR="0078406E">
          <w:rPr>
            <w:rFonts w:eastAsia="Calibri"/>
            <w:lang w:eastAsia="en-US"/>
          </w:rPr>
          <w:t xml:space="preserve"> podem ser um conjunto de transações</w:t>
        </w:r>
      </w:ins>
      <w:ins w:id="774" w:author="Leonardo Ribeiro" w:date="2019-05-26T17:30:00Z">
        <w:r w:rsidR="00181A96">
          <w:rPr>
            <w:rFonts w:eastAsia="Calibri"/>
            <w:lang w:eastAsia="en-US"/>
          </w:rPr>
          <w:t>, que são abstraídas de processos de negócios</w:t>
        </w:r>
        <w:r w:rsidR="00B06A94">
          <w:rPr>
            <w:rFonts w:eastAsia="Calibri"/>
            <w:lang w:eastAsia="en-US"/>
          </w:rPr>
          <w:t>. E cada transaç</w:t>
        </w:r>
      </w:ins>
      <w:ins w:id="775" w:author="Leonardo Ribeiro" w:date="2019-05-26T17:31:00Z">
        <w:r w:rsidR="00B06A94">
          <w:rPr>
            <w:rFonts w:eastAsia="Calibri"/>
            <w:lang w:eastAsia="en-US"/>
          </w:rPr>
          <w:t xml:space="preserve">ão </w:t>
        </w:r>
        <w:r w:rsidR="00900C78">
          <w:rPr>
            <w:rFonts w:eastAsia="Calibri"/>
            <w:lang w:eastAsia="en-US"/>
          </w:rPr>
          <w:t>consiste de um conjunto de operações (“unidades de trabalho”) que são executadas dentro de um sistema.</w:t>
        </w:r>
        <w:r w:rsidR="00A70E73">
          <w:rPr>
            <w:rFonts w:eastAsia="Calibri"/>
            <w:lang w:eastAsia="en-US"/>
          </w:rPr>
          <w:t xml:space="preserve"> </w:t>
        </w:r>
      </w:ins>
      <w:ins w:id="776" w:author="Leonardo Ribeiro" w:date="2019-05-26T17:32:00Z">
        <w:r w:rsidR="006C4846">
          <w:rPr>
            <w:rFonts w:eastAsia="Calibri"/>
            <w:lang w:eastAsia="en-US"/>
          </w:rPr>
          <w:t>Para que essas tran</w:t>
        </w:r>
      </w:ins>
      <w:ins w:id="777" w:author="Leonardo Ribeiro" w:date="2019-05-26T17:33:00Z">
        <w:r w:rsidR="006C4846">
          <w:rPr>
            <w:rFonts w:eastAsia="Calibri"/>
            <w:lang w:eastAsia="en-US"/>
          </w:rPr>
          <w:t xml:space="preserve">sações sejam executadas, é necessário </w:t>
        </w:r>
        <w:r w:rsidR="00DB3EF8">
          <w:rPr>
            <w:rFonts w:eastAsia="Calibri"/>
            <w:lang w:eastAsia="en-US"/>
          </w:rPr>
          <w:t>que o sistema</w:t>
        </w:r>
      </w:ins>
      <w:ins w:id="778" w:author="Leonardo Ribeiro" w:date="2019-05-31T16:06:00Z">
        <w:r w:rsidR="007C4398">
          <w:rPr>
            <w:rFonts w:eastAsia="Calibri"/>
            <w:lang w:eastAsia="en-US"/>
          </w:rPr>
          <w:t xml:space="preserve"> provedor do serviço</w:t>
        </w:r>
      </w:ins>
      <w:ins w:id="779" w:author="Leonardo Ribeiro" w:date="2019-05-26T17:33:00Z">
        <w:r w:rsidR="00DB3EF8">
          <w:rPr>
            <w:rFonts w:eastAsia="Calibri"/>
            <w:lang w:eastAsia="en-US"/>
          </w:rPr>
          <w:t xml:space="preserve"> esteja em um estado consistente para garantir a integridade dos dados processado</w:t>
        </w:r>
      </w:ins>
      <w:ins w:id="780" w:author="Leonardo Ribeiro" w:date="2019-05-31T16:06:00Z">
        <w:r w:rsidR="007C4398">
          <w:rPr>
            <w:rFonts w:eastAsia="Calibri"/>
            <w:lang w:eastAsia="en-US"/>
          </w:rPr>
          <w:t>s.</w:t>
        </w:r>
      </w:ins>
    </w:p>
    <w:p w14:paraId="1D0E762E" w14:textId="5CE826C4" w:rsidR="00AF6443" w:rsidRDefault="00AF6443" w:rsidP="00BB2744">
      <w:pPr>
        <w:rPr>
          <w:ins w:id="781" w:author="Leonardo Ribeiro" w:date="2019-05-31T17:11:00Z"/>
          <w:rFonts w:eastAsia="Calibri"/>
          <w:lang w:eastAsia="en-US"/>
        </w:rPr>
      </w:pPr>
      <w:ins w:id="782" w:author="Leonardo Ribeiro" w:date="2019-05-31T17:09:00Z">
        <w:r>
          <w:rPr>
            <w:rFonts w:eastAsia="Calibri"/>
            <w:lang w:eastAsia="en-US"/>
          </w:rPr>
          <w:t xml:space="preserve">Levando em consideração </w:t>
        </w:r>
      </w:ins>
      <w:ins w:id="783" w:author="Leonardo Ribeiro" w:date="2019-05-31T17:11:00Z">
        <w:r w:rsidR="00FD2ED7">
          <w:rPr>
            <w:rFonts w:eastAsia="Calibri"/>
            <w:lang w:eastAsia="en-US"/>
          </w:rPr>
          <w:t>as definições de</w:t>
        </w:r>
      </w:ins>
      <w:ins w:id="784" w:author="Leonardo Ribeiro" w:date="2019-05-31T17:09:00Z">
        <w:r>
          <w:rPr>
            <w:rFonts w:eastAsia="Calibri"/>
            <w:lang w:eastAsia="en-US"/>
          </w:rPr>
          <w:t xml:space="preserve"> Bouguettaya (2013), pode-se então entender que </w:t>
        </w:r>
      </w:ins>
      <w:ins w:id="785" w:author="Leonardo Ribeiro" w:date="2019-05-31T17:10:00Z">
        <w:r w:rsidR="008D6339">
          <w:rPr>
            <w:rFonts w:eastAsia="Calibri"/>
            <w:lang w:eastAsia="en-US"/>
          </w:rPr>
          <w:t>os serviços oferecidos pelos provedores são, nada menos que</w:t>
        </w:r>
        <w:r w:rsidR="001542A7">
          <w:rPr>
            <w:rFonts w:eastAsia="Calibri"/>
            <w:lang w:eastAsia="en-US"/>
          </w:rPr>
          <w:t xml:space="preserve"> um conjunto de operações funcionando em conjunto para realizar uma transação, sendo essa transação</w:t>
        </w:r>
      </w:ins>
      <w:ins w:id="786" w:author="Leonardo Ribeiro" w:date="2019-05-31T17:11:00Z">
        <w:r w:rsidR="00FD2ED7">
          <w:rPr>
            <w:rFonts w:eastAsia="Calibri"/>
            <w:lang w:eastAsia="en-US"/>
          </w:rPr>
          <w:t xml:space="preserve"> uma abstração de regras de negócio.</w:t>
        </w:r>
      </w:ins>
    </w:p>
    <w:p w14:paraId="51241953" w14:textId="73A56DCE" w:rsidR="00FD2ED7" w:rsidRDefault="00FD2ED7">
      <w:pPr>
        <w:rPr>
          <w:ins w:id="787" w:author="Leonardo Ribeiro" w:date="2019-06-03T22:13:00Z"/>
          <w:rFonts w:eastAsia="Calibri"/>
          <w:lang w:eastAsia="en-US"/>
        </w:rPr>
      </w:pPr>
    </w:p>
    <w:p w14:paraId="2C7271BF" w14:textId="77777777" w:rsidR="004042E6" w:rsidRPr="001E70DF" w:rsidRDefault="004042E6">
      <w:pPr>
        <w:rPr>
          <w:ins w:id="788" w:author="Leonardo Ribeiro" w:date="2019-05-26T17:18:00Z"/>
          <w:rFonts w:eastAsia="Calibri"/>
          <w:lang w:eastAsia="en-US"/>
          <w:rPrChange w:id="789" w:author="Leonardo Ribeiro" w:date="2019-05-26T17:25:00Z">
            <w:rPr>
              <w:ins w:id="790" w:author="Leonardo Ribeiro" w:date="2019-05-26T17:18:00Z"/>
              <w:rFonts w:eastAsia="Calibri" w:cs="Times New Roman"/>
              <w:b/>
              <w:color w:val="auto"/>
              <w:szCs w:val="22"/>
              <w:lang w:eastAsia="en-US"/>
            </w:rPr>
          </w:rPrChange>
        </w:rPr>
        <w:pPrChange w:id="791" w:author="Leonardo Ribeiro" w:date="2019-05-31T16:28:00Z">
          <w:pPr>
            <w:suppressAutoHyphens w:val="0"/>
          </w:pPr>
        </w:pPrChange>
      </w:pPr>
    </w:p>
    <w:p w14:paraId="64712648" w14:textId="25A6A68A" w:rsidR="00EA3AC8" w:rsidRPr="00EB719C" w:rsidRDefault="00F40873">
      <w:pPr>
        <w:pStyle w:val="Ttulo3"/>
        <w:rPr>
          <w:rFonts w:eastAsia="Calibri"/>
          <w:lang w:eastAsia="en-US"/>
        </w:rPr>
        <w:pPrChange w:id="792" w:author="Leonardo Ribeiro" w:date="2019-05-26T17:48:00Z">
          <w:pPr>
            <w:pStyle w:val="Ttulo2"/>
          </w:pPr>
        </w:pPrChange>
      </w:pPr>
      <w:bookmarkStart w:id="793" w:name="_Toc10492848"/>
      <w:ins w:id="794" w:author="Leonardo Ribeiro" w:date="2019-06-03T20:59:00Z">
        <w:r>
          <w:rPr>
            <w:rFonts w:eastAsia="Calibri"/>
            <w:color w:val="auto"/>
            <w:lang w:eastAsia="en-US"/>
          </w:rPr>
          <w:lastRenderedPageBreak/>
          <w:t>4</w:t>
        </w:r>
      </w:ins>
      <w:del w:id="795" w:author="Leonardo Ribeiro" w:date="2019-06-03T20:59:00Z">
        <w:r w:rsidR="00EA3AC8" w:rsidRPr="00EA3AC8" w:rsidDel="00F40873">
          <w:rPr>
            <w:rFonts w:eastAsia="Calibri"/>
            <w:color w:val="auto"/>
            <w:lang w:eastAsia="en-US"/>
          </w:rPr>
          <w:delText>2</w:delText>
        </w:r>
      </w:del>
      <w:r w:rsidR="00EA3AC8" w:rsidRPr="00EA3AC8">
        <w:rPr>
          <w:rFonts w:eastAsia="Calibri"/>
          <w:color w:val="auto"/>
          <w:lang w:eastAsia="en-US"/>
        </w:rPr>
        <w:t>.2</w:t>
      </w:r>
      <w:ins w:id="796" w:author="Leonardo Ribeiro" w:date="2019-06-03T20:59:00Z">
        <w:r>
          <w:rPr>
            <w:rFonts w:eastAsia="Calibri"/>
            <w:color w:val="auto"/>
            <w:lang w:eastAsia="en-US"/>
          </w:rPr>
          <w:t>.</w:t>
        </w:r>
      </w:ins>
      <w:r w:rsidR="00EA3AC8" w:rsidRPr="00EA3AC8">
        <w:rPr>
          <w:rFonts w:eastAsia="Calibri"/>
          <w:color w:val="auto"/>
          <w:lang w:eastAsia="en-US"/>
        </w:rPr>
        <w:t xml:space="preserve"> </w:t>
      </w:r>
      <w:del w:id="797" w:author="Leonardo Ribeiro" w:date="2019-05-26T17:27:00Z">
        <w:r w:rsidR="00EA3AC8" w:rsidRPr="00A9586E" w:rsidDel="00BC3AB0">
          <w:rPr>
            <w:rFonts w:eastAsia="Calibri"/>
            <w:lang w:eastAsia="en-US"/>
          </w:rPr>
          <w:delText>Subtítulo n</w:delText>
        </w:r>
      </w:del>
      <w:ins w:id="798" w:author="Leonardo Ribeiro" w:date="2019-05-26T17:27:00Z">
        <w:r w:rsidR="00BC3AB0">
          <w:rPr>
            <w:rFonts w:eastAsia="Calibri"/>
            <w:lang w:eastAsia="en-US"/>
          </w:rPr>
          <w:t xml:space="preserve">Tipos de </w:t>
        </w:r>
        <w:r w:rsidR="00BC3AB0" w:rsidRPr="00BC3AB0">
          <w:rPr>
            <w:rFonts w:eastAsia="Calibri"/>
            <w:lang w:eastAsia="en-US"/>
          </w:rPr>
          <w:t>Web Services</w:t>
        </w:r>
      </w:ins>
      <w:bookmarkEnd w:id="793"/>
    </w:p>
    <w:p w14:paraId="64712649" w14:textId="36A57981" w:rsidR="00EA3AC8" w:rsidRDefault="00CD52C4">
      <w:pPr>
        <w:rPr>
          <w:ins w:id="799" w:author="Leonardo Ribeiro" w:date="2019-05-31T16:31:00Z"/>
          <w:rFonts w:eastAsia="Calibri"/>
          <w:lang w:eastAsia="en-US"/>
        </w:rPr>
        <w:pPrChange w:id="800" w:author="Leonardo Ribeiro" w:date="2019-05-31T17:13:00Z">
          <w:pPr>
            <w:suppressAutoHyphens w:val="0"/>
          </w:pPr>
        </w:pPrChange>
      </w:pPr>
      <w:ins w:id="801" w:author="Leonardo Ribeiro" w:date="2019-05-31T16:30:00Z">
        <w:r>
          <w:rPr>
            <w:rFonts w:eastAsia="Calibri"/>
            <w:lang w:eastAsia="en-US"/>
          </w:rPr>
          <w:t xml:space="preserve">Atualmente há vários tipos de </w:t>
        </w:r>
        <w:r>
          <w:rPr>
            <w:rFonts w:eastAsia="Calibri"/>
            <w:i/>
            <w:iCs/>
            <w:lang w:eastAsia="en-US"/>
          </w:rPr>
          <w:t>web services</w:t>
        </w:r>
        <w:r>
          <w:rPr>
            <w:rFonts w:eastAsia="Calibri"/>
            <w:lang w:eastAsia="en-US"/>
          </w:rPr>
          <w:t xml:space="preserve"> existentes, porém </w:t>
        </w:r>
        <w:r w:rsidR="00CC762E">
          <w:rPr>
            <w:rFonts w:eastAsia="Calibri"/>
            <w:lang w:eastAsia="en-US"/>
          </w:rPr>
          <w:t>para o contexto do presente trabalho, falaremos sobre SOAP e REST</w:t>
        </w:r>
      </w:ins>
      <w:ins w:id="802" w:author="Leonardo Ribeiro" w:date="2019-05-31T16:31:00Z">
        <w:r w:rsidR="00112856">
          <w:rPr>
            <w:rFonts w:eastAsia="Calibri"/>
            <w:lang w:eastAsia="en-US"/>
          </w:rPr>
          <w:t>, que são os tipos mais comumente utilizados pelas companhias.</w:t>
        </w:r>
      </w:ins>
    </w:p>
    <w:p w14:paraId="05330C54" w14:textId="1CB5211B" w:rsidR="006874B9" w:rsidRDefault="00F40873">
      <w:pPr>
        <w:pStyle w:val="Ttulo4"/>
        <w:rPr>
          <w:ins w:id="803" w:author="Leonardo Ribeiro" w:date="2019-05-31T16:32:00Z"/>
          <w:rFonts w:eastAsia="Calibri"/>
          <w:lang w:eastAsia="en-US"/>
        </w:rPr>
        <w:pPrChange w:id="804" w:author="Leonardo Ribeiro" w:date="2019-05-31T16:32:00Z">
          <w:pPr>
            <w:suppressAutoHyphens w:val="0"/>
          </w:pPr>
        </w:pPrChange>
      </w:pPr>
      <w:ins w:id="805" w:author="Leonardo Ribeiro" w:date="2019-06-03T20:59:00Z">
        <w:r>
          <w:rPr>
            <w:rFonts w:eastAsia="Calibri"/>
            <w:lang w:eastAsia="en-US"/>
          </w:rPr>
          <w:t>4</w:t>
        </w:r>
      </w:ins>
      <w:ins w:id="806" w:author="Leonardo Ribeiro" w:date="2019-05-31T16:31:00Z">
        <w:r w:rsidR="006874B9">
          <w:rPr>
            <w:rFonts w:eastAsia="Calibri"/>
            <w:lang w:eastAsia="en-US"/>
          </w:rPr>
          <w:t>.2.1</w:t>
        </w:r>
      </w:ins>
      <w:ins w:id="807" w:author="Leonardo Ribeiro" w:date="2019-06-03T20:59:00Z">
        <w:r>
          <w:rPr>
            <w:rFonts w:eastAsia="Calibri"/>
            <w:lang w:eastAsia="en-US"/>
          </w:rPr>
          <w:t xml:space="preserve">. </w:t>
        </w:r>
      </w:ins>
      <w:ins w:id="808" w:author="Leonardo Ribeiro" w:date="2019-05-31T16:32:00Z">
        <w:r w:rsidR="006874B9">
          <w:rPr>
            <w:rFonts w:eastAsia="Calibri"/>
            <w:lang w:eastAsia="en-US"/>
          </w:rPr>
          <w:t>SOAP</w:t>
        </w:r>
      </w:ins>
    </w:p>
    <w:p w14:paraId="3D338BB0" w14:textId="149504EB" w:rsidR="006874B9" w:rsidRDefault="00C91353">
      <w:pPr>
        <w:rPr>
          <w:ins w:id="809" w:author="Leonardo Ribeiro" w:date="2019-05-31T16:39:00Z"/>
          <w:rFonts w:eastAsia="Calibri"/>
          <w:lang w:eastAsia="en-US"/>
        </w:rPr>
        <w:pPrChange w:id="810" w:author="Leonardo Ribeiro" w:date="2019-05-31T17:13:00Z">
          <w:pPr>
            <w:suppressAutoHyphens w:val="0"/>
          </w:pPr>
        </w:pPrChange>
      </w:pPr>
      <w:ins w:id="811" w:author="Leonardo Ribeiro" w:date="2019-05-31T16:32:00Z">
        <w:r>
          <w:rPr>
            <w:rFonts w:eastAsia="Calibri"/>
            <w:lang w:eastAsia="en-US"/>
          </w:rPr>
          <w:t xml:space="preserve">Segundo </w:t>
        </w:r>
      </w:ins>
      <w:ins w:id="812" w:author="Leonardo Ribeiro" w:date="2019-05-31T16:34:00Z">
        <w:r w:rsidR="00A6669A">
          <w:rPr>
            <w:rFonts w:eastAsia="Calibri"/>
            <w:lang w:eastAsia="en-US"/>
          </w:rPr>
          <w:t xml:space="preserve">Fensel </w:t>
        </w:r>
        <w:r w:rsidR="00A6669A">
          <w:rPr>
            <w:rFonts w:eastAsia="Calibri"/>
            <w:lang w:eastAsia="en-US"/>
          </w:rPr>
          <w:fldChar w:fldCharType="begin" w:fldLock="1"/>
        </w:r>
      </w:ins>
      <w:r w:rsidR="0042418C">
        <w:rPr>
          <w:rFonts w:eastAsia="Calibri"/>
          <w:lang w:eastAsia="en-US"/>
        </w:rPr>
        <w:instrText>ADDIN CSL_CITATION {"citationItems":[{"id":"ITEM-1","itemData":{"DOI":"10.1016/S1567-4223(02)00015-7","ISSN":"15674223","abstract":"Web services will transform the web from a collection of information into a distributed computational device. In order to employ their full potential, appropriate description means for web services need to be developed. For this purpose, we define a fully-fledged Web Service Modeling Framework (WSMF) that provides the appropriate conceptual model for developing and describing web services and their composition (complex web services). In a nutshell, its philosophy is based on the following principle: maximal de-coupling complemented by a scalable mediation service. © 2002 Elsevier Science B.V. All rights reserved.","author":[{"dropping-particle":"","family":"Fensel","given":"Dieter","non-dropping-particle":"","parse-names":false,"suffix":""},{"dropping-particle":"","family":"Bussler","given":"Christoph","non-dropping-particle":"","parse-names":false,"suffix":""}],"container-title":"Electronic Commerce Research and Applications","id":"ITEM-1","issue":"2","issued":{"date-parts":[["2002"]]},"page":"113-137","title":"The web service modeling framework WSMF","type":"article-journal","volume":"1"},"locator":"115","suppress-author":1,"uris":["http://www.mendeley.com/documents/?uuid=8639d815-ee13-4f0f-890d-d81439a3d9cd"]}],"mendeley":{"formattedCitation":"(2002, p. 115)","plainTextFormattedCitation":"(2002, p. 115)","previouslyFormattedCitation":"(2002, p. 115)"},"properties":{"noteIndex":0},"schema":"https://github.com/citation-style-language/schema/raw/master/csl-citation.json"}</w:instrText>
      </w:r>
      <w:r w:rsidR="00A6669A">
        <w:rPr>
          <w:rFonts w:eastAsia="Calibri"/>
          <w:lang w:eastAsia="en-US"/>
        </w:rPr>
        <w:fldChar w:fldCharType="separate"/>
      </w:r>
      <w:r w:rsidR="00A6669A" w:rsidRPr="00A6669A">
        <w:rPr>
          <w:rFonts w:eastAsia="Calibri"/>
          <w:noProof/>
          <w:lang w:eastAsia="en-US"/>
        </w:rPr>
        <w:t>(2002, p. 115)</w:t>
      </w:r>
      <w:ins w:id="813" w:author="Leonardo Ribeiro" w:date="2019-05-31T16:34:00Z">
        <w:r w:rsidR="00A6669A">
          <w:rPr>
            <w:rFonts w:eastAsia="Calibri"/>
            <w:lang w:eastAsia="en-US"/>
          </w:rPr>
          <w:fldChar w:fldCharType="end"/>
        </w:r>
        <w:r w:rsidR="00A6669A">
          <w:rPr>
            <w:rFonts w:eastAsia="Calibri"/>
            <w:lang w:eastAsia="en-US"/>
          </w:rPr>
          <w:t xml:space="preserve">, </w:t>
        </w:r>
        <w:r w:rsidR="00715414">
          <w:rPr>
            <w:rFonts w:eastAsia="Calibri"/>
            <w:lang w:eastAsia="en-US"/>
          </w:rPr>
          <w:t>SOAP</w:t>
        </w:r>
      </w:ins>
      <w:ins w:id="814" w:author="Leonardo Ribeiro" w:date="2019-05-31T17:12:00Z">
        <w:r w:rsidR="002C77C4">
          <w:rPr>
            <w:rFonts w:eastAsia="Calibri"/>
            <w:lang w:eastAsia="en-US"/>
          </w:rPr>
          <w:t xml:space="preserve"> (</w:t>
        </w:r>
        <w:r w:rsidR="002C77C4" w:rsidRPr="002C77C4">
          <w:rPr>
            <w:rPrChange w:id="815" w:author="Leonardo Ribeiro" w:date="2019-05-31T17:12:00Z">
              <w:rPr>
                <w:rStyle w:val="Forte"/>
                <w:rFonts w:ascii="Verdana" w:hAnsi="Verdana"/>
                <w:sz w:val="23"/>
                <w:szCs w:val="23"/>
                <w:shd w:val="clear" w:color="auto" w:fill="FFFFFF"/>
              </w:rPr>
            </w:rPrChange>
          </w:rPr>
          <w:t>S</w:t>
        </w:r>
        <w:r w:rsidR="002C77C4" w:rsidRPr="002C77C4">
          <w:rPr>
            <w:rPrChange w:id="816" w:author="Leonardo Ribeiro" w:date="2019-05-31T17:12:00Z">
              <w:rPr>
                <w:rFonts w:ascii="Verdana" w:hAnsi="Verdana"/>
                <w:sz w:val="23"/>
                <w:szCs w:val="23"/>
                <w:shd w:val="clear" w:color="auto" w:fill="FFFFFF"/>
              </w:rPr>
            </w:rPrChange>
          </w:rPr>
          <w:t>imple </w:t>
        </w:r>
        <w:r w:rsidR="002C77C4" w:rsidRPr="002C77C4">
          <w:rPr>
            <w:rPrChange w:id="817" w:author="Leonardo Ribeiro" w:date="2019-05-31T17:12:00Z">
              <w:rPr>
                <w:rStyle w:val="Forte"/>
                <w:rFonts w:ascii="Verdana" w:hAnsi="Verdana"/>
                <w:sz w:val="23"/>
                <w:szCs w:val="23"/>
                <w:shd w:val="clear" w:color="auto" w:fill="FFFFFF"/>
              </w:rPr>
            </w:rPrChange>
          </w:rPr>
          <w:t>O</w:t>
        </w:r>
        <w:r w:rsidR="002C77C4" w:rsidRPr="002C77C4">
          <w:rPr>
            <w:rPrChange w:id="818" w:author="Leonardo Ribeiro" w:date="2019-05-31T17:12:00Z">
              <w:rPr>
                <w:rFonts w:ascii="Verdana" w:hAnsi="Verdana"/>
                <w:sz w:val="23"/>
                <w:szCs w:val="23"/>
                <w:shd w:val="clear" w:color="auto" w:fill="FFFFFF"/>
              </w:rPr>
            </w:rPrChange>
          </w:rPr>
          <w:t>bject </w:t>
        </w:r>
        <w:r w:rsidR="002C77C4" w:rsidRPr="002C77C4">
          <w:rPr>
            <w:rPrChange w:id="819" w:author="Leonardo Ribeiro" w:date="2019-05-31T17:12:00Z">
              <w:rPr>
                <w:rStyle w:val="Forte"/>
                <w:rFonts w:ascii="Verdana" w:hAnsi="Verdana"/>
                <w:sz w:val="23"/>
                <w:szCs w:val="23"/>
                <w:shd w:val="clear" w:color="auto" w:fill="FFFFFF"/>
              </w:rPr>
            </w:rPrChange>
          </w:rPr>
          <w:t>A</w:t>
        </w:r>
        <w:r w:rsidR="002C77C4" w:rsidRPr="002C77C4">
          <w:rPr>
            <w:rPrChange w:id="820" w:author="Leonardo Ribeiro" w:date="2019-05-31T17:12:00Z">
              <w:rPr>
                <w:rFonts w:ascii="Verdana" w:hAnsi="Verdana"/>
                <w:sz w:val="23"/>
                <w:szCs w:val="23"/>
                <w:shd w:val="clear" w:color="auto" w:fill="FFFFFF"/>
              </w:rPr>
            </w:rPrChange>
          </w:rPr>
          <w:t>ccess </w:t>
        </w:r>
        <w:r w:rsidR="002C77C4" w:rsidRPr="002C77C4">
          <w:rPr>
            <w:rPrChange w:id="821" w:author="Leonardo Ribeiro" w:date="2019-05-31T17:12:00Z">
              <w:rPr>
                <w:rStyle w:val="Forte"/>
                <w:rFonts w:ascii="Verdana" w:hAnsi="Verdana"/>
                <w:sz w:val="23"/>
                <w:szCs w:val="23"/>
                <w:shd w:val="clear" w:color="auto" w:fill="FFFFFF"/>
              </w:rPr>
            </w:rPrChange>
          </w:rPr>
          <w:t>P</w:t>
        </w:r>
        <w:r w:rsidR="002C77C4" w:rsidRPr="002C77C4">
          <w:rPr>
            <w:rPrChange w:id="822" w:author="Leonardo Ribeiro" w:date="2019-05-31T17:12:00Z">
              <w:rPr>
                <w:rFonts w:ascii="Verdana" w:hAnsi="Verdana"/>
                <w:sz w:val="23"/>
                <w:szCs w:val="23"/>
                <w:shd w:val="clear" w:color="auto" w:fill="FFFFFF"/>
              </w:rPr>
            </w:rPrChange>
          </w:rPr>
          <w:t>rotocol</w:t>
        </w:r>
        <w:r w:rsidR="002C77C4">
          <w:rPr>
            <w:rFonts w:eastAsia="Calibri"/>
            <w:lang w:eastAsia="en-US"/>
          </w:rPr>
          <w:t>)</w:t>
        </w:r>
      </w:ins>
      <w:ins w:id="823" w:author="Leonardo Ribeiro" w:date="2019-05-31T16:34:00Z">
        <w:r w:rsidR="00715414">
          <w:rPr>
            <w:rFonts w:eastAsia="Calibri"/>
            <w:lang w:eastAsia="en-US"/>
          </w:rPr>
          <w:t xml:space="preserve"> é uma especificação de </w:t>
        </w:r>
        <w:r w:rsidR="00715414">
          <w:rPr>
            <w:rFonts w:eastAsia="Calibri"/>
            <w:i/>
            <w:iCs/>
            <w:lang w:eastAsia="en-US"/>
          </w:rPr>
          <w:t>layout</w:t>
        </w:r>
        <w:r w:rsidR="00715414">
          <w:rPr>
            <w:rFonts w:eastAsia="Calibri"/>
            <w:lang w:eastAsia="en-US"/>
          </w:rPr>
          <w:t xml:space="preserve"> que define </w:t>
        </w:r>
      </w:ins>
      <w:ins w:id="824" w:author="Leonardo Ribeiro" w:date="2019-05-31T16:35:00Z">
        <w:r w:rsidR="00715414">
          <w:rPr>
            <w:rFonts w:eastAsia="Calibri"/>
            <w:lang w:eastAsia="en-US"/>
          </w:rPr>
          <w:t xml:space="preserve">uma maneira uniforme de </w:t>
        </w:r>
        <w:r w:rsidR="00D70295">
          <w:rPr>
            <w:rFonts w:eastAsia="Calibri"/>
            <w:lang w:eastAsia="en-US"/>
          </w:rPr>
          <w:t>passar dados através de um documento no formato XML.</w:t>
        </w:r>
        <w:r w:rsidR="00A517E1">
          <w:rPr>
            <w:rFonts w:eastAsia="Calibri"/>
            <w:lang w:eastAsia="en-US"/>
          </w:rPr>
          <w:t xml:space="preserve"> </w:t>
        </w:r>
      </w:ins>
      <w:ins w:id="825" w:author="Leonardo Ribeiro" w:date="2019-05-31T16:36:00Z">
        <w:r w:rsidR="00A517E1">
          <w:rPr>
            <w:rFonts w:eastAsia="Calibri"/>
            <w:lang w:eastAsia="en-US"/>
          </w:rPr>
          <w:t xml:space="preserve">Além disso, também define uma forma de </w:t>
        </w:r>
        <w:r w:rsidR="00A30E8B">
          <w:rPr>
            <w:rFonts w:eastAsia="Calibri"/>
            <w:lang w:eastAsia="en-US"/>
          </w:rPr>
          <w:t xml:space="preserve">configurar o protocolo HTTP como </w:t>
        </w:r>
      </w:ins>
      <w:ins w:id="826" w:author="Leonardo Ribeiro" w:date="2019-05-31T16:37:00Z">
        <w:r w:rsidR="004E53EC">
          <w:rPr>
            <w:rFonts w:eastAsia="Calibri"/>
            <w:lang w:eastAsia="en-US"/>
          </w:rPr>
          <w:t>a maneira mais básica de comunicação</w:t>
        </w:r>
        <w:r w:rsidR="00E72F82">
          <w:rPr>
            <w:rFonts w:eastAsia="Calibri"/>
            <w:lang w:eastAsia="en-US"/>
          </w:rPr>
          <w:t xml:space="preserve"> de mensagens SOAP entre dois </w:t>
        </w:r>
        <w:r w:rsidR="00E72F82">
          <w:rPr>
            <w:rFonts w:eastAsia="Calibri"/>
            <w:i/>
            <w:iCs/>
            <w:lang w:eastAsia="en-US"/>
          </w:rPr>
          <w:t>endpoints</w:t>
        </w:r>
      </w:ins>
      <w:ins w:id="827" w:author="Leonardo Ribeiro" w:date="2019-05-31T16:39:00Z">
        <w:r w:rsidR="00301FB8">
          <w:rPr>
            <w:rFonts w:eastAsia="Calibri"/>
            <w:lang w:eastAsia="en-US"/>
          </w:rPr>
          <w:t xml:space="preserve">, sendo </w:t>
        </w:r>
        <w:r w:rsidR="00BE6AC6">
          <w:rPr>
            <w:rFonts w:eastAsia="Calibri"/>
            <w:lang w:eastAsia="en-US"/>
          </w:rPr>
          <w:t>esses o cliente e o servidor.</w:t>
        </w:r>
      </w:ins>
    </w:p>
    <w:p w14:paraId="6F9EC173" w14:textId="4C63262B" w:rsidR="00BE6AC6" w:rsidRDefault="00BE6AC6">
      <w:pPr>
        <w:rPr>
          <w:ins w:id="828" w:author="Leonardo Ribeiro" w:date="2019-05-31T16:43:00Z"/>
          <w:rFonts w:eastAsia="Calibri"/>
          <w:lang w:eastAsia="en-US"/>
        </w:rPr>
        <w:pPrChange w:id="829" w:author="Leonardo Ribeiro" w:date="2019-05-31T17:13:00Z">
          <w:pPr>
            <w:suppressAutoHyphens w:val="0"/>
          </w:pPr>
        </w:pPrChange>
      </w:pPr>
      <w:ins w:id="830" w:author="Leonardo Ribeiro" w:date="2019-05-31T16:39:00Z">
        <w:r>
          <w:rPr>
            <w:rFonts w:eastAsia="Calibri"/>
            <w:lang w:eastAsia="en-US"/>
          </w:rPr>
          <w:t xml:space="preserve">Para que </w:t>
        </w:r>
      </w:ins>
      <w:ins w:id="831" w:author="Leonardo Ribeiro" w:date="2019-05-31T16:40:00Z">
        <w:r>
          <w:rPr>
            <w:rFonts w:eastAsia="Calibri"/>
            <w:lang w:eastAsia="en-US"/>
          </w:rPr>
          <w:t>essa comunicação aconteça</w:t>
        </w:r>
        <w:r w:rsidR="00034976">
          <w:rPr>
            <w:rFonts w:eastAsia="Calibri"/>
            <w:lang w:eastAsia="en-US"/>
          </w:rPr>
          <w:t xml:space="preserve"> então, é necessário que o sistema desenvolvido seja capaz de abstrair as informações necessárias</w:t>
        </w:r>
        <w:r w:rsidR="0031240E">
          <w:rPr>
            <w:rFonts w:eastAsia="Calibri"/>
            <w:lang w:eastAsia="en-US"/>
          </w:rPr>
          <w:t xml:space="preserve"> e serializá-las em um documento</w:t>
        </w:r>
      </w:ins>
      <w:ins w:id="832" w:author="Leonardo Ribeiro" w:date="2019-05-31T16:41:00Z">
        <w:r w:rsidR="0031240E">
          <w:rPr>
            <w:rFonts w:eastAsia="Calibri"/>
            <w:lang w:eastAsia="en-US"/>
          </w:rPr>
          <w:t xml:space="preserve"> no formato especificado, no caso, XML. Em seguida, esse documento seria enviado através de uma conexão utilizando o protocolo HTTP para um </w:t>
        </w:r>
        <w:r w:rsidR="00933401">
          <w:rPr>
            <w:rFonts w:eastAsia="Calibri"/>
            <w:lang w:eastAsia="en-US"/>
          </w:rPr>
          <w:t>cliente ou servidor, dependendo de quem faz a requisição e quem processa.</w:t>
        </w:r>
      </w:ins>
    </w:p>
    <w:p w14:paraId="7403DDFF" w14:textId="6B2FE230" w:rsidR="00B74DEA" w:rsidRDefault="0042418C" w:rsidP="002C77C4">
      <w:pPr>
        <w:rPr>
          <w:ins w:id="833" w:author="Leonardo Ribeiro" w:date="2019-05-31T17:19:00Z"/>
          <w:rFonts w:eastAsia="Calibri"/>
          <w:lang w:eastAsia="en-US"/>
        </w:rPr>
      </w:pPr>
      <w:ins w:id="834" w:author="Leonardo Ribeiro" w:date="2019-05-31T16:45:00Z">
        <w:r>
          <w:rPr>
            <w:rFonts w:eastAsia="Calibri"/>
            <w:lang w:eastAsia="en-US"/>
          </w:rPr>
          <w:fldChar w:fldCharType="begin" w:fldLock="1"/>
        </w:r>
      </w:ins>
      <w:r w:rsidR="00E567C7">
        <w:rPr>
          <w:rFonts w:eastAsia="Calibri"/>
          <w:lang w:eastAsia="en-US"/>
        </w:rPr>
        <w:instrText>ADDIN CSL_CITATION {"citationItems":[{"id":"ITEM-1","itemData":{"abstract":"-Interest in Web services is rapidly increased from their start of use. To exchange information among the application in standard way is the main goal of web services. This communication between the applications is based on SOAP and REST principle. SOAP communications causes network traffic, higher latency and processing delays. To overcome this limitations the REST'ful architecture is used. REST is a lightweight, easy and better alternative for the SOAP. In this paper comparison on performance of SOAP based and REST'ful web services based on different metric for mobile environment and multimedia conference is taken into consideration.","author":[{"dropping-particle":"","family":"Mumbaikar","given":"Snehal","non-dropping-particle":"","parse-names":false,"suffix":""},{"dropping-particle":"","family":"Padiya","given":"Puja","non-dropping-particle":"","parse-names":false,"suffix":""}],"container-title":"International Journal of Scientific and Research Publications","id":"ITEM-1","issue":"5","issued":{"date-parts":[["2013"]]},"page":"3-6","title":"Web Services Based On SOAP and REST Principles","type":"article-journal","volume":"3"},"locator":"1","uris":["http://www.mendeley.com/documents/?uuid=5bc6ff79-dea3-4880-a7e4-373f6360507c"]}],"mendeley":{"formattedCitation":"(MUMBAIKAR; PADIYA, 2013, p. 1)","manualFormatting":"Mumbaikar (2013, p. 1)","plainTextFormattedCitation":"(MUMBAIKAR; PADIYA, 2013, p. 1)","previouslyFormattedCitation":"(MUMBAIKAR; PADIYA, 2013, p. 1)"},"properties":{"noteIndex":0},"schema":"https://github.com/citation-style-language/schema/raw/master/csl-citation.json"}</w:instrText>
      </w:r>
      <w:r>
        <w:rPr>
          <w:rFonts w:eastAsia="Calibri"/>
          <w:lang w:eastAsia="en-US"/>
        </w:rPr>
        <w:fldChar w:fldCharType="separate"/>
      </w:r>
      <w:del w:id="835" w:author="Leonardo Ribeiro" w:date="2019-05-31T16:45:00Z">
        <w:r w:rsidRPr="0042418C" w:rsidDel="0042418C">
          <w:rPr>
            <w:rFonts w:eastAsia="Calibri"/>
            <w:noProof/>
            <w:lang w:eastAsia="en-US"/>
          </w:rPr>
          <w:delText>(</w:delText>
        </w:r>
      </w:del>
      <w:r w:rsidRPr="0042418C">
        <w:rPr>
          <w:rFonts w:eastAsia="Calibri"/>
          <w:noProof/>
          <w:lang w:eastAsia="en-US"/>
        </w:rPr>
        <w:t>M</w:t>
      </w:r>
      <w:del w:id="836" w:author="Leonardo Ribeiro" w:date="2019-05-31T16:46:00Z">
        <w:r w:rsidRPr="0042418C" w:rsidDel="0042418C">
          <w:rPr>
            <w:rFonts w:eastAsia="Calibri"/>
            <w:noProof/>
            <w:lang w:eastAsia="en-US"/>
          </w:rPr>
          <w:delText>UMBAIKAR</w:delText>
        </w:r>
      </w:del>
      <w:ins w:id="837" w:author="Leonardo Ribeiro" w:date="2019-05-31T16:46:00Z">
        <w:r>
          <w:rPr>
            <w:rFonts w:eastAsia="Calibri"/>
            <w:noProof/>
            <w:lang w:eastAsia="en-US"/>
          </w:rPr>
          <w:t>umbaikar</w:t>
        </w:r>
      </w:ins>
      <w:ins w:id="838" w:author="Leonardo Ribeiro" w:date="2019-05-31T16:45:00Z">
        <w:r>
          <w:rPr>
            <w:rFonts w:eastAsia="Calibri"/>
            <w:noProof/>
            <w:lang w:eastAsia="en-US"/>
          </w:rPr>
          <w:t xml:space="preserve"> </w:t>
        </w:r>
      </w:ins>
      <w:del w:id="839" w:author="Leonardo Ribeiro" w:date="2019-05-31T16:45:00Z">
        <w:r w:rsidRPr="0042418C" w:rsidDel="0042418C">
          <w:rPr>
            <w:rFonts w:eastAsia="Calibri"/>
            <w:noProof/>
            <w:lang w:eastAsia="en-US"/>
          </w:rPr>
          <w:delText xml:space="preserve">; PADIYA, </w:delText>
        </w:r>
      </w:del>
      <w:ins w:id="840" w:author="Leonardo Ribeiro" w:date="2019-05-31T16:45:00Z">
        <w:r>
          <w:rPr>
            <w:rFonts w:eastAsia="Calibri"/>
            <w:noProof/>
            <w:lang w:eastAsia="en-US"/>
          </w:rPr>
          <w:t>(</w:t>
        </w:r>
      </w:ins>
      <w:r w:rsidRPr="0042418C">
        <w:rPr>
          <w:rFonts w:eastAsia="Calibri"/>
          <w:noProof/>
          <w:lang w:eastAsia="en-US"/>
        </w:rPr>
        <w:t>2013, p. 1)</w:t>
      </w:r>
      <w:ins w:id="841" w:author="Leonardo Ribeiro" w:date="2019-05-31T16:45:00Z">
        <w:r>
          <w:rPr>
            <w:rFonts w:eastAsia="Calibri"/>
            <w:lang w:eastAsia="en-US"/>
          </w:rPr>
          <w:fldChar w:fldCharType="end"/>
        </w:r>
      </w:ins>
      <w:ins w:id="842" w:author="Leonardo Ribeiro" w:date="2019-05-31T16:46:00Z">
        <w:r>
          <w:rPr>
            <w:rFonts w:eastAsia="Calibri"/>
            <w:lang w:eastAsia="en-US"/>
          </w:rPr>
          <w:t xml:space="preserve"> </w:t>
        </w:r>
        <w:r w:rsidR="00584C86">
          <w:rPr>
            <w:rFonts w:eastAsia="Calibri"/>
            <w:lang w:eastAsia="en-US"/>
          </w:rPr>
          <w:t xml:space="preserve">ainda especifica que um </w:t>
        </w:r>
        <w:r w:rsidR="00584C86">
          <w:rPr>
            <w:rFonts w:eastAsia="Calibri"/>
            <w:i/>
            <w:iCs/>
            <w:lang w:eastAsia="en-US"/>
          </w:rPr>
          <w:t>web service</w:t>
        </w:r>
        <w:r w:rsidR="00584C86">
          <w:rPr>
            <w:rFonts w:eastAsia="Calibri"/>
            <w:lang w:eastAsia="en-US"/>
          </w:rPr>
          <w:t xml:space="preserve"> baseado</w:t>
        </w:r>
        <w:r w:rsidR="00F17EB3">
          <w:rPr>
            <w:rFonts w:eastAsia="Calibri"/>
            <w:lang w:eastAsia="en-US"/>
          </w:rPr>
          <w:t xml:space="preserve"> em SOAP necessita de 3 entidades, se</w:t>
        </w:r>
      </w:ins>
      <w:ins w:id="843" w:author="Leonardo Ribeiro" w:date="2019-05-31T16:47:00Z">
        <w:r w:rsidR="00F17EB3">
          <w:rPr>
            <w:rFonts w:eastAsia="Calibri"/>
            <w:lang w:eastAsia="en-US"/>
          </w:rPr>
          <w:t>ndo elas: o provedor do serviço</w:t>
        </w:r>
      </w:ins>
      <w:ins w:id="844" w:author="Leonardo Ribeiro" w:date="2019-05-31T16:48:00Z">
        <w:r w:rsidR="00EC64D8">
          <w:rPr>
            <w:rFonts w:eastAsia="Calibri"/>
            <w:lang w:eastAsia="en-US"/>
          </w:rPr>
          <w:t>, que é responsável pro oferecer e executar os serviços;</w:t>
        </w:r>
      </w:ins>
      <w:ins w:id="845" w:author="Leonardo Ribeiro" w:date="2019-05-31T16:47:00Z">
        <w:r w:rsidR="00F17EB3">
          <w:rPr>
            <w:rFonts w:eastAsia="Calibri"/>
            <w:lang w:eastAsia="en-US"/>
          </w:rPr>
          <w:t xml:space="preserve"> </w:t>
        </w:r>
      </w:ins>
      <w:ins w:id="846" w:author="Leonardo Ribeiro" w:date="2019-05-31T16:48:00Z">
        <w:r w:rsidR="00EC64D8">
          <w:rPr>
            <w:rFonts w:eastAsia="Calibri"/>
            <w:lang w:eastAsia="en-US"/>
          </w:rPr>
          <w:t>O</w:t>
        </w:r>
      </w:ins>
      <w:ins w:id="847" w:author="Leonardo Ribeiro" w:date="2019-05-31T16:47:00Z">
        <w:r w:rsidR="00CB3947">
          <w:rPr>
            <w:rFonts w:eastAsia="Calibri"/>
            <w:lang w:eastAsia="en-US"/>
          </w:rPr>
          <w:t xml:space="preserve"> registro de serviços</w:t>
        </w:r>
      </w:ins>
      <w:ins w:id="848" w:author="Leonardo Ribeiro" w:date="2019-05-31T16:49:00Z">
        <w:r w:rsidR="00075845">
          <w:rPr>
            <w:rFonts w:eastAsia="Calibri"/>
            <w:lang w:eastAsia="en-US"/>
          </w:rPr>
          <w:t xml:space="preserve">, </w:t>
        </w:r>
      </w:ins>
      <w:ins w:id="849" w:author="Leonardo Ribeiro" w:date="2019-05-31T16:48:00Z">
        <w:r w:rsidR="00EC64D8">
          <w:rPr>
            <w:rFonts w:eastAsia="Calibri"/>
            <w:lang w:eastAsia="en-US"/>
          </w:rPr>
          <w:t xml:space="preserve">que é </w:t>
        </w:r>
      </w:ins>
      <w:ins w:id="850" w:author="Leonardo Ribeiro" w:date="2019-05-31T16:49:00Z">
        <w:r w:rsidR="00075845">
          <w:rPr>
            <w:rFonts w:eastAsia="Calibri"/>
            <w:lang w:eastAsia="en-US"/>
          </w:rPr>
          <w:t>também oferecido pelo provedor como forma de deixar explícito ao consumidor quais serviços têm disponível</w:t>
        </w:r>
        <w:r w:rsidR="00B83E23">
          <w:rPr>
            <w:rFonts w:eastAsia="Calibri"/>
            <w:lang w:eastAsia="en-US"/>
          </w:rPr>
          <w:t>; E, por fim,</w:t>
        </w:r>
      </w:ins>
      <w:ins w:id="851" w:author="Leonardo Ribeiro" w:date="2019-05-31T16:47:00Z">
        <w:r w:rsidR="00CB3947">
          <w:rPr>
            <w:rFonts w:eastAsia="Calibri"/>
            <w:lang w:eastAsia="en-US"/>
          </w:rPr>
          <w:t xml:space="preserve"> o consumidor do serviço</w:t>
        </w:r>
      </w:ins>
      <w:ins w:id="852" w:author="Leonardo Ribeiro" w:date="2019-05-31T16:49:00Z">
        <w:r w:rsidR="00B83E23">
          <w:rPr>
            <w:rFonts w:eastAsia="Calibri"/>
            <w:lang w:eastAsia="en-US"/>
          </w:rPr>
          <w:t xml:space="preserve"> que é quem faz a solicitação dos serviços.</w:t>
        </w:r>
      </w:ins>
    </w:p>
    <w:p w14:paraId="27052D85" w14:textId="14ABDC07" w:rsidR="00FD35D5" w:rsidRDefault="00FD35D5" w:rsidP="002C77C4">
      <w:pPr>
        <w:rPr>
          <w:ins w:id="853" w:author="Leonardo Ribeiro" w:date="2019-05-31T17:19:00Z"/>
          <w:rFonts w:eastAsia="Calibri"/>
          <w:lang w:eastAsia="en-US"/>
        </w:rPr>
      </w:pPr>
      <w:ins w:id="854" w:author="Leonardo Ribeiro" w:date="2019-05-31T17:19:00Z">
        <w:r>
          <w:rPr>
            <w:rFonts w:eastAsia="Calibri"/>
            <w:lang w:eastAsia="en-US"/>
          </w:rPr>
          <w:t>Abaixo segue um exemplo do formato de documento de mensagem SOAP:</w:t>
        </w:r>
      </w:ins>
    </w:p>
    <w:p w14:paraId="2EBB6B81" w14:textId="77777777" w:rsidR="00FD35D5" w:rsidRDefault="00FD35D5">
      <w:pPr>
        <w:keepNext/>
        <w:ind w:firstLine="540"/>
        <w:jc w:val="center"/>
        <w:rPr>
          <w:ins w:id="855" w:author="Leonardo Ribeiro" w:date="2019-05-31T17:22:00Z"/>
        </w:rPr>
        <w:pPrChange w:id="856" w:author="Leonardo Ribeiro" w:date="2019-05-31T17:22:00Z">
          <w:pPr>
            <w:jc w:val="center"/>
          </w:pPr>
        </w:pPrChange>
      </w:pPr>
      <w:ins w:id="857" w:author="Leonardo Ribeiro" w:date="2019-05-31T17:21:00Z">
        <w:r>
          <w:rPr>
            <w:rFonts w:eastAsia="Calibri"/>
            <w:noProof/>
            <w:lang w:eastAsia="en-US"/>
          </w:rPr>
          <w:lastRenderedPageBreak/>
          <w:drawing>
            <wp:inline distT="0" distB="0" distL="0" distR="0" wp14:anchorId="5978D325" wp14:editId="1EF5DD9A">
              <wp:extent cx="5196690" cy="2536466"/>
              <wp:effectExtent l="0" t="0" r="4445" b="0"/>
              <wp:docPr id="1" name="Imagem 1"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d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96690" cy="2536466"/>
                      </a:xfrm>
                      <a:prstGeom prst="rect">
                        <a:avLst/>
                      </a:prstGeom>
                    </pic:spPr>
                  </pic:pic>
                </a:graphicData>
              </a:graphic>
            </wp:inline>
          </w:drawing>
        </w:r>
      </w:ins>
    </w:p>
    <w:p w14:paraId="2024AD4B" w14:textId="6450FBCF" w:rsidR="00FD35D5" w:rsidRPr="00F34619" w:rsidRDefault="00FD35D5" w:rsidP="004042E6">
      <w:pPr>
        <w:pStyle w:val="Legenda"/>
        <w:jc w:val="center"/>
        <w:rPr>
          <w:ins w:id="858" w:author="Leonardo Ribeiro" w:date="2019-05-31T16:48:00Z"/>
          <w:rFonts w:eastAsia="Calibri"/>
          <w:rPrChange w:id="859" w:author="Leonardo Ribeiro" w:date="2019-06-02T20:22:00Z">
            <w:rPr>
              <w:ins w:id="860" w:author="Leonardo Ribeiro" w:date="2019-05-31T16:48:00Z"/>
              <w:rFonts w:eastAsia="Calibri"/>
              <w:lang w:eastAsia="en-US"/>
            </w:rPr>
          </w:rPrChange>
        </w:rPr>
        <w:pPrChange w:id="861" w:author="Leonardo Ribeiro" w:date="2019-06-03T22:13:00Z">
          <w:pPr>
            <w:suppressAutoHyphens w:val="0"/>
          </w:pPr>
        </w:pPrChange>
      </w:pPr>
      <w:bookmarkStart w:id="862" w:name="_Toc10492751"/>
      <w:ins w:id="863" w:author="Leonardo Ribeiro" w:date="2019-05-31T17:22:00Z">
        <w:r w:rsidRPr="00F34619">
          <w:t xml:space="preserve">Figura </w:t>
        </w:r>
        <w:r w:rsidRPr="00F34619">
          <w:fldChar w:fldCharType="begin"/>
        </w:r>
        <w:r w:rsidRPr="003878B7">
          <w:instrText xml:space="preserve"> SEQ Figura \* ARABIC </w:instrText>
        </w:r>
      </w:ins>
      <w:r w:rsidRPr="003878B7">
        <w:fldChar w:fldCharType="separate"/>
      </w:r>
      <w:ins w:id="864" w:author="Leonardo Ribeiro" w:date="2019-06-03T21:33:00Z">
        <w:r w:rsidR="00DF4ABD">
          <w:rPr>
            <w:noProof/>
          </w:rPr>
          <w:t>2</w:t>
        </w:r>
      </w:ins>
      <w:ins w:id="865" w:author="Leonardo Ribeiro" w:date="2019-05-31T17:22:00Z">
        <w:r w:rsidRPr="00E01A93">
          <w:fldChar w:fldCharType="end"/>
        </w:r>
        <w:r w:rsidRPr="00E01A93">
          <w:t xml:space="preserve"> - Corpo de um documento XML para mensagens SOAP</w:t>
        </w:r>
        <w:r w:rsidRPr="00E01A93">
          <w:br/>
        </w:r>
      </w:ins>
      <w:ins w:id="866" w:author="Leonardo Ribeiro" w:date="2019-06-02T20:22:00Z">
        <w:r w:rsidR="00F34619" w:rsidRPr="00E01A93">
          <w:t xml:space="preserve">Fonte: </w:t>
        </w:r>
      </w:ins>
      <w:ins w:id="867" w:author="Leonardo Ribeiro" w:date="2019-06-03T21:42:00Z">
        <w:r w:rsidR="00B5232D">
          <w:t xml:space="preserve">Adaptado de </w:t>
        </w:r>
      </w:ins>
      <w:ins w:id="868" w:author="Leonardo Ribeiro" w:date="2019-06-02T20:22:00Z">
        <w:r w:rsidR="00F34619" w:rsidRPr="00F34619">
          <w:rPr>
            <w:rPrChange w:id="869" w:author="Leonardo Ribeiro" w:date="2019-06-02T20:22:00Z">
              <w:rPr>
                <w:rStyle w:val="Hyperlink"/>
                <w:b/>
              </w:rPr>
            </w:rPrChange>
          </w:rPr>
          <w:t>https://www.w3schools.com/XML/xml_soap.asp</w:t>
        </w:r>
      </w:ins>
      <w:bookmarkEnd w:id="862"/>
    </w:p>
    <w:p w14:paraId="37A15465" w14:textId="2C9B7C16" w:rsidR="0028102C" w:rsidRPr="00E72F82" w:rsidDel="00872D1B" w:rsidRDefault="005A0E92" w:rsidP="00C43134">
      <w:pPr>
        <w:pStyle w:val="Ttulo3"/>
        <w:rPr>
          <w:del w:id="870" w:author="Leonardo Ribeiro" w:date="2019-05-31T16:42:00Z"/>
          <w:rFonts w:eastAsia="Calibri"/>
          <w:lang w:eastAsia="en-US"/>
        </w:rPr>
        <w:pPrChange w:id="871" w:author="Leonardo Ribeiro" w:date="2019-06-03T22:16:00Z">
          <w:pPr>
            <w:suppressAutoHyphens w:val="0"/>
          </w:pPr>
        </w:pPrChange>
      </w:pPr>
      <w:ins w:id="872" w:author="Leonardo Ribeiro" w:date="2019-06-03T20:18:00Z">
        <w:r>
          <w:rPr>
            <w:rFonts w:eastAsia="Calibri"/>
            <w:lang w:eastAsia="en-US"/>
          </w:rPr>
          <w:t xml:space="preserve"> </w:t>
        </w:r>
      </w:ins>
    </w:p>
    <w:p w14:paraId="6471264A" w14:textId="7B6A43F6" w:rsidR="00EA3AC8" w:rsidRPr="00EB719C" w:rsidDel="00872D1B" w:rsidRDefault="00EA3AC8" w:rsidP="00C43134">
      <w:pPr>
        <w:pStyle w:val="Ttulo3"/>
        <w:rPr>
          <w:del w:id="873" w:author="Leonardo Ribeiro" w:date="2019-05-31T16:42:00Z"/>
          <w:rFonts w:eastAsia="Calibri"/>
          <w:lang w:eastAsia="en-US"/>
        </w:rPr>
        <w:pPrChange w:id="874" w:author="Leonardo Ribeiro" w:date="2019-06-03T22:16:00Z">
          <w:pPr>
            <w:suppressAutoHyphens w:val="0"/>
          </w:pPr>
        </w:pPrChange>
      </w:pPr>
      <w:del w:id="875" w:author="Leonardo Ribeiro" w:date="2019-05-26T17:41:00Z">
        <w:r w:rsidRPr="00EB719C" w:rsidDel="0016300C">
          <w:rPr>
            <w:rFonts w:eastAsia="Calibri"/>
            <w:lang w:eastAsia="en-US"/>
          </w:rPr>
          <w:delText xml:space="preserve">Escrever bem pode ser um dom para poetas e literatos, mas a maioria de nós está apta para escrever um simples artigo, um resumo, uma redação tosca das próprias </w:delText>
        </w:r>
        <w:r w:rsidR="003D3722" w:rsidDel="0016300C">
          <w:rPr>
            <w:rFonts w:eastAsia="Calibri"/>
            <w:lang w:eastAsia="en-US"/>
          </w:rPr>
          <w:delText>ideia</w:delText>
        </w:r>
        <w:r w:rsidRPr="00EB719C" w:rsidDel="0016300C">
          <w:rPr>
            <w:rFonts w:eastAsia="Calibri"/>
            <w:lang w:eastAsia="en-US"/>
          </w:rPr>
          <w:delText>s, sem mexer com literatura nem com grandes emoções humanas</w:delText>
        </w:r>
        <w:r w:rsidR="00A9586E" w:rsidDel="0016300C">
          <w:rPr>
            <w:rFonts w:eastAsia="Calibri"/>
            <w:lang w:eastAsia="en-US"/>
          </w:rPr>
          <w:delText>.</w:delText>
        </w:r>
      </w:del>
    </w:p>
    <w:p w14:paraId="00387B28" w14:textId="237524B9" w:rsidR="00872D1B" w:rsidRDefault="0045235A" w:rsidP="00C43134">
      <w:pPr>
        <w:pStyle w:val="Ttulo3"/>
        <w:rPr>
          <w:ins w:id="876" w:author="Leonardo Ribeiro" w:date="2019-05-31T16:50:00Z"/>
          <w:rFonts w:eastAsia="Calibri"/>
          <w:lang w:eastAsia="en-US"/>
        </w:rPr>
        <w:pPrChange w:id="877" w:author="Leonardo Ribeiro" w:date="2019-06-03T22:16:00Z">
          <w:pPr>
            <w:pStyle w:val="Ttulo4"/>
            <w:ind w:left="1134" w:firstLine="0"/>
          </w:pPr>
        </w:pPrChange>
      </w:pPr>
      <w:del w:id="878" w:author="Leonardo Ribeiro" w:date="2019-05-31T16:42:00Z">
        <w:r w:rsidDel="00872D1B">
          <w:rPr>
            <w:rFonts w:eastAsia="Calibri"/>
            <w:color w:val="auto"/>
            <w:lang w:eastAsia="en-US"/>
          </w:rPr>
          <w:br w:type="page"/>
        </w:r>
      </w:del>
      <w:bookmarkStart w:id="879" w:name="_Toc10492849"/>
      <w:ins w:id="880" w:author="Leonardo Ribeiro" w:date="2019-06-03T20:59:00Z">
        <w:r w:rsidR="00F40873">
          <w:rPr>
            <w:rFonts w:eastAsia="Calibri"/>
            <w:lang w:eastAsia="en-US"/>
          </w:rPr>
          <w:t>4</w:t>
        </w:r>
      </w:ins>
      <w:ins w:id="881" w:author="Leonardo Ribeiro" w:date="2019-05-31T16:42:00Z">
        <w:r w:rsidR="00872D1B">
          <w:rPr>
            <w:rFonts w:eastAsia="Calibri"/>
            <w:lang w:eastAsia="en-US"/>
          </w:rPr>
          <w:t>.2.</w:t>
        </w:r>
      </w:ins>
      <w:ins w:id="882" w:author="Leonardo Ribeiro" w:date="2019-06-03T21:00:00Z">
        <w:r w:rsidR="00773917">
          <w:rPr>
            <w:rFonts w:eastAsia="Calibri"/>
            <w:lang w:eastAsia="en-US"/>
          </w:rPr>
          <w:t>2.</w:t>
        </w:r>
      </w:ins>
      <w:ins w:id="883" w:author="Leonardo Ribeiro" w:date="2019-05-31T16:42:00Z">
        <w:r w:rsidR="00872D1B">
          <w:rPr>
            <w:rFonts w:eastAsia="Calibri"/>
            <w:lang w:eastAsia="en-US"/>
          </w:rPr>
          <w:t xml:space="preserve"> REST</w:t>
        </w:r>
      </w:ins>
      <w:bookmarkEnd w:id="879"/>
    </w:p>
    <w:p w14:paraId="627B6E91" w14:textId="79DB1A0D" w:rsidR="00043956" w:rsidRDefault="00B436F4" w:rsidP="002C77C4">
      <w:pPr>
        <w:rPr>
          <w:ins w:id="884" w:author="Leonardo Ribeiro" w:date="2019-05-31T16:55:00Z"/>
          <w:rFonts w:eastAsia="Calibri"/>
          <w:lang w:eastAsia="en-US"/>
        </w:rPr>
      </w:pPr>
      <w:ins w:id="885" w:author="Leonardo Ribeiro" w:date="2019-05-31T16:50:00Z">
        <w:r w:rsidRPr="005C65F0">
          <w:rPr>
            <w:rFonts w:eastAsia="Calibri"/>
            <w:lang w:eastAsia="en-US"/>
          </w:rPr>
          <w:t>REST (</w:t>
        </w:r>
        <w:r w:rsidRPr="005C65F0">
          <w:rPr>
            <w:rFonts w:eastAsia="Calibri"/>
            <w:i/>
            <w:iCs/>
            <w:lang w:eastAsia="en-US"/>
          </w:rPr>
          <w:t>representational state transfer</w:t>
        </w:r>
      </w:ins>
      <w:ins w:id="886" w:author="Leonardo Ribeiro" w:date="2019-05-31T16:51:00Z">
        <w:r w:rsidRPr="005C65F0">
          <w:rPr>
            <w:rFonts w:eastAsia="Calibri"/>
            <w:lang w:eastAsia="en-US"/>
          </w:rPr>
          <w:t>)</w:t>
        </w:r>
        <w:r w:rsidR="00156C37" w:rsidRPr="005C65F0">
          <w:rPr>
            <w:rFonts w:eastAsia="Calibri"/>
            <w:lang w:eastAsia="en-US"/>
          </w:rPr>
          <w:t xml:space="preserve"> f</w:t>
        </w:r>
        <w:r w:rsidR="00156C37" w:rsidRPr="005C65F0">
          <w:rPr>
            <w:rFonts w:eastAsia="Calibri"/>
            <w:lang w:eastAsia="en-US"/>
            <w:rPrChange w:id="887" w:author="Leonardo Ribeiro" w:date="2019-05-31T16:51:00Z">
              <w:rPr>
                <w:rFonts w:eastAsia="Calibri"/>
                <w:lang w:val="en-US" w:eastAsia="en-US"/>
              </w:rPr>
            </w:rPrChange>
          </w:rPr>
          <w:t>oi apresentado por</w:t>
        </w:r>
        <w:r w:rsidR="00156C37" w:rsidRPr="005C65F0">
          <w:rPr>
            <w:rFonts w:eastAsia="Calibri"/>
            <w:lang w:eastAsia="en-US"/>
          </w:rPr>
          <w:t xml:space="preserve"> Roy Fielding</w:t>
        </w:r>
        <w:r w:rsidR="005C65F0" w:rsidRPr="005C65F0">
          <w:rPr>
            <w:rFonts w:eastAsia="Calibri"/>
            <w:lang w:eastAsia="en-US"/>
          </w:rPr>
          <w:t xml:space="preserve"> co</w:t>
        </w:r>
        <w:r w:rsidR="005C65F0" w:rsidRPr="005C65F0">
          <w:rPr>
            <w:rFonts w:eastAsia="Calibri"/>
            <w:lang w:eastAsia="en-US"/>
            <w:rPrChange w:id="888" w:author="Leonardo Ribeiro" w:date="2019-05-31T16:51:00Z">
              <w:rPr>
                <w:rFonts w:eastAsia="Calibri"/>
                <w:lang w:val="en-US" w:eastAsia="en-US"/>
              </w:rPr>
            </w:rPrChange>
          </w:rPr>
          <w:t>mo uma forma</w:t>
        </w:r>
        <w:r w:rsidR="005C65F0">
          <w:rPr>
            <w:rFonts w:eastAsia="Calibri"/>
            <w:lang w:eastAsia="en-US"/>
          </w:rPr>
          <w:t xml:space="preserve"> </w:t>
        </w:r>
      </w:ins>
      <w:ins w:id="889" w:author="Leonardo Ribeiro" w:date="2019-05-31T16:52:00Z">
        <w:r w:rsidR="00FE66CE">
          <w:rPr>
            <w:rFonts w:eastAsia="Calibri"/>
            <w:lang w:eastAsia="en-US"/>
          </w:rPr>
          <w:t>alternati</w:t>
        </w:r>
      </w:ins>
      <w:ins w:id="890" w:author="Leonardo Ribeiro" w:date="2019-05-31T16:53:00Z">
        <w:r w:rsidR="00FE66CE">
          <w:rPr>
            <w:rFonts w:eastAsia="Calibri"/>
            <w:lang w:eastAsia="en-US"/>
          </w:rPr>
          <w:t>va a</w:t>
        </w:r>
      </w:ins>
      <w:ins w:id="891" w:author="Leonardo Ribeiro" w:date="2019-05-31T16:51:00Z">
        <w:r w:rsidR="005C65F0">
          <w:rPr>
            <w:rFonts w:eastAsia="Calibri"/>
            <w:lang w:eastAsia="en-US"/>
          </w:rPr>
          <w:t xml:space="preserve"> arquiteturas SOAP</w:t>
        </w:r>
      </w:ins>
      <w:ins w:id="892" w:author="Leonardo Ribeiro" w:date="2019-05-31T16:52:00Z">
        <w:r w:rsidR="005C65F0">
          <w:rPr>
            <w:rFonts w:eastAsia="Calibri"/>
            <w:lang w:eastAsia="en-US"/>
          </w:rPr>
          <w:t>, em que um cliente</w:t>
        </w:r>
        <w:r w:rsidR="002C171E">
          <w:rPr>
            <w:rFonts w:eastAsia="Calibri"/>
            <w:lang w:eastAsia="en-US"/>
          </w:rPr>
          <w:t xml:space="preserve"> envia uma requisição ao servidor, o servidor então processa essa requisição e retorna uma resposta.</w:t>
        </w:r>
      </w:ins>
      <w:ins w:id="893" w:author="Leonardo Ribeiro" w:date="2019-05-31T16:53:00Z">
        <w:r w:rsidR="00EF076A">
          <w:rPr>
            <w:rFonts w:eastAsia="Calibri"/>
            <w:lang w:eastAsia="en-US"/>
          </w:rPr>
          <w:t xml:space="preserve"> Essas requisições e respostas</w:t>
        </w:r>
      </w:ins>
      <w:ins w:id="894" w:author="Leonardo Ribeiro" w:date="2019-05-31T16:54:00Z">
        <w:r w:rsidR="006C7B85">
          <w:rPr>
            <w:rFonts w:eastAsia="Calibri"/>
            <w:lang w:eastAsia="en-US"/>
          </w:rPr>
          <w:t xml:space="preserve"> giram em torno de</w:t>
        </w:r>
        <w:r w:rsidR="00620BE5">
          <w:rPr>
            <w:rFonts w:eastAsia="Calibri"/>
            <w:lang w:eastAsia="en-US"/>
          </w:rPr>
          <w:t xml:space="preserve"> “transferência de representações de recursos”</w:t>
        </w:r>
      </w:ins>
      <w:ins w:id="895" w:author="Leonardo Ribeiro" w:date="2019-05-31T16:55:00Z">
        <w:r w:rsidR="00D0513B">
          <w:rPr>
            <w:rFonts w:eastAsia="Calibri"/>
            <w:lang w:eastAsia="en-US"/>
          </w:rPr>
          <w:t xml:space="preserve"> </w:t>
        </w:r>
        <w:r w:rsidR="00E567C7">
          <w:rPr>
            <w:rFonts w:eastAsia="Calibri"/>
            <w:lang w:eastAsia="en-US"/>
          </w:rPr>
          <w:fldChar w:fldCharType="begin" w:fldLock="1"/>
        </w:r>
      </w:ins>
      <w:r w:rsidR="00BE7655">
        <w:rPr>
          <w:rFonts w:eastAsia="Calibri"/>
          <w:lang w:eastAsia="en-US"/>
        </w:rPr>
        <w:instrText>ADDIN CSL_CITATION {"citationItems":[{"id":"ITEM-1","itemData":{"abstract":"-Interest in Web services is rapidly increased from their start of use. To exchange information among the application in standard way is the main goal of web services. This communication between the applications is based on SOAP and REST principle. SOAP communications causes network traffic, higher latency and processing delays. To overcome this limitations the REST'ful architecture is used. REST is a lightweight, easy and better alternative for the SOAP. In this paper comparison on performance of SOAP based and REST'ful web services based on different metric for mobile environment and multimedia conference is taken into consideration.","author":[{"dropping-particle":"","family":"Mumbaikar","given":"Snehal","non-dropping-particle":"","parse-names":false,"suffix":""},{"dropping-particle":"","family":"Padiya","given":"Puja","non-dropping-particle":"","parse-names":false,"suffix":""}],"container-title":"International Journal of Scientific and Research Publications","id":"ITEM-1","issue":"5","issued":{"date-parts":[["2013"]]},"page":"3-6","title":"Web Services Based On SOAP and REST Principles","type":"article-journal","volume":"3"},"uris":["http://www.mendeley.com/documents/?uuid=5bc6ff79-dea3-4880-a7e4-373f6360507c"]}],"mendeley":{"formattedCitation":"(MUMBAIKAR; PADIYA, 2013)","plainTextFormattedCitation":"(MUMBAIKAR; PADIYA, 2013)","previouslyFormattedCitation":"(MUMBAIKAR; PADIYA, 2013)"},"properties":{"noteIndex":0},"schema":"https://github.com/citation-style-language/schema/raw/master/csl-citation.json"}</w:instrText>
      </w:r>
      <w:r w:rsidR="00E567C7">
        <w:rPr>
          <w:rFonts w:eastAsia="Calibri"/>
          <w:lang w:eastAsia="en-US"/>
        </w:rPr>
        <w:fldChar w:fldCharType="separate"/>
      </w:r>
      <w:r w:rsidR="00E567C7" w:rsidRPr="00E567C7">
        <w:rPr>
          <w:rFonts w:eastAsia="Calibri"/>
          <w:noProof/>
          <w:lang w:eastAsia="en-US"/>
        </w:rPr>
        <w:t>(MUMBAIKAR; PADIYA, 2013)</w:t>
      </w:r>
      <w:ins w:id="896" w:author="Leonardo Ribeiro" w:date="2019-05-31T16:55:00Z">
        <w:r w:rsidR="00E567C7">
          <w:rPr>
            <w:rFonts w:eastAsia="Calibri"/>
            <w:lang w:eastAsia="en-US"/>
          </w:rPr>
          <w:fldChar w:fldCharType="end"/>
        </w:r>
        <w:r w:rsidR="00E567C7">
          <w:rPr>
            <w:rFonts w:eastAsia="Calibri"/>
            <w:lang w:eastAsia="en-US"/>
          </w:rPr>
          <w:t>.</w:t>
        </w:r>
      </w:ins>
    </w:p>
    <w:p w14:paraId="7AA0CAC8" w14:textId="7AB98590" w:rsidR="0050120C" w:rsidRDefault="004B493E" w:rsidP="002C77C4">
      <w:pPr>
        <w:rPr>
          <w:ins w:id="897" w:author="Leonardo Ribeiro" w:date="2019-05-31T17:00:00Z"/>
          <w:rFonts w:eastAsia="Calibri"/>
          <w:lang w:eastAsia="en-US"/>
        </w:rPr>
      </w:pPr>
      <w:ins w:id="898" w:author="Leonardo Ribeiro" w:date="2019-06-02T20:03:00Z">
        <w:r>
          <w:rPr>
            <w:rFonts w:eastAsia="Calibri"/>
            <w:lang w:eastAsia="en-US"/>
          </w:rPr>
          <w:t xml:space="preserve">Mumbaikar (2013) ainda afirma que </w:t>
        </w:r>
      </w:ins>
      <w:ins w:id="899" w:author="Leonardo Ribeiro" w:date="2019-05-31T16:56:00Z">
        <w:r w:rsidR="0050120C">
          <w:rPr>
            <w:rFonts w:eastAsia="Calibri"/>
            <w:lang w:eastAsia="en-US"/>
          </w:rPr>
          <w:t>esse recurso</w:t>
        </w:r>
        <w:r w:rsidR="003A5E53">
          <w:rPr>
            <w:rFonts w:eastAsia="Calibri"/>
            <w:lang w:eastAsia="en-US"/>
          </w:rPr>
          <w:t xml:space="preserve"> é identificado por uma URI (</w:t>
        </w:r>
        <w:r w:rsidR="003814D3">
          <w:rPr>
            <w:rFonts w:eastAsia="Calibri"/>
            <w:i/>
            <w:iCs/>
            <w:lang w:eastAsia="en-US"/>
          </w:rPr>
          <w:t>Uniform Resource Identifier</w:t>
        </w:r>
        <w:r w:rsidR="003814D3">
          <w:rPr>
            <w:rFonts w:eastAsia="Calibri"/>
            <w:lang w:eastAsia="en-US"/>
          </w:rPr>
          <w:t>)</w:t>
        </w:r>
      </w:ins>
      <w:ins w:id="900" w:author="Leonardo Ribeiro" w:date="2019-05-31T16:57:00Z">
        <w:r w:rsidR="00C04F87">
          <w:rPr>
            <w:rFonts w:eastAsia="Calibri"/>
            <w:lang w:eastAsia="en-US"/>
          </w:rPr>
          <w:t>. Geralmente REST possui menos detalhes do que o SOAP</w:t>
        </w:r>
      </w:ins>
      <w:ins w:id="901" w:author="Leonardo Ribeiro" w:date="2019-05-31T16:58:00Z">
        <w:r w:rsidR="001516F5">
          <w:rPr>
            <w:rFonts w:eastAsia="Calibri"/>
            <w:lang w:eastAsia="en-US"/>
          </w:rPr>
          <w:t xml:space="preserve"> em seu documento, além de não </w:t>
        </w:r>
        <w:r w:rsidR="002659AF">
          <w:rPr>
            <w:rFonts w:eastAsia="Calibri"/>
            <w:lang w:eastAsia="en-US"/>
          </w:rPr>
          <w:t>precisa</w:t>
        </w:r>
      </w:ins>
      <w:ins w:id="902" w:author="Leonardo Ribeiro" w:date="2019-05-31T16:59:00Z">
        <w:r w:rsidR="008E5D15">
          <w:rPr>
            <w:rFonts w:eastAsia="Calibri"/>
            <w:lang w:eastAsia="en-US"/>
          </w:rPr>
          <w:t>r que seja definido cabeçalhos</w:t>
        </w:r>
        <w:r w:rsidR="00B87970">
          <w:rPr>
            <w:rFonts w:eastAsia="Calibri"/>
            <w:lang w:eastAsia="en-US"/>
          </w:rPr>
          <w:t>, assim como é com SOAP. O formato do documento também não precisa ser nece</w:t>
        </w:r>
      </w:ins>
      <w:ins w:id="903" w:author="Leonardo Ribeiro" w:date="2019-05-31T17:00:00Z">
        <w:r w:rsidR="00B87970">
          <w:rPr>
            <w:rFonts w:eastAsia="Calibri"/>
            <w:lang w:eastAsia="en-US"/>
          </w:rPr>
          <w:t>ssariamente XML</w:t>
        </w:r>
        <w:r w:rsidR="003B6D6D">
          <w:rPr>
            <w:rFonts w:eastAsia="Calibri"/>
            <w:lang w:eastAsia="en-US"/>
          </w:rPr>
          <w:t>, sendo assim utilizado formatos mais simples como JSON.</w:t>
        </w:r>
      </w:ins>
    </w:p>
    <w:p w14:paraId="27D864B2" w14:textId="6C223619" w:rsidR="005A0E92" w:rsidRDefault="00743D12" w:rsidP="005A0E92">
      <w:pPr>
        <w:rPr>
          <w:ins w:id="904" w:author="Leonardo Ribeiro" w:date="2019-06-03T20:16:00Z"/>
          <w:rFonts w:eastAsia="Calibri"/>
          <w:lang w:eastAsia="en-US"/>
        </w:rPr>
      </w:pPr>
      <w:ins w:id="905" w:author="Leonardo Ribeiro" w:date="2019-05-31T17:00:00Z">
        <w:r>
          <w:rPr>
            <w:rFonts w:eastAsia="Calibri"/>
            <w:lang w:eastAsia="en-US"/>
          </w:rPr>
          <w:t xml:space="preserve">Geralmente </w:t>
        </w:r>
      </w:ins>
      <w:ins w:id="906" w:author="Leonardo Ribeiro" w:date="2019-05-31T17:01:00Z">
        <w:r>
          <w:rPr>
            <w:rFonts w:eastAsia="Calibri"/>
            <w:i/>
            <w:iCs/>
            <w:lang w:eastAsia="en-US"/>
          </w:rPr>
          <w:t>web services</w:t>
        </w:r>
        <w:r>
          <w:rPr>
            <w:rFonts w:eastAsia="Calibri"/>
            <w:lang w:eastAsia="en-US"/>
          </w:rPr>
          <w:t xml:space="preserve"> desenvolvidos com arquitetura REST, utilizam o</w:t>
        </w:r>
        <w:r w:rsidR="000049D4">
          <w:rPr>
            <w:rFonts w:eastAsia="Calibri"/>
            <w:lang w:eastAsia="en-US"/>
          </w:rPr>
          <w:t>s métodos do protocolo HTTP: GET, PUT, POST e DELETE</w:t>
        </w:r>
        <w:r w:rsidR="00A635DF">
          <w:rPr>
            <w:rFonts w:eastAsia="Calibri"/>
            <w:lang w:eastAsia="en-US"/>
          </w:rPr>
          <w:t>. Através destes méto</w:t>
        </w:r>
      </w:ins>
      <w:ins w:id="907" w:author="Leonardo Ribeiro" w:date="2019-05-31T17:02:00Z">
        <w:r w:rsidR="00A635DF">
          <w:rPr>
            <w:rFonts w:eastAsia="Calibri"/>
            <w:lang w:eastAsia="en-US"/>
          </w:rPr>
          <w:t xml:space="preserve">dos, </w:t>
        </w:r>
        <w:r w:rsidR="006D7286">
          <w:rPr>
            <w:rFonts w:eastAsia="Calibri"/>
            <w:lang w:eastAsia="en-US"/>
          </w:rPr>
          <w:t xml:space="preserve">o cliente solicita as </w:t>
        </w:r>
      </w:ins>
      <w:ins w:id="908" w:author="Leonardo Ribeiro" w:date="2019-06-02T20:03:00Z">
        <w:r w:rsidR="00411BD4">
          <w:rPr>
            <w:rFonts w:eastAsia="Calibri"/>
            <w:lang w:eastAsia="en-US"/>
          </w:rPr>
          <w:t xml:space="preserve">respectivas </w:t>
        </w:r>
      </w:ins>
      <w:ins w:id="909" w:author="Leonardo Ribeiro" w:date="2019-05-31T17:02:00Z">
        <w:r w:rsidR="006D7286">
          <w:rPr>
            <w:rFonts w:eastAsia="Calibri"/>
            <w:lang w:eastAsia="en-US"/>
          </w:rPr>
          <w:t xml:space="preserve">operações para criar, atualizar, listar e </w:t>
        </w:r>
        <w:r w:rsidR="00C85D70">
          <w:rPr>
            <w:rFonts w:eastAsia="Calibri"/>
            <w:lang w:eastAsia="en-US"/>
          </w:rPr>
          <w:t xml:space="preserve">deletar </w:t>
        </w:r>
      </w:ins>
      <w:ins w:id="910" w:author="Leonardo Ribeiro" w:date="2019-05-31T17:03:00Z">
        <w:r w:rsidR="00C85D70">
          <w:rPr>
            <w:rFonts w:eastAsia="Calibri"/>
            <w:lang w:eastAsia="en-US"/>
          </w:rPr>
          <w:t>recursos.</w:t>
        </w:r>
      </w:ins>
    </w:p>
    <w:p w14:paraId="75BBBF01" w14:textId="27A7E888" w:rsidR="00050BBC" w:rsidRPr="005A0E92" w:rsidRDefault="00773917" w:rsidP="005A0E92">
      <w:pPr>
        <w:pStyle w:val="Ttulo1"/>
        <w:rPr>
          <w:ins w:id="911" w:author="Leonardo Ribeiro" w:date="2019-06-03T20:16:00Z"/>
          <w:rFonts w:eastAsia="Calibri"/>
        </w:rPr>
        <w:pPrChange w:id="912" w:author="Leonardo Ribeiro" w:date="2019-06-03T20:17:00Z">
          <w:pPr>
            <w:pStyle w:val="Ttulo3"/>
          </w:pPr>
        </w:pPrChange>
      </w:pPr>
      <w:bookmarkStart w:id="913" w:name="_Toc10492850"/>
      <w:ins w:id="914" w:author="Leonardo Ribeiro" w:date="2019-06-03T21:00:00Z">
        <w:r>
          <w:rPr>
            <w:rFonts w:eastAsia="Calibri"/>
          </w:rPr>
          <w:t>5</w:t>
        </w:r>
      </w:ins>
      <w:ins w:id="915" w:author="Leonardo Ribeiro" w:date="2019-06-03T20:16:00Z">
        <w:r w:rsidR="00050BBC" w:rsidRPr="005A0E92">
          <w:rPr>
            <w:rFonts w:eastAsia="Calibri"/>
          </w:rPr>
          <w:t>. Node.js</w:t>
        </w:r>
        <w:bookmarkEnd w:id="913"/>
      </w:ins>
    </w:p>
    <w:p w14:paraId="3E9B9149" w14:textId="77777777" w:rsidR="00050BBC" w:rsidRDefault="00050BBC" w:rsidP="005A0E92">
      <w:pPr>
        <w:rPr>
          <w:ins w:id="916" w:author="Leonardo Ribeiro" w:date="2019-06-03T20:16:00Z"/>
          <w:rFonts w:eastAsia="Calibri"/>
        </w:rPr>
        <w:pPrChange w:id="917" w:author="Leonardo Ribeiro" w:date="2019-06-03T20:18:00Z">
          <w:pPr>
            <w:pStyle w:val="Corpodetexto"/>
          </w:pPr>
        </w:pPrChange>
      </w:pPr>
      <w:ins w:id="918" w:author="Leonardo Ribeiro" w:date="2019-06-03T20:16:00Z">
        <w:r>
          <w:rPr>
            <w:rFonts w:eastAsia="Calibri"/>
          </w:rPr>
          <w:t xml:space="preserve">No presente trabalho será utilizada a tecnologia Node.js para desenvolver um servidor de aplicação no tópico de estudo de caso, portanto, faremos uma breve introdução </w:t>
        </w:r>
        <w:r>
          <w:rPr>
            <w:rFonts w:eastAsia="Calibri"/>
          </w:rPr>
          <w:lastRenderedPageBreak/>
          <w:t xml:space="preserve">sobre o que é e como funciona essa tecnologia. Porém, segundo a documentação do GraphQL encontrada em </w:t>
        </w:r>
        <w:r>
          <w:rPr>
            <w:rFonts w:eastAsia="Calibri"/>
          </w:rPr>
          <w:fldChar w:fldCharType="begin"/>
        </w:r>
        <w:r>
          <w:rPr>
            <w:rFonts w:eastAsia="Calibri"/>
          </w:rPr>
          <w:instrText xml:space="preserve"> HYPERLINK "</w:instrText>
        </w:r>
        <w:r w:rsidRPr="007B33FF">
          <w:rPr>
            <w:rFonts w:eastAsia="Calibri"/>
          </w:rPr>
          <w:instrText>https://graphql.org/code</w:instrText>
        </w:r>
        <w:r>
          <w:rPr>
            <w:rFonts w:eastAsia="Calibri"/>
          </w:rPr>
          <w:instrText xml:space="preserve">/" </w:instrText>
        </w:r>
        <w:r>
          <w:rPr>
            <w:rFonts w:eastAsia="Calibri"/>
          </w:rPr>
          <w:fldChar w:fldCharType="separate"/>
        </w:r>
        <w:r w:rsidRPr="00BA3C85">
          <w:rPr>
            <w:rStyle w:val="Hyperlink"/>
            <w:rFonts w:eastAsia="Calibri"/>
          </w:rPr>
          <w:t>https://graphql.org/code/</w:t>
        </w:r>
        <w:r>
          <w:rPr>
            <w:rFonts w:eastAsia="Calibri"/>
          </w:rPr>
          <w:fldChar w:fldCharType="end"/>
        </w:r>
        <w:r>
          <w:rPr>
            <w:rFonts w:eastAsia="Calibri"/>
          </w:rPr>
          <w:t xml:space="preserve">, há implementações da tecnologia nas linguagens: </w:t>
        </w:r>
        <w:r w:rsidRPr="00D17F68">
          <w:rPr>
            <w:rFonts w:eastAsia="Calibri"/>
          </w:rPr>
          <w:t>C# / .NET</w:t>
        </w:r>
        <w:r>
          <w:rPr>
            <w:rFonts w:eastAsia="Calibri"/>
          </w:rPr>
          <w:t xml:space="preserve">, </w:t>
        </w:r>
        <w:r w:rsidRPr="00D17F68">
          <w:rPr>
            <w:rFonts w:eastAsia="Calibri"/>
          </w:rPr>
          <w:t>Clojure</w:t>
        </w:r>
        <w:r w:rsidRPr="008C38AE">
          <w:rPr>
            <w:rFonts w:eastAsia="Calibri"/>
          </w:rPr>
          <w:t xml:space="preserve">, </w:t>
        </w:r>
        <w:r w:rsidRPr="00D17F68">
          <w:rPr>
            <w:rFonts w:eastAsia="Calibri"/>
          </w:rPr>
          <w:t>Elixir</w:t>
        </w:r>
        <w:r w:rsidRPr="008C38AE">
          <w:rPr>
            <w:rFonts w:eastAsia="Calibri"/>
          </w:rPr>
          <w:t xml:space="preserve">, </w:t>
        </w:r>
        <w:r w:rsidRPr="00D17F68">
          <w:rPr>
            <w:rFonts w:eastAsia="Calibri"/>
          </w:rPr>
          <w:t>Erlang</w:t>
        </w:r>
        <w:r w:rsidRPr="008C38AE">
          <w:rPr>
            <w:rFonts w:eastAsia="Calibri"/>
          </w:rPr>
          <w:t xml:space="preserve">, </w:t>
        </w:r>
        <w:r w:rsidRPr="00D17F68">
          <w:rPr>
            <w:rFonts w:eastAsia="Calibri"/>
          </w:rPr>
          <w:t>Go</w:t>
        </w:r>
        <w:r w:rsidRPr="008C38AE">
          <w:rPr>
            <w:rFonts w:eastAsia="Calibri"/>
          </w:rPr>
          <w:t xml:space="preserve">, </w:t>
        </w:r>
        <w:r w:rsidRPr="00D17F68">
          <w:rPr>
            <w:rFonts w:eastAsia="Calibri"/>
          </w:rPr>
          <w:t>Groovy</w:t>
        </w:r>
        <w:r w:rsidRPr="008C38AE">
          <w:rPr>
            <w:rFonts w:eastAsia="Calibri"/>
          </w:rPr>
          <w:t xml:space="preserve">, </w:t>
        </w:r>
        <w:r w:rsidRPr="00D17F68">
          <w:rPr>
            <w:rFonts w:eastAsia="Calibri"/>
          </w:rPr>
          <w:t>Java</w:t>
        </w:r>
        <w:r w:rsidRPr="008C38AE">
          <w:rPr>
            <w:rFonts w:eastAsia="Calibri"/>
          </w:rPr>
          <w:t xml:space="preserve">, </w:t>
        </w:r>
        <w:r w:rsidRPr="00D17F68">
          <w:rPr>
            <w:rFonts w:eastAsia="Calibri"/>
          </w:rPr>
          <w:t>JavaScript, PHP, Python, Scala</w:t>
        </w:r>
        <w:r>
          <w:rPr>
            <w:rFonts w:eastAsia="Calibri"/>
          </w:rPr>
          <w:t xml:space="preserve"> e</w:t>
        </w:r>
        <w:r w:rsidRPr="00D17F68">
          <w:rPr>
            <w:rFonts w:eastAsia="Calibri"/>
          </w:rPr>
          <w:t xml:space="preserve"> Ruby</w:t>
        </w:r>
        <w:r>
          <w:rPr>
            <w:rFonts w:eastAsia="Calibri"/>
          </w:rPr>
          <w:t>.</w:t>
        </w:r>
      </w:ins>
    </w:p>
    <w:p w14:paraId="44D23BA2" w14:textId="700E7836" w:rsidR="00050BBC" w:rsidRPr="005A0E92" w:rsidRDefault="00050BBC" w:rsidP="005A0E92">
      <w:pPr>
        <w:rPr>
          <w:rFonts w:eastAsia="Calibri"/>
        </w:rPr>
        <w:pPrChange w:id="919" w:author="Leonardo Ribeiro" w:date="2019-06-03T20:18:00Z">
          <w:pPr>
            <w:suppressAutoHyphens w:val="0"/>
            <w:spacing w:line="240" w:lineRule="auto"/>
            <w:ind w:firstLine="0"/>
          </w:pPr>
        </w:pPrChange>
      </w:pPr>
      <w:ins w:id="920" w:author="Leonardo Ribeiro" w:date="2019-06-03T20:16:00Z">
        <w:r>
          <w:rPr>
            <w:rFonts w:eastAsia="Calibri"/>
          </w:rPr>
          <w:t xml:space="preserve">De acordo com </w:t>
        </w:r>
        <w:r>
          <w:rPr>
            <w:rFonts w:eastAsia="Calibri"/>
          </w:rPr>
          <w:fldChar w:fldCharType="begin" w:fldLock="1"/>
        </w:r>
      </w:ins>
      <w:r w:rsidR="007B7096">
        <w:rPr>
          <w:rFonts w:eastAsia="Calibri"/>
        </w:rPr>
        <w:instrText>ADDIN CSL_CITATION {"citationItems":[{"id":"ITEM-1","itemData":{"DOI":"10.1109/MIC.2010.145","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6","issued":{"date-parts":[["2010"]]},"page":"80-83","title":"Node.js: Using JavaScript to build high-performance network programs","type":"article-journal","volume":"14"},"locator":"1","uris":["http://www.mendeley.com/documents/?uuid=da003048-fe5b-4886-a967-9dc0d78ff3a3"]}],"mendeley":{"formattedCitation":"(TILKOV; VINOSKI, 2010, p. 1)","manualFormatting":"Tilkov (2010, p. 1)","plainTextFormattedCitation":"(TILKOV; VINOSKI, 2010, p. 1)","previouslyFormattedCitation":"(TILKOV; VINOSKI, 2010, p. 1)"},"properties":{"noteIndex":0},"schema":"https://github.com/citation-style-language/schema/raw/master/csl-citation.json"}</w:instrText>
      </w:r>
      <w:ins w:id="921" w:author="Leonardo Ribeiro" w:date="2019-06-03T20:16:00Z">
        <w:r>
          <w:rPr>
            <w:rFonts w:eastAsia="Calibri"/>
          </w:rPr>
          <w:fldChar w:fldCharType="separate"/>
        </w:r>
        <w:r w:rsidRPr="00B1286C">
          <w:rPr>
            <w:rFonts w:eastAsia="Calibri"/>
            <w:noProof/>
          </w:rPr>
          <w:t>T</w:t>
        </w:r>
        <w:r>
          <w:rPr>
            <w:rFonts w:eastAsia="Calibri"/>
            <w:noProof/>
          </w:rPr>
          <w:t>ilkov</w:t>
        </w:r>
        <w:r w:rsidRPr="00B1286C">
          <w:rPr>
            <w:rFonts w:eastAsia="Calibri"/>
            <w:noProof/>
          </w:rPr>
          <w:t xml:space="preserve"> </w:t>
        </w:r>
        <w:r>
          <w:rPr>
            <w:rFonts w:eastAsia="Calibri"/>
            <w:noProof/>
          </w:rPr>
          <w:t>(</w:t>
        </w:r>
        <w:r w:rsidRPr="00B1286C">
          <w:rPr>
            <w:rFonts w:eastAsia="Calibri"/>
            <w:noProof/>
          </w:rPr>
          <w:t>2010, p. 1)</w:t>
        </w:r>
        <w:r>
          <w:rPr>
            <w:rFonts w:eastAsia="Calibri"/>
          </w:rPr>
          <w:fldChar w:fldCharType="end"/>
        </w:r>
        <w:r>
          <w:rPr>
            <w:rFonts w:eastAsia="Calibri"/>
          </w:rPr>
          <w:t xml:space="preserve">, </w:t>
        </w:r>
        <w:r>
          <w:rPr>
            <w:rFonts w:eastAsia="Calibri"/>
            <w:i/>
            <w:iCs/>
          </w:rPr>
          <w:t>Node.js</w:t>
        </w:r>
        <w:r>
          <w:rPr>
            <w:rFonts w:eastAsia="Calibri"/>
          </w:rPr>
          <w:t xml:space="preserve">, também chamado de </w:t>
        </w:r>
        <w:r>
          <w:rPr>
            <w:rFonts w:eastAsia="Calibri"/>
            <w:i/>
            <w:iCs/>
          </w:rPr>
          <w:t>Node</w:t>
        </w:r>
        <w:r>
          <w:rPr>
            <w:rFonts w:eastAsia="Calibri"/>
          </w:rPr>
          <w:t xml:space="preserve">, é um ambiente javascript para desenvolvimento de aplicações no lado do servidor. Foi baseado na implementação do </w:t>
        </w:r>
        <w:r>
          <w:rPr>
            <w:rFonts w:eastAsia="Calibri"/>
            <w:i/>
            <w:iCs/>
          </w:rPr>
          <w:t>runtime</w:t>
        </w:r>
        <w:r>
          <w:rPr>
            <w:rFonts w:eastAsia="Calibri"/>
          </w:rPr>
          <w:t xml:space="preserve"> da Google, chamado motor “V8”, utilizado para interpretação da linguagem javascript no famoso browser Google Chrome. O Node e o V8 são ambos implementados nas linguagens de programação C e C++, focando em performance e baixo consumo de memória. Com o uso do V8 portanto, foi possível para desenvolvedores utilizarem uma linguagem de programação, inicialmente criara para desenvolvimento em </w:t>
        </w:r>
        <w:r>
          <w:rPr>
            <w:rFonts w:eastAsia="Calibri"/>
            <w:i/>
            <w:iCs/>
          </w:rPr>
          <w:t>frontend</w:t>
        </w:r>
        <w:r>
          <w:rPr>
            <w:rFonts w:eastAsia="Calibri"/>
          </w:rPr>
          <w:t xml:space="preserve"> (cliente), agora no </w:t>
        </w:r>
        <w:r>
          <w:rPr>
            <w:rFonts w:eastAsia="Calibri"/>
            <w:i/>
            <w:iCs/>
          </w:rPr>
          <w:t>backend</w:t>
        </w:r>
        <w:r>
          <w:rPr>
            <w:rFonts w:eastAsia="Calibri"/>
          </w:rPr>
          <w:t xml:space="preserve"> (servidor) também.</w:t>
        </w:r>
      </w:ins>
    </w:p>
    <w:p w14:paraId="1EB5A9BF" w14:textId="147E0B47" w:rsidR="003E0EA5" w:rsidRPr="00EA3AC8" w:rsidRDefault="00773917" w:rsidP="003E0EA5">
      <w:pPr>
        <w:pStyle w:val="Ttulo1"/>
        <w:rPr>
          <w:rFonts w:eastAsia="Calibri"/>
          <w:lang w:eastAsia="en-US"/>
        </w:rPr>
      </w:pPr>
      <w:bookmarkStart w:id="922" w:name="_Toc10492851"/>
      <w:ins w:id="923" w:author="Leonardo Ribeiro" w:date="2019-06-03T21:00:00Z">
        <w:r>
          <w:rPr>
            <w:rFonts w:eastAsia="Calibri"/>
            <w:color w:val="auto"/>
            <w:lang w:eastAsia="en-US"/>
          </w:rPr>
          <w:t>6</w:t>
        </w:r>
      </w:ins>
      <w:del w:id="924" w:author="Leonardo Ribeiro" w:date="2019-06-03T20:18:00Z">
        <w:r w:rsidR="00A52AF9" w:rsidRPr="003814D3" w:rsidDel="005A0E92">
          <w:rPr>
            <w:rFonts w:eastAsia="Calibri"/>
            <w:color w:val="auto"/>
            <w:lang w:eastAsia="en-US"/>
          </w:rPr>
          <w:delText>3</w:delText>
        </w:r>
      </w:del>
      <w:r w:rsidR="003E0EA5" w:rsidRPr="003814D3">
        <w:rPr>
          <w:rFonts w:eastAsia="Calibri"/>
          <w:color w:val="auto"/>
          <w:lang w:eastAsia="en-US"/>
        </w:rPr>
        <w:t xml:space="preserve">. </w:t>
      </w:r>
      <w:del w:id="925" w:author="Leonardo Ribeiro" w:date="2019-05-26T17:43:00Z">
        <w:r w:rsidR="003E0EA5" w:rsidRPr="003814D3" w:rsidDel="00BD3961">
          <w:rPr>
            <w:rFonts w:eastAsia="Calibri"/>
            <w:color w:val="FF0000"/>
            <w:lang w:eastAsia="en-US"/>
          </w:rPr>
          <w:delText>O que é GraphQL</w:delText>
        </w:r>
      </w:del>
      <w:ins w:id="926" w:author="Leonardo Ribeiro" w:date="2019-05-26T17:43:00Z">
        <w:r w:rsidR="00BD3961">
          <w:rPr>
            <w:rFonts w:eastAsia="Calibri"/>
            <w:color w:val="FF0000"/>
            <w:lang w:eastAsia="en-US"/>
          </w:rPr>
          <w:t>GraphQL</w:t>
        </w:r>
      </w:ins>
      <w:bookmarkEnd w:id="922"/>
    </w:p>
    <w:p w14:paraId="3A3DC187" w14:textId="206C688B" w:rsidR="003E0EA5" w:rsidDel="009F2240" w:rsidRDefault="0021486F" w:rsidP="009D03C0">
      <w:pPr>
        <w:rPr>
          <w:del w:id="927" w:author="Leonardo Ribeiro" w:date="2019-05-26T17:42:00Z"/>
          <w:rFonts w:eastAsia="Calibri"/>
          <w:lang w:eastAsia="en-US"/>
        </w:rPr>
        <w:pPrChange w:id="928" w:author="Leonardo Ribeiro" w:date="2019-06-03T17:16:00Z">
          <w:pPr>
            <w:suppressAutoHyphens w:val="0"/>
          </w:pPr>
        </w:pPrChange>
      </w:pPr>
      <w:ins w:id="929" w:author="Leonardo Ribeiro" w:date="2019-06-02T20:05:00Z">
        <w:r>
          <w:rPr>
            <w:rFonts w:eastAsia="Calibri"/>
            <w:lang w:eastAsia="en-US"/>
          </w:rPr>
          <w:t xml:space="preserve">Neste tópico será evidenciado </w:t>
        </w:r>
        <w:r w:rsidR="00466F3A">
          <w:rPr>
            <w:rFonts w:eastAsia="Calibri"/>
            <w:lang w:eastAsia="en-US"/>
          </w:rPr>
          <w:t xml:space="preserve">as principais motivações para a criação de mais uma tecnologia para lidar com </w:t>
        </w:r>
        <w:r w:rsidR="004E7944">
          <w:rPr>
            <w:rFonts w:eastAsia="Calibri"/>
            <w:lang w:eastAsia="en-US"/>
          </w:rPr>
          <w:t>requisições em aplicações</w:t>
        </w:r>
      </w:ins>
      <w:ins w:id="930" w:author="Leonardo Ribeiro" w:date="2019-06-02T20:06:00Z">
        <w:r w:rsidR="004E7944">
          <w:rPr>
            <w:rFonts w:eastAsia="Calibri"/>
            <w:lang w:eastAsia="en-US"/>
          </w:rPr>
          <w:t xml:space="preserve"> que utilizam a rede para comunicação e execução de serviços.</w:t>
        </w:r>
        <w:r w:rsidR="005F55ED">
          <w:rPr>
            <w:rFonts w:eastAsia="Calibri"/>
            <w:lang w:eastAsia="en-US"/>
          </w:rPr>
          <w:t xml:space="preserve"> Serão abordados detalhes sobre o que é e quais os principais propósitos dessa proposta criada </w:t>
        </w:r>
      </w:ins>
      <w:ins w:id="931" w:author="Leonardo Ribeiro" w:date="2019-06-02T20:07:00Z">
        <w:r w:rsidR="00C03E68">
          <w:rPr>
            <w:rFonts w:eastAsia="Calibri"/>
            <w:lang w:eastAsia="en-US"/>
          </w:rPr>
          <w:t>pela companhia bilionária e rede social mais utilizada do mundo, o Facebook</w:t>
        </w:r>
        <w:r w:rsidR="00BE7655">
          <w:rPr>
            <w:rFonts w:eastAsia="Calibri"/>
            <w:lang w:eastAsia="en-US"/>
          </w:rPr>
          <w:t xml:space="preserve"> </w:t>
        </w:r>
        <w:r w:rsidR="00BE7655">
          <w:rPr>
            <w:rFonts w:eastAsia="Calibri"/>
            <w:lang w:eastAsia="en-US"/>
          </w:rPr>
          <w:fldChar w:fldCharType="begin" w:fldLock="1"/>
        </w:r>
      </w:ins>
      <w:r w:rsidR="00A839C2">
        <w:rPr>
          <w:rFonts w:eastAsia="Calibri"/>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BE7655">
        <w:rPr>
          <w:rFonts w:eastAsia="Calibri"/>
          <w:lang w:eastAsia="en-US"/>
        </w:rPr>
        <w:fldChar w:fldCharType="separate"/>
      </w:r>
      <w:r w:rsidR="00BE7655" w:rsidRPr="00BE7655">
        <w:rPr>
          <w:rFonts w:eastAsia="Calibri"/>
          <w:noProof/>
          <w:lang w:eastAsia="en-US"/>
        </w:rPr>
        <w:t>(BRITO; MOMBACH; VALENTE, 2019)</w:t>
      </w:r>
      <w:ins w:id="932" w:author="Leonardo Ribeiro" w:date="2019-06-02T20:07:00Z">
        <w:r w:rsidR="00BE7655">
          <w:rPr>
            <w:rFonts w:eastAsia="Calibri"/>
            <w:lang w:eastAsia="en-US"/>
          </w:rPr>
          <w:fldChar w:fldCharType="end"/>
        </w:r>
        <w:r w:rsidR="00BE7655">
          <w:rPr>
            <w:rFonts w:eastAsia="Calibri"/>
            <w:lang w:eastAsia="en-US"/>
          </w:rPr>
          <w:t>.</w:t>
        </w:r>
      </w:ins>
      <w:del w:id="933" w:author="Leonardo Ribeiro" w:date="2019-05-26T17:42:00Z">
        <w:r w:rsidR="003E0EA5" w:rsidRPr="00EB719C" w:rsidDel="009F2240">
          <w:rPr>
            <w:rFonts w:eastAsia="Calibri"/>
            <w:lang w:eastAsia="en-US"/>
          </w:rPr>
          <w:delText xml:space="preserve">Escrever bem pode ser um dom para poetas e literatos, mas a maioria de nós está apta para escrever um simples artigo, um resumo, uma redação tosca das próprias </w:delText>
        </w:r>
        <w:r w:rsidR="003E0EA5" w:rsidDel="009F2240">
          <w:rPr>
            <w:rFonts w:eastAsia="Calibri"/>
            <w:lang w:eastAsia="en-US"/>
          </w:rPr>
          <w:delText>ideia</w:delText>
        </w:r>
        <w:r w:rsidR="003E0EA5" w:rsidRPr="00EB719C" w:rsidDel="009F2240">
          <w:rPr>
            <w:rFonts w:eastAsia="Calibri"/>
            <w:lang w:eastAsia="en-US"/>
          </w:rPr>
          <w:delText>s, sem mexer com literatura nem com grandes emoções humanas</w:delText>
        </w:r>
        <w:r w:rsidR="003E0EA5" w:rsidDel="009F2240">
          <w:rPr>
            <w:rFonts w:eastAsia="Calibri"/>
            <w:lang w:eastAsia="en-US"/>
          </w:rPr>
          <w:delText>.</w:delText>
        </w:r>
      </w:del>
    </w:p>
    <w:p w14:paraId="6471264E" w14:textId="77777777" w:rsidR="00EA3AC8" w:rsidRPr="00EA3AC8" w:rsidRDefault="00EA3AC8" w:rsidP="009D03C0">
      <w:pPr>
        <w:rPr>
          <w:rFonts w:eastAsia="Calibri"/>
          <w:color w:val="auto"/>
          <w:szCs w:val="22"/>
          <w:lang w:eastAsia="en-US"/>
        </w:rPr>
        <w:pPrChange w:id="934" w:author="Leonardo Ribeiro" w:date="2019-06-03T17:16:00Z">
          <w:pPr>
            <w:suppressAutoHyphens w:val="0"/>
          </w:pPr>
        </w:pPrChange>
      </w:pPr>
    </w:p>
    <w:p w14:paraId="6471264F" w14:textId="3EEC3C5A" w:rsidR="00EA3AC8" w:rsidRPr="00EB719C" w:rsidRDefault="00EA3AC8">
      <w:pPr>
        <w:pStyle w:val="Ttulo3"/>
        <w:rPr>
          <w:rFonts w:eastAsia="Calibri"/>
          <w:lang w:eastAsia="en-US"/>
        </w:rPr>
        <w:pPrChange w:id="935" w:author="Leonardo Ribeiro" w:date="2019-05-26T17:48:00Z">
          <w:pPr>
            <w:pStyle w:val="Ttulo2"/>
          </w:pPr>
        </w:pPrChange>
      </w:pPr>
      <w:del w:id="936" w:author="Leonardo Ribeiro" w:date="2019-05-26T17:43:00Z">
        <w:r w:rsidRPr="00EB719C" w:rsidDel="00BD3961">
          <w:rPr>
            <w:rFonts w:eastAsia="Calibri"/>
            <w:lang w:eastAsia="en-US"/>
          </w:rPr>
          <w:delText>n.1 Subtítulo 1</w:delText>
        </w:r>
      </w:del>
      <w:bookmarkStart w:id="937" w:name="_Toc10492852"/>
      <w:ins w:id="938" w:author="Leonardo Ribeiro" w:date="2019-06-03T21:00:00Z">
        <w:r w:rsidR="00773917">
          <w:rPr>
            <w:rFonts w:eastAsia="Calibri"/>
            <w:lang w:eastAsia="en-US"/>
          </w:rPr>
          <w:t>6</w:t>
        </w:r>
      </w:ins>
      <w:ins w:id="939" w:author="Leonardo Ribeiro" w:date="2019-05-26T17:43:00Z">
        <w:r w:rsidR="00BD3961">
          <w:rPr>
            <w:rFonts w:eastAsia="Calibri"/>
            <w:lang w:eastAsia="en-US"/>
          </w:rPr>
          <w:t>.1</w:t>
        </w:r>
      </w:ins>
      <w:ins w:id="940" w:author="Leonardo Ribeiro" w:date="2019-06-03T17:18:00Z">
        <w:r w:rsidR="00D0752C">
          <w:rPr>
            <w:rFonts w:eastAsia="Calibri"/>
            <w:lang w:eastAsia="en-US"/>
          </w:rPr>
          <w:t>.</w:t>
        </w:r>
      </w:ins>
      <w:ins w:id="941" w:author="Leonardo Ribeiro" w:date="2019-05-26T17:43:00Z">
        <w:r w:rsidR="00BD3961">
          <w:rPr>
            <w:rFonts w:eastAsia="Calibri"/>
            <w:lang w:eastAsia="en-US"/>
          </w:rPr>
          <w:t xml:space="preserve"> O que é GraphQL?</w:t>
        </w:r>
      </w:ins>
      <w:bookmarkEnd w:id="937"/>
    </w:p>
    <w:p w14:paraId="64712650" w14:textId="73836CBB" w:rsidR="00EA3AC8" w:rsidRPr="00EB719C" w:rsidDel="00C542F8" w:rsidRDefault="00EA3AC8" w:rsidP="008A5E2F">
      <w:pPr>
        <w:rPr>
          <w:del w:id="942" w:author="Leonardo Ribeiro" w:date="2019-05-26T17:43:00Z"/>
          <w:rFonts w:eastAsia="Calibri"/>
          <w:lang w:eastAsia="en-US"/>
        </w:rPr>
        <w:pPrChange w:id="943" w:author="Leonardo Ribeiro" w:date="2019-06-03T21:05:00Z">
          <w:pPr>
            <w:suppressAutoHyphens w:val="0"/>
          </w:pPr>
        </w:pPrChange>
      </w:pPr>
      <w:del w:id="944" w:author="Leonardo Ribeiro" w:date="2019-06-02T20:08:00Z">
        <w:r w:rsidRPr="00EB719C" w:rsidDel="00BE7655">
          <w:rPr>
            <w:rFonts w:eastAsia="Calibri"/>
            <w:lang w:eastAsia="en-US"/>
          </w:rPr>
          <w:delText xml:space="preserve">Escrever bem pode ser um dom para poetas e literatos, mas a maioria de nós está apta para escrever um simples artigo, um resumo, uma redação tosca das próprias </w:delText>
        </w:r>
        <w:r w:rsidR="003D3722" w:rsidDel="00BE7655">
          <w:rPr>
            <w:rFonts w:eastAsia="Calibri"/>
            <w:lang w:eastAsia="en-US"/>
          </w:rPr>
          <w:delText>ideia</w:delText>
        </w:r>
        <w:r w:rsidRPr="00EB719C" w:rsidDel="00BE7655">
          <w:rPr>
            <w:rFonts w:eastAsia="Calibri"/>
            <w:lang w:eastAsia="en-US"/>
          </w:rPr>
          <w:delText>s, sem mexer com literatura nem com grandes emoções humanas</w:delText>
        </w:r>
        <w:r w:rsidR="00A9586E" w:rsidDel="00BE7655">
          <w:rPr>
            <w:rFonts w:eastAsia="Calibri"/>
            <w:lang w:eastAsia="en-US"/>
          </w:rPr>
          <w:delText>.</w:delText>
        </w:r>
      </w:del>
    </w:p>
    <w:p w14:paraId="64712651" w14:textId="64DAF0DB" w:rsidR="00EA3AC8" w:rsidRPr="00EB719C" w:rsidDel="00C542F8" w:rsidRDefault="00EA3AC8" w:rsidP="008A5E2F">
      <w:pPr>
        <w:rPr>
          <w:del w:id="945" w:author="Leonardo Ribeiro" w:date="2019-05-26T17:43:00Z"/>
          <w:rFonts w:eastAsia="Calibri"/>
          <w:lang w:eastAsia="en-US"/>
        </w:rPr>
        <w:pPrChange w:id="946" w:author="Leonardo Ribeiro" w:date="2019-06-03T21:05:00Z">
          <w:pPr>
            <w:pStyle w:val="Ttulo2"/>
          </w:pPr>
        </w:pPrChange>
      </w:pPr>
      <w:del w:id="947" w:author="Leonardo Ribeiro" w:date="2019-05-26T17:43:00Z">
        <w:r w:rsidRPr="00EB719C" w:rsidDel="00C542F8">
          <w:rPr>
            <w:rFonts w:eastAsia="Calibri"/>
            <w:lang w:eastAsia="en-US"/>
          </w:rPr>
          <w:delText>n.2 Subtítulo n</w:delText>
        </w:r>
      </w:del>
    </w:p>
    <w:p w14:paraId="64712652" w14:textId="194C61B8" w:rsidR="00EA3AC8" w:rsidRDefault="00EA3AC8" w:rsidP="008A5E2F">
      <w:pPr>
        <w:rPr>
          <w:ins w:id="948" w:author="Leonardo Ribeiro" w:date="2019-06-02T20:17:00Z"/>
          <w:rFonts w:eastAsia="Calibri"/>
          <w:lang w:eastAsia="en-US"/>
        </w:rPr>
        <w:pPrChange w:id="949" w:author="Leonardo Ribeiro" w:date="2019-06-03T21:05:00Z">
          <w:pPr>
            <w:suppressAutoHyphens w:val="0"/>
          </w:pPr>
        </w:pPrChange>
      </w:pPr>
      <w:del w:id="950" w:author="Leonardo Ribeiro" w:date="2019-05-26T17:43:00Z">
        <w:r w:rsidRPr="00EB719C" w:rsidDel="00C542F8">
          <w:rPr>
            <w:rFonts w:eastAsia="Calibri"/>
            <w:lang w:eastAsia="en-US"/>
          </w:rPr>
          <w:delText xml:space="preserve">Escrever bem pode ser um dom para poetas e literatos, mas a maioria de nós está apta para escrever um simples artigo, um resumo, uma redação tosca das próprias </w:delText>
        </w:r>
        <w:r w:rsidR="003D3722" w:rsidDel="00C542F8">
          <w:rPr>
            <w:rFonts w:eastAsia="Calibri"/>
            <w:lang w:eastAsia="en-US"/>
          </w:rPr>
          <w:delText>ideia</w:delText>
        </w:r>
        <w:r w:rsidRPr="00EB719C" w:rsidDel="00C542F8">
          <w:rPr>
            <w:rFonts w:eastAsia="Calibri"/>
            <w:lang w:eastAsia="en-US"/>
          </w:rPr>
          <w:delText>s, sem mexer com literatura nem com grandes emoções humanas.</w:delText>
        </w:r>
      </w:del>
      <w:ins w:id="951" w:author="Leonardo Ribeiro" w:date="2019-06-02T20:08:00Z">
        <w:r w:rsidR="00BE7655">
          <w:rPr>
            <w:rFonts w:eastAsia="Calibri"/>
            <w:lang w:eastAsia="en-US"/>
          </w:rPr>
          <w:t xml:space="preserve">Brito (2019) afirma que GraphQL é uma linguagem de </w:t>
        </w:r>
      </w:ins>
      <w:ins w:id="952" w:author="Leonardo Ribeiro" w:date="2019-06-02T20:09:00Z">
        <w:r w:rsidR="00053BA5">
          <w:rPr>
            <w:rFonts w:eastAsia="Calibri"/>
            <w:lang w:eastAsia="en-US"/>
          </w:rPr>
          <w:t>consulta</w:t>
        </w:r>
        <w:r w:rsidR="00DE4921">
          <w:rPr>
            <w:rFonts w:eastAsia="Calibri"/>
            <w:lang w:eastAsia="en-US"/>
          </w:rPr>
          <w:t xml:space="preserve">, proposta pelo Facebook em 2016, representando uma alternativa </w:t>
        </w:r>
      </w:ins>
      <w:ins w:id="953" w:author="Leonardo Ribeiro" w:date="2019-06-02T20:10:00Z">
        <w:r w:rsidR="000D119B">
          <w:rPr>
            <w:rFonts w:eastAsia="Calibri"/>
            <w:lang w:eastAsia="en-US"/>
          </w:rPr>
          <w:t>para APIs basedas em arquitetura REST.</w:t>
        </w:r>
        <w:r w:rsidR="00D51FC7">
          <w:rPr>
            <w:rFonts w:eastAsia="Calibri"/>
            <w:lang w:eastAsia="en-US"/>
          </w:rPr>
          <w:t xml:space="preserve"> </w:t>
        </w:r>
      </w:ins>
      <w:ins w:id="954" w:author="Leonardo Ribeiro" w:date="2019-06-02T20:11:00Z">
        <w:r w:rsidR="00D51FC7">
          <w:rPr>
            <w:rFonts w:eastAsia="Calibri"/>
            <w:lang w:eastAsia="en-US"/>
          </w:rPr>
          <w:t xml:space="preserve">Para melhor entendimento sobre o que é essa proposta, o autor apresenta o seguinte exemplo: </w:t>
        </w:r>
        <w:r w:rsidR="002255B0">
          <w:rPr>
            <w:rFonts w:eastAsia="Calibri"/>
            <w:lang w:eastAsia="en-US"/>
          </w:rPr>
          <w:t>Suponha-se que uma API REST utilizada por uma universidade possua um</w:t>
        </w:r>
      </w:ins>
      <w:ins w:id="955" w:author="Leonardo Ribeiro" w:date="2019-06-02T20:12:00Z">
        <w:r w:rsidR="00177706">
          <w:rPr>
            <w:rFonts w:eastAsia="Calibri"/>
            <w:lang w:eastAsia="en-US"/>
          </w:rPr>
          <w:t xml:space="preserve"> </w:t>
        </w:r>
        <w:r w:rsidR="00177706">
          <w:rPr>
            <w:rFonts w:eastAsia="Calibri"/>
            <w:i/>
            <w:iCs/>
            <w:lang w:eastAsia="en-US"/>
          </w:rPr>
          <w:t>endpoint</w:t>
        </w:r>
        <w:r w:rsidR="00177706">
          <w:rPr>
            <w:rFonts w:eastAsia="Calibri"/>
            <w:lang w:eastAsia="en-US"/>
          </w:rPr>
          <w:t xml:space="preserve"> chamado </w:t>
        </w:r>
        <w:r w:rsidR="00177706">
          <w:rPr>
            <w:rFonts w:eastAsia="Calibri"/>
            <w:i/>
            <w:iCs/>
            <w:lang w:eastAsia="en-US"/>
          </w:rPr>
          <w:t>search</w:t>
        </w:r>
        <w:r w:rsidR="00177706">
          <w:rPr>
            <w:rFonts w:eastAsia="Calibri"/>
            <w:lang w:eastAsia="en-US"/>
          </w:rPr>
          <w:t>, que permite ao usuário buscar</w:t>
        </w:r>
        <w:r w:rsidR="00A65F77">
          <w:rPr>
            <w:rFonts w:eastAsia="Calibri"/>
            <w:lang w:eastAsia="en-US"/>
          </w:rPr>
          <w:t xml:space="preserve"> metadados sobre uma pré-impressão dado como parâme</w:t>
        </w:r>
      </w:ins>
      <w:ins w:id="956" w:author="Leonardo Ribeiro" w:date="2019-06-02T20:13:00Z">
        <w:r w:rsidR="00A65F77">
          <w:rPr>
            <w:rFonts w:eastAsia="Calibri"/>
            <w:lang w:eastAsia="en-US"/>
          </w:rPr>
          <w:t>tro seu título.</w:t>
        </w:r>
        <w:r w:rsidR="009818FF">
          <w:rPr>
            <w:rFonts w:eastAsia="Calibri"/>
            <w:lang w:eastAsia="en-US"/>
          </w:rPr>
          <w:t xml:space="preserve"> O resultado é um complexo e gigantesco documento no formato JSON, com pelo menos 33 campos.</w:t>
        </w:r>
        <w:r w:rsidR="000859E0">
          <w:rPr>
            <w:rFonts w:eastAsia="Calibri"/>
            <w:lang w:eastAsia="en-US"/>
          </w:rPr>
          <w:t xml:space="preserve"> Entretanto, </w:t>
        </w:r>
      </w:ins>
      <w:ins w:id="957" w:author="Leonardo Ribeiro" w:date="2019-06-02T20:38:00Z">
        <w:r w:rsidR="00FD2BA0">
          <w:rPr>
            <w:rFonts w:eastAsia="Calibri"/>
            <w:lang w:eastAsia="en-US"/>
          </w:rPr>
          <w:t xml:space="preserve">o </w:t>
        </w:r>
      </w:ins>
      <w:ins w:id="958" w:author="Leonardo Ribeiro" w:date="2019-06-02T20:13:00Z">
        <w:r w:rsidR="000859E0">
          <w:rPr>
            <w:rFonts w:eastAsia="Calibri"/>
            <w:lang w:eastAsia="en-US"/>
          </w:rPr>
          <w:t>cliente talvez precise apenas de a</w:t>
        </w:r>
      </w:ins>
      <w:ins w:id="959" w:author="Leonardo Ribeiro" w:date="2019-06-02T20:14:00Z">
        <w:r w:rsidR="000859E0">
          <w:rPr>
            <w:rFonts w:eastAsia="Calibri"/>
            <w:lang w:eastAsia="en-US"/>
          </w:rPr>
          <w:t>lguns campos específicos</w:t>
        </w:r>
        <w:r w:rsidR="003F4732">
          <w:rPr>
            <w:rFonts w:eastAsia="Calibri"/>
            <w:lang w:eastAsia="en-US"/>
          </w:rPr>
          <w:t xml:space="preserve"> (o formato do papel, por exemplo)</w:t>
        </w:r>
      </w:ins>
      <w:ins w:id="960" w:author="Leonardo Ribeiro" w:date="2019-06-02T20:15:00Z">
        <w:r w:rsidR="00712330">
          <w:rPr>
            <w:rFonts w:eastAsia="Calibri"/>
            <w:lang w:eastAsia="en-US"/>
          </w:rPr>
          <w:t xml:space="preserve">. Apesar disso, o </w:t>
        </w:r>
        <w:r w:rsidR="00712330">
          <w:rPr>
            <w:rFonts w:eastAsia="Calibri"/>
            <w:i/>
            <w:iCs/>
            <w:lang w:eastAsia="en-US"/>
          </w:rPr>
          <w:t>endpoint</w:t>
        </w:r>
        <w:r w:rsidR="00712330">
          <w:rPr>
            <w:rFonts w:eastAsia="Calibri"/>
            <w:lang w:eastAsia="en-US"/>
          </w:rPr>
          <w:t xml:space="preserve"> irá retornar todos os 33 campos mesmo assim</w:t>
        </w:r>
        <w:r w:rsidR="001A0711">
          <w:rPr>
            <w:rFonts w:eastAsia="Calibri"/>
            <w:lang w:eastAsia="en-US"/>
          </w:rPr>
          <w:t>, que em seguida deve ser analisado e formatado pelo cl</w:t>
        </w:r>
      </w:ins>
      <w:ins w:id="961" w:author="Leonardo Ribeiro" w:date="2019-06-02T20:16:00Z">
        <w:r w:rsidR="001A0711">
          <w:rPr>
            <w:rFonts w:eastAsia="Calibri"/>
            <w:lang w:eastAsia="en-US"/>
          </w:rPr>
          <w:t>iente.</w:t>
        </w:r>
        <w:r w:rsidR="001976D8">
          <w:rPr>
            <w:rFonts w:eastAsia="Calibri"/>
            <w:lang w:eastAsia="en-US"/>
          </w:rPr>
          <w:t xml:space="preserve"> Agora vamos supor que a API decida suportar GraphQL, assim utilizando-se </w:t>
        </w:r>
        <w:r w:rsidR="00EE663B">
          <w:rPr>
            <w:rFonts w:eastAsia="Calibri"/>
            <w:lang w:eastAsia="en-US"/>
          </w:rPr>
          <w:t>a linguagem, o cliente poderia formular uma consulta da seguinte forma.</w:t>
        </w:r>
      </w:ins>
    </w:p>
    <w:p w14:paraId="422DD37D" w14:textId="73172DDC" w:rsidR="008333D9" w:rsidRDefault="008333D9" w:rsidP="00C542F8">
      <w:pPr>
        <w:suppressAutoHyphens w:val="0"/>
        <w:rPr>
          <w:ins w:id="962" w:author="Leonardo Ribeiro" w:date="2019-06-02T20:17:00Z"/>
          <w:rFonts w:ascii="Verdana" w:eastAsia="Calibri" w:hAnsi="Verdana" w:cs="Times New Roman"/>
          <w:color w:val="FF0000"/>
          <w:sz w:val="20"/>
          <w:szCs w:val="20"/>
          <w:lang w:eastAsia="en-US"/>
        </w:rPr>
      </w:pPr>
    </w:p>
    <w:p w14:paraId="719F89CF" w14:textId="77777777" w:rsidR="008333D9" w:rsidRDefault="008333D9">
      <w:pPr>
        <w:keepNext/>
        <w:suppressAutoHyphens w:val="0"/>
        <w:ind w:firstLine="0"/>
        <w:jc w:val="center"/>
        <w:rPr>
          <w:ins w:id="963" w:author="Leonardo Ribeiro" w:date="2019-06-02T20:18:00Z"/>
        </w:rPr>
        <w:pPrChange w:id="964" w:author="Leonardo Ribeiro" w:date="2019-06-02T20:19:00Z">
          <w:pPr>
            <w:suppressAutoHyphens w:val="0"/>
            <w:jc w:val="center"/>
          </w:pPr>
        </w:pPrChange>
      </w:pPr>
      <w:ins w:id="965" w:author="Leonardo Ribeiro" w:date="2019-06-02T20:17:00Z">
        <w:r>
          <w:rPr>
            <w:noProof/>
          </w:rPr>
          <w:drawing>
            <wp:inline distT="0" distB="0" distL="0" distR="0" wp14:anchorId="6E2FE610" wp14:editId="678E9B78">
              <wp:extent cx="4619708" cy="584628"/>
              <wp:effectExtent l="0" t="0" r="0" b="63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735398" cy="599269"/>
                      </a:xfrm>
                      <a:prstGeom prst="rect">
                        <a:avLst/>
                      </a:prstGeom>
                    </pic:spPr>
                  </pic:pic>
                </a:graphicData>
              </a:graphic>
            </wp:inline>
          </w:drawing>
        </w:r>
      </w:ins>
    </w:p>
    <w:p w14:paraId="5B474DC0" w14:textId="06C5CF44" w:rsidR="008333D9" w:rsidRDefault="008333D9" w:rsidP="00F34619">
      <w:pPr>
        <w:pStyle w:val="LegendadeImagem"/>
        <w:rPr>
          <w:ins w:id="966" w:author="Leonardo Ribeiro" w:date="2019-06-02T20:22:00Z"/>
          <w:i/>
          <w:iCs/>
        </w:rPr>
      </w:pPr>
      <w:bookmarkStart w:id="967" w:name="_Toc10492752"/>
      <w:ins w:id="968" w:author="Leonardo Ribeiro" w:date="2019-06-02T20:18:00Z">
        <w:r w:rsidRPr="00E741B5">
          <w:t xml:space="preserve">Figura </w:t>
        </w:r>
        <w:r w:rsidRPr="00E741B5">
          <w:fldChar w:fldCharType="begin"/>
        </w:r>
        <w:r w:rsidRPr="00E741B5">
          <w:instrText xml:space="preserve"> SEQ Figura \* ARABIC </w:instrText>
        </w:r>
      </w:ins>
      <w:r w:rsidRPr="003878B7">
        <w:fldChar w:fldCharType="separate"/>
      </w:r>
      <w:ins w:id="969" w:author="Leonardo Ribeiro" w:date="2019-06-03T21:33:00Z">
        <w:r w:rsidR="00DF4ABD">
          <w:rPr>
            <w:noProof/>
          </w:rPr>
          <w:t>3</w:t>
        </w:r>
      </w:ins>
      <w:ins w:id="970" w:author="Leonardo Ribeiro" w:date="2019-06-02T20:18:00Z">
        <w:r w:rsidRPr="003D3C9C">
          <w:fldChar w:fldCharType="end"/>
        </w:r>
        <w:r w:rsidRPr="00E741B5">
          <w:t xml:space="preserve"> - Linguagem GraphQL para consulta de um </w:t>
        </w:r>
        <w:r w:rsidRPr="00E741B5">
          <w:rPr>
            <w:i/>
            <w:iCs/>
          </w:rPr>
          <w:t>endpoint</w:t>
        </w:r>
        <w:r w:rsidRPr="00E741B5">
          <w:t xml:space="preserve"> chamado </w:t>
        </w:r>
        <w:r w:rsidRPr="00E741B5">
          <w:rPr>
            <w:i/>
            <w:iCs/>
          </w:rPr>
          <w:t>search</w:t>
        </w:r>
      </w:ins>
      <w:bookmarkEnd w:id="967"/>
    </w:p>
    <w:p w14:paraId="6C947559" w14:textId="030DD52D" w:rsidR="00F34619" w:rsidRPr="00F34619" w:rsidRDefault="00F34619">
      <w:pPr>
        <w:pStyle w:val="LegendadeImagem"/>
        <w:rPr>
          <w:rFonts w:ascii="Verdana" w:eastAsia="Calibri" w:hAnsi="Verdana" w:cs="Times New Roman"/>
          <w:color w:val="FF0000"/>
          <w:lang w:eastAsia="en-US"/>
          <w:rPrChange w:id="971" w:author="Leonardo Ribeiro" w:date="2019-06-02T20:23:00Z">
            <w:rPr>
              <w:rFonts w:ascii="Verdana" w:eastAsia="Calibri" w:hAnsi="Verdana" w:cs="Times New Roman"/>
              <w:color w:val="FF0000"/>
              <w:sz w:val="20"/>
              <w:szCs w:val="20"/>
              <w:lang w:eastAsia="en-US"/>
            </w:rPr>
          </w:rPrChange>
        </w:rPr>
        <w:pPrChange w:id="972" w:author="Leonardo Ribeiro" w:date="2019-06-02T20:21:00Z">
          <w:pPr>
            <w:suppressAutoHyphens w:val="0"/>
          </w:pPr>
        </w:pPrChange>
      </w:pPr>
      <w:ins w:id="973" w:author="Leonardo Ribeiro" w:date="2019-06-02T20:23:00Z">
        <w:r>
          <w:t xml:space="preserve">Fonte: </w:t>
        </w:r>
      </w:ins>
      <w:ins w:id="974" w:author="Leonardo Ribeiro" w:date="2019-06-02T20:24:00Z">
        <w:r w:rsidR="00505875">
          <w:fldChar w:fldCharType="begin" w:fldLock="1"/>
        </w:r>
      </w:ins>
      <w:r w:rsidR="00C066AA">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locator":"1","uris":["http://www.mendeley.com/documents/?uuid=d5b196f6-35aa-4be7-af9c-7523f5ce3dc0"]}],"mendeley":{"formattedCitation":"(BRITO; MOMBACH; VALENTE, 2019, p. 1)","manualFormatting":"BRITO; MOMBACH; VALENTE, 2019, p. 1","plainTextFormattedCitation":"(BRITO; MOMBACH; VALENTE, 2019, p. 1)","previouslyFormattedCitation":"(BRITO; MOMBACH; VALENTE, 2019, p. 1)"},"properties":{"noteIndex":0},"schema":"https://github.com/citation-style-language/schema/raw/master/csl-citation.json"}</w:instrText>
      </w:r>
      <w:r w:rsidR="00505875">
        <w:fldChar w:fldCharType="separate"/>
      </w:r>
      <w:del w:id="975" w:author="Leonardo Ribeiro" w:date="2019-06-02T20:24:00Z">
        <w:r w:rsidR="00505875" w:rsidRPr="00505875" w:rsidDel="00505875">
          <w:rPr>
            <w:noProof/>
          </w:rPr>
          <w:delText>(</w:delText>
        </w:r>
      </w:del>
      <w:r w:rsidR="00505875" w:rsidRPr="00505875">
        <w:rPr>
          <w:noProof/>
        </w:rPr>
        <w:t>BRITO; MOMBACH; VALENTE, 2019, p. 1</w:t>
      </w:r>
      <w:del w:id="976" w:author="Leonardo Ribeiro" w:date="2019-06-02T20:24:00Z">
        <w:r w:rsidR="00505875" w:rsidRPr="00505875" w:rsidDel="00505875">
          <w:rPr>
            <w:noProof/>
          </w:rPr>
          <w:delText>)</w:delText>
        </w:r>
      </w:del>
      <w:ins w:id="977" w:author="Leonardo Ribeiro" w:date="2019-06-02T20:24:00Z">
        <w:r w:rsidR="00505875">
          <w:fldChar w:fldCharType="end"/>
        </w:r>
      </w:ins>
    </w:p>
    <w:p w14:paraId="3DEEF038" w14:textId="36045D5E" w:rsidR="008333D9" w:rsidRDefault="008333D9" w:rsidP="008333D9">
      <w:pPr>
        <w:suppressAutoHyphens w:val="0"/>
        <w:ind w:firstLine="0"/>
        <w:rPr>
          <w:ins w:id="978" w:author="Leonardo Ribeiro" w:date="2019-06-02T20:24:00Z"/>
          <w:rFonts w:ascii="Verdana" w:eastAsia="Calibri" w:hAnsi="Verdana" w:cs="Times New Roman"/>
          <w:color w:val="FF0000"/>
          <w:sz w:val="20"/>
          <w:szCs w:val="20"/>
          <w:lang w:eastAsia="en-US"/>
        </w:rPr>
      </w:pPr>
    </w:p>
    <w:p w14:paraId="247F5C26" w14:textId="04721AFB" w:rsidR="00A71B97" w:rsidRDefault="00C066AA" w:rsidP="008A5E2F">
      <w:pPr>
        <w:rPr>
          <w:ins w:id="979" w:author="Leonardo Ribeiro" w:date="2019-06-02T20:36:00Z"/>
          <w:rFonts w:eastAsia="Calibri"/>
          <w:lang w:eastAsia="en-US"/>
        </w:rPr>
      </w:pPr>
      <w:ins w:id="980" w:author="Leonardo Ribeiro" w:date="2019-06-02T20:25:00Z">
        <w:r>
          <w:rPr>
            <w:rFonts w:eastAsia="Calibri"/>
            <w:lang w:eastAsia="en-US"/>
          </w:rPr>
          <w:t xml:space="preserve">De acordo com </w:t>
        </w:r>
        <w:r>
          <w:rPr>
            <w:rFonts w:eastAsia="Calibri"/>
            <w:lang w:eastAsia="en-US"/>
          </w:rPr>
          <w:fldChar w:fldCharType="begin" w:fldLock="1"/>
        </w:r>
      </w:ins>
      <w:r w:rsidR="002972F5">
        <w:rPr>
          <w:rFonts w:eastAsia="Calibri"/>
          <w:lang w:eastAsia="en-US"/>
        </w:rPr>
        <w:instrText>ADDIN CSL_CITATION {"citationItems":[{"id":"ITEM-1","itemData":{"DOI":"10.1109/BigData.2017.8258173","ISBN":"9781538627143","author":[{"dropping-particle":"","family":"Bryant","given":"Mike","non-dropping-particle":"","parse-names":false,"suffix":""}],"container-title":"Proceedings - 2017 IEEE International Conference on Big Data, Big Data 2017","id":"ITEM-1","issued":{"date-parts":[["2018"]]},"page":"2225-2230","title":"GraphQL for archival metadata: An overview of the EHRI GraphQL API","type":"article-journal","volume":"2018-Janua"},"uris":["http://www.mendeley.com/documents/?uuid=5f54a17f-3cc3-4b87-944d-74a7516847bd"]}],"mendeley":{"formattedCitation":"(BRYANT, 2018)","manualFormatting":"Bryant (2018)","plainTextFormattedCitation":"(BRYANT, 2018)","previouslyFormattedCitation":"(BRYANT, 2018)"},"properties":{"noteIndex":0},"schema":"https://github.com/citation-style-language/schema/raw/master/csl-citation.json"}</w:instrText>
      </w:r>
      <w:r>
        <w:rPr>
          <w:rFonts w:eastAsia="Calibri"/>
          <w:lang w:eastAsia="en-US"/>
        </w:rPr>
        <w:fldChar w:fldCharType="separate"/>
      </w:r>
      <w:del w:id="981" w:author="Leonardo Ribeiro" w:date="2019-06-02T20:25:00Z">
        <w:r w:rsidRPr="00C066AA" w:rsidDel="009369E3">
          <w:rPr>
            <w:rFonts w:eastAsia="Calibri"/>
            <w:noProof/>
            <w:lang w:eastAsia="en-US"/>
          </w:rPr>
          <w:delText>(</w:delText>
        </w:r>
      </w:del>
      <w:r w:rsidRPr="00C066AA">
        <w:rPr>
          <w:rFonts w:eastAsia="Calibri"/>
          <w:noProof/>
          <w:lang w:eastAsia="en-US"/>
        </w:rPr>
        <w:t>B</w:t>
      </w:r>
      <w:del w:id="982" w:author="Leonardo Ribeiro" w:date="2019-06-02T20:25:00Z">
        <w:r w:rsidRPr="00C066AA" w:rsidDel="009369E3">
          <w:rPr>
            <w:rFonts w:eastAsia="Calibri"/>
            <w:noProof/>
            <w:lang w:eastAsia="en-US"/>
          </w:rPr>
          <w:delText>RYANT</w:delText>
        </w:r>
      </w:del>
      <w:ins w:id="983" w:author="Leonardo Ribeiro" w:date="2019-06-02T20:25:00Z">
        <w:r w:rsidR="009369E3">
          <w:rPr>
            <w:rFonts w:eastAsia="Calibri"/>
            <w:noProof/>
            <w:lang w:eastAsia="en-US"/>
          </w:rPr>
          <w:t xml:space="preserve">ryant </w:t>
        </w:r>
      </w:ins>
      <w:del w:id="984" w:author="Leonardo Ribeiro" w:date="2019-06-02T20:25:00Z">
        <w:r w:rsidRPr="00C066AA" w:rsidDel="009369E3">
          <w:rPr>
            <w:rFonts w:eastAsia="Calibri"/>
            <w:noProof/>
            <w:lang w:eastAsia="en-US"/>
          </w:rPr>
          <w:delText xml:space="preserve">, </w:delText>
        </w:r>
      </w:del>
      <w:ins w:id="985" w:author="Leonardo Ribeiro" w:date="2019-06-02T20:25:00Z">
        <w:r w:rsidR="009369E3">
          <w:rPr>
            <w:rFonts w:eastAsia="Calibri"/>
            <w:noProof/>
            <w:lang w:eastAsia="en-US"/>
          </w:rPr>
          <w:t>(</w:t>
        </w:r>
      </w:ins>
      <w:r w:rsidRPr="00C066AA">
        <w:rPr>
          <w:rFonts w:eastAsia="Calibri"/>
          <w:noProof/>
          <w:lang w:eastAsia="en-US"/>
        </w:rPr>
        <w:t>2018)</w:t>
      </w:r>
      <w:ins w:id="986" w:author="Leonardo Ribeiro" w:date="2019-06-02T20:25:00Z">
        <w:r>
          <w:rPr>
            <w:rFonts w:eastAsia="Calibri"/>
            <w:lang w:eastAsia="en-US"/>
          </w:rPr>
          <w:fldChar w:fldCharType="end"/>
        </w:r>
        <w:r w:rsidR="009369E3">
          <w:rPr>
            <w:rFonts w:eastAsia="Calibri"/>
            <w:lang w:eastAsia="en-US"/>
          </w:rPr>
          <w:t>, entre</w:t>
        </w:r>
      </w:ins>
      <w:ins w:id="987" w:author="Leonardo Ribeiro" w:date="2019-06-02T20:26:00Z">
        <w:r w:rsidR="009369E3">
          <w:rPr>
            <w:rFonts w:eastAsia="Calibri"/>
            <w:lang w:eastAsia="en-US"/>
          </w:rPr>
          <w:t xml:space="preserve">tanto, </w:t>
        </w:r>
        <w:r w:rsidR="005F7973">
          <w:rPr>
            <w:rFonts w:eastAsia="Calibri"/>
            <w:lang w:eastAsia="en-US"/>
          </w:rPr>
          <w:t xml:space="preserve">a linguagem de consulta GraphQL foi desenvolvida e passou a ser utilizada pelo Facebook em 2012, sendo então </w:t>
        </w:r>
        <w:r w:rsidR="00DD37D8">
          <w:rPr>
            <w:rFonts w:eastAsia="Calibri"/>
            <w:lang w:eastAsia="en-US"/>
          </w:rPr>
          <w:t>levada a público em 2015, com um lan</w:t>
        </w:r>
      </w:ins>
      <w:ins w:id="988" w:author="Leonardo Ribeiro" w:date="2019-06-02T20:27:00Z">
        <w:r w:rsidR="00DD37D8">
          <w:rPr>
            <w:rFonts w:eastAsia="Calibri"/>
            <w:lang w:eastAsia="en-US"/>
          </w:rPr>
          <w:t>çamento</w:t>
        </w:r>
        <w:r w:rsidR="00874421">
          <w:rPr>
            <w:rFonts w:eastAsia="Calibri"/>
            <w:lang w:eastAsia="en-US"/>
          </w:rPr>
          <w:t xml:space="preserve"> nomeando a mesma como um</w:t>
        </w:r>
      </w:ins>
      <w:ins w:id="989" w:author="Leonardo Ribeiro" w:date="2019-06-02T20:28:00Z">
        <w:r w:rsidR="008B39A6">
          <w:rPr>
            <w:rFonts w:eastAsia="Calibri"/>
            <w:lang w:eastAsia="en-US"/>
          </w:rPr>
          <w:t xml:space="preserve">a </w:t>
        </w:r>
      </w:ins>
      <w:ins w:id="990" w:author="Leonardo Ribeiro" w:date="2019-06-02T20:29:00Z">
        <w:r w:rsidR="008B39A6">
          <w:rPr>
            <w:rFonts w:eastAsia="Calibri"/>
            <w:lang w:eastAsia="en-US"/>
          </w:rPr>
          <w:t>especificação de rascunho de linguagem.</w:t>
        </w:r>
        <w:r w:rsidR="00FA7B20">
          <w:rPr>
            <w:rFonts w:eastAsia="Calibri"/>
            <w:lang w:eastAsia="en-US"/>
          </w:rPr>
          <w:t xml:space="preserve"> Dando assim a entender que a companhia já estava trabalhando na proposta e tecnologia há algum tempo</w:t>
        </w:r>
        <w:r w:rsidR="00C75065">
          <w:rPr>
            <w:rFonts w:eastAsia="Calibri"/>
            <w:lang w:eastAsia="en-US"/>
          </w:rPr>
          <w:t>, porém ainda havia</w:t>
        </w:r>
      </w:ins>
      <w:ins w:id="991" w:author="Leonardo Ribeiro" w:date="2019-06-02T20:30:00Z">
        <w:r w:rsidR="00C75065">
          <w:rPr>
            <w:rFonts w:eastAsia="Calibri"/>
            <w:lang w:eastAsia="en-US"/>
          </w:rPr>
          <w:t xml:space="preserve"> melhorias e correções a serem abordadas, já que ainda era um </w:t>
        </w:r>
      </w:ins>
      <w:ins w:id="992" w:author="Leonardo Ribeiro" w:date="2019-06-03T17:06:00Z">
        <w:r w:rsidR="003D3C9C">
          <w:rPr>
            <w:rFonts w:eastAsia="Calibri"/>
            <w:lang w:eastAsia="en-US"/>
          </w:rPr>
          <w:t>“</w:t>
        </w:r>
      </w:ins>
      <w:ins w:id="993" w:author="Leonardo Ribeiro" w:date="2019-06-02T20:30:00Z">
        <w:r w:rsidR="00C75065">
          <w:rPr>
            <w:rFonts w:eastAsia="Calibri"/>
            <w:lang w:eastAsia="en-US"/>
          </w:rPr>
          <w:t>rascunho</w:t>
        </w:r>
      </w:ins>
      <w:ins w:id="994" w:author="Leonardo Ribeiro" w:date="2019-06-03T17:06:00Z">
        <w:r w:rsidR="003D3C9C">
          <w:rPr>
            <w:rFonts w:eastAsia="Calibri"/>
            <w:lang w:eastAsia="en-US"/>
          </w:rPr>
          <w:t>”</w:t>
        </w:r>
      </w:ins>
      <w:ins w:id="995" w:author="Leonardo Ribeiro" w:date="2019-06-02T20:30:00Z">
        <w:r w:rsidR="00C75065">
          <w:rPr>
            <w:rFonts w:eastAsia="Calibri"/>
            <w:lang w:eastAsia="en-US"/>
          </w:rPr>
          <w:t>.</w:t>
        </w:r>
        <w:r w:rsidR="00386B48">
          <w:rPr>
            <w:rFonts w:eastAsia="Calibri"/>
            <w:lang w:eastAsia="en-US"/>
          </w:rPr>
          <w:t xml:space="preserve"> O autor ainda aponta os principais objetivos da proposta, que eram:</w:t>
        </w:r>
      </w:ins>
      <w:ins w:id="996" w:author="Leonardo Ribeiro" w:date="2019-06-02T20:33:00Z">
        <w:r w:rsidR="008F60BD">
          <w:rPr>
            <w:rFonts w:eastAsia="Calibri"/>
            <w:lang w:eastAsia="en-US"/>
          </w:rPr>
          <w:t xml:space="preserve"> reduzir </w:t>
        </w:r>
        <w:r w:rsidR="00AE1258">
          <w:rPr>
            <w:rFonts w:eastAsia="Calibri"/>
            <w:lang w:eastAsia="en-US"/>
          </w:rPr>
          <w:t xml:space="preserve">a </w:t>
        </w:r>
      </w:ins>
      <w:ins w:id="997" w:author="Leonardo Ribeiro" w:date="2019-06-02T20:34:00Z">
        <w:r w:rsidR="007571CD">
          <w:rPr>
            <w:rFonts w:eastAsia="Calibri"/>
            <w:lang w:eastAsia="en-US"/>
          </w:rPr>
          <w:t xml:space="preserve">sobrecarga </w:t>
        </w:r>
      </w:ins>
      <w:ins w:id="998" w:author="Leonardo Ribeiro" w:date="2019-06-02T20:33:00Z">
        <w:r w:rsidR="00AE1258">
          <w:rPr>
            <w:rFonts w:eastAsia="Calibri"/>
            <w:lang w:eastAsia="en-US"/>
          </w:rPr>
          <w:t>de dados</w:t>
        </w:r>
      </w:ins>
      <w:ins w:id="999" w:author="Leonardo Ribeiro" w:date="2019-06-02T20:34:00Z">
        <w:r w:rsidR="008E4700">
          <w:rPr>
            <w:rFonts w:eastAsia="Calibri"/>
            <w:lang w:eastAsia="en-US"/>
          </w:rPr>
          <w:t xml:space="preserve"> </w:t>
        </w:r>
      </w:ins>
      <w:ins w:id="1000" w:author="Leonardo Ribeiro" w:date="2019-06-02T20:33:00Z">
        <w:r w:rsidR="00AE1258">
          <w:rPr>
            <w:rFonts w:eastAsia="Calibri"/>
            <w:lang w:eastAsia="en-US"/>
          </w:rPr>
          <w:t xml:space="preserve">relacionados a </w:t>
        </w:r>
        <w:r w:rsidR="00AE1258">
          <w:rPr>
            <w:rFonts w:eastAsia="Calibri"/>
            <w:i/>
            <w:iCs/>
            <w:lang w:eastAsia="en-US"/>
          </w:rPr>
          <w:t>web services</w:t>
        </w:r>
        <w:r w:rsidR="00AE1258">
          <w:rPr>
            <w:rFonts w:eastAsia="Calibri"/>
            <w:lang w:eastAsia="en-US"/>
          </w:rPr>
          <w:t xml:space="preserve"> </w:t>
        </w:r>
      </w:ins>
      <w:ins w:id="1001" w:author="Leonardo Ribeiro" w:date="2019-06-02T20:34:00Z">
        <w:r w:rsidR="00AE1258">
          <w:rPr>
            <w:rFonts w:eastAsia="Calibri"/>
            <w:lang w:eastAsia="en-US"/>
          </w:rPr>
          <w:t xml:space="preserve">do tipo REST, em termos de </w:t>
        </w:r>
        <w:r w:rsidR="007571CD">
          <w:rPr>
            <w:rFonts w:eastAsia="Calibri"/>
            <w:lang w:eastAsia="en-US"/>
          </w:rPr>
          <w:t>quantidade de dados</w:t>
        </w:r>
        <w:r w:rsidR="008E4700">
          <w:rPr>
            <w:rFonts w:eastAsia="Calibri"/>
            <w:lang w:eastAsia="en-US"/>
          </w:rPr>
          <w:t xml:space="preserve"> </w:t>
        </w:r>
      </w:ins>
      <w:ins w:id="1002" w:author="Leonardo Ribeiro" w:date="2019-06-02T20:35:00Z">
        <w:r w:rsidR="008E4700">
          <w:rPr>
            <w:rFonts w:eastAsia="Calibri"/>
            <w:lang w:eastAsia="en-US"/>
          </w:rPr>
          <w:t>desnecessários transferidos</w:t>
        </w:r>
        <w:r w:rsidR="00BC3080">
          <w:rPr>
            <w:rFonts w:eastAsia="Calibri"/>
            <w:lang w:eastAsia="en-US"/>
          </w:rPr>
          <w:t xml:space="preserve"> e a quantidade de requisições para poder fazer isso; reduzir o potencial de erros causados por </w:t>
        </w:r>
        <w:r w:rsidR="00C35AC5">
          <w:rPr>
            <w:rFonts w:eastAsia="Calibri"/>
            <w:lang w:eastAsia="en-US"/>
          </w:rPr>
          <w:t xml:space="preserve">requisições inválidas pelo cliente; </w:t>
        </w:r>
      </w:ins>
      <w:ins w:id="1003" w:author="Leonardo Ribeiro" w:date="2019-06-02T20:36:00Z">
        <w:r w:rsidR="00C35AC5">
          <w:rPr>
            <w:rFonts w:eastAsia="Calibri"/>
            <w:lang w:eastAsia="en-US"/>
          </w:rPr>
          <w:t>suportar um modelo evolutivo de dados sem a necessidade de versionamento da API.</w:t>
        </w:r>
      </w:ins>
    </w:p>
    <w:p w14:paraId="6630E9B6" w14:textId="06583ED5" w:rsidR="009107A2" w:rsidRDefault="009B2BDA" w:rsidP="008A5E2F">
      <w:pPr>
        <w:rPr>
          <w:ins w:id="1004" w:author="Leonardo Ribeiro" w:date="2019-06-03T17:08:00Z"/>
          <w:rFonts w:eastAsia="Calibri"/>
          <w:lang w:eastAsia="en-US"/>
        </w:rPr>
      </w:pPr>
      <w:ins w:id="1005" w:author="Leonardo Ribeiro" w:date="2019-06-02T20:36:00Z">
        <w:r>
          <w:rPr>
            <w:rFonts w:eastAsia="Calibri"/>
            <w:lang w:eastAsia="en-US"/>
          </w:rPr>
          <w:t>Com base no tama</w:t>
        </w:r>
      </w:ins>
      <w:ins w:id="1006" w:author="Leonardo Ribeiro" w:date="2019-06-02T20:37:00Z">
        <w:r>
          <w:rPr>
            <w:rFonts w:eastAsia="Calibri"/>
            <w:lang w:eastAsia="en-US"/>
          </w:rPr>
          <w:t>nho da companhia e da rede social em si, faz sentido o desenvolvimento de uma ferramenta que pudesse facilitar</w:t>
        </w:r>
        <w:r w:rsidR="00005785">
          <w:rPr>
            <w:rFonts w:eastAsia="Calibri"/>
            <w:lang w:eastAsia="en-US"/>
          </w:rPr>
          <w:t xml:space="preserve"> a validação de requisições e a manutenç</w:t>
        </w:r>
      </w:ins>
      <w:ins w:id="1007" w:author="Leonardo Ribeiro" w:date="2019-06-02T20:38:00Z">
        <w:r w:rsidR="00005785">
          <w:rPr>
            <w:rFonts w:eastAsia="Calibri"/>
            <w:lang w:eastAsia="en-US"/>
          </w:rPr>
          <w:t>ão evolutiva de APIs existentes</w:t>
        </w:r>
        <w:r w:rsidR="004F7BF4">
          <w:rPr>
            <w:rFonts w:eastAsia="Calibri"/>
            <w:lang w:eastAsia="en-US"/>
          </w:rPr>
          <w:t xml:space="preserve">. </w:t>
        </w:r>
      </w:ins>
    </w:p>
    <w:p w14:paraId="1FA1FBF5" w14:textId="30D5532D" w:rsidR="009107A2" w:rsidRDefault="009107A2" w:rsidP="008A5E2F">
      <w:pPr>
        <w:rPr>
          <w:ins w:id="1008" w:author="Leonardo Ribeiro" w:date="2019-06-03T17:12:00Z"/>
          <w:rFonts w:eastAsia="Calibri"/>
          <w:lang w:eastAsia="en-US"/>
        </w:rPr>
      </w:pPr>
      <w:ins w:id="1009" w:author="Leonardo Ribeiro" w:date="2019-06-03T17:08:00Z">
        <w:r>
          <w:rPr>
            <w:rFonts w:eastAsia="Calibri"/>
            <w:lang w:eastAsia="en-US"/>
          </w:rPr>
          <w:t>Além de ser uma linguagem, também temos</w:t>
        </w:r>
        <w:r w:rsidR="002972F5">
          <w:rPr>
            <w:rFonts w:eastAsia="Calibri"/>
            <w:lang w:eastAsia="en-US"/>
          </w:rPr>
          <w:t xml:space="preserve"> o lado técnico do GraphQL, sendo apontado por </w:t>
        </w:r>
        <w:r w:rsidR="002972F5">
          <w:rPr>
            <w:rFonts w:eastAsia="Calibri"/>
            <w:lang w:eastAsia="en-US"/>
          </w:rPr>
          <w:fldChar w:fldCharType="begin" w:fldLock="1"/>
        </w:r>
      </w:ins>
      <w:r w:rsidR="009D03C0">
        <w:rPr>
          <w:rFonts w:eastAsia="Calibri"/>
          <w:lang w:eastAsia="en-US"/>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manualFormatting":"Kambona (et al., 2016, p. 18)","plainTextFormattedCitation":"(KAMBONA et al., 2016)","previouslyFormattedCitation":"(KAMBONA &lt;i&gt;et al.&lt;/i&gt;, 2016)"},"properties":{"noteIndex":0},"schema":"https://github.com/citation-style-language/schema/raw/master/csl-citation.json"}</w:instrText>
      </w:r>
      <w:r w:rsidR="002972F5">
        <w:rPr>
          <w:rFonts w:eastAsia="Calibri"/>
          <w:lang w:eastAsia="en-US"/>
        </w:rPr>
        <w:fldChar w:fldCharType="separate"/>
      </w:r>
      <w:del w:id="1010" w:author="Leonardo Ribeiro" w:date="2019-06-03T17:08:00Z">
        <w:r w:rsidR="002972F5" w:rsidRPr="002972F5" w:rsidDel="002972F5">
          <w:rPr>
            <w:rFonts w:eastAsia="Calibri"/>
            <w:noProof/>
            <w:lang w:eastAsia="en-US"/>
          </w:rPr>
          <w:delText>(</w:delText>
        </w:r>
      </w:del>
      <w:r w:rsidR="002972F5" w:rsidRPr="002972F5">
        <w:rPr>
          <w:rFonts w:eastAsia="Calibri"/>
          <w:noProof/>
          <w:lang w:eastAsia="en-US"/>
        </w:rPr>
        <w:t>K</w:t>
      </w:r>
      <w:del w:id="1011" w:author="Leonardo Ribeiro" w:date="2019-06-03T17:08:00Z">
        <w:r w:rsidR="002972F5" w:rsidRPr="002972F5" w:rsidDel="002972F5">
          <w:rPr>
            <w:rFonts w:eastAsia="Calibri"/>
            <w:noProof/>
            <w:lang w:eastAsia="en-US"/>
          </w:rPr>
          <w:delText>AMBONA</w:delText>
        </w:r>
      </w:del>
      <w:ins w:id="1012" w:author="Leonardo Ribeiro" w:date="2019-06-03T17:08:00Z">
        <w:r w:rsidR="002972F5">
          <w:rPr>
            <w:rFonts w:eastAsia="Calibri"/>
            <w:noProof/>
            <w:lang w:eastAsia="en-US"/>
          </w:rPr>
          <w:t>ambona</w:t>
        </w:r>
      </w:ins>
      <w:r w:rsidR="002972F5" w:rsidRPr="002972F5">
        <w:rPr>
          <w:rFonts w:eastAsia="Calibri"/>
          <w:noProof/>
          <w:lang w:eastAsia="en-US"/>
        </w:rPr>
        <w:t xml:space="preserve"> </w:t>
      </w:r>
      <w:ins w:id="1013" w:author="Leonardo Ribeiro" w:date="2019-06-03T17:09:00Z">
        <w:r w:rsidR="002972F5">
          <w:rPr>
            <w:rFonts w:eastAsia="Calibri"/>
            <w:noProof/>
            <w:lang w:eastAsia="en-US"/>
          </w:rPr>
          <w:t>(</w:t>
        </w:r>
      </w:ins>
      <w:r w:rsidR="002972F5" w:rsidRPr="002972F5">
        <w:rPr>
          <w:rFonts w:eastAsia="Calibri"/>
          <w:i/>
          <w:noProof/>
          <w:lang w:eastAsia="en-US"/>
        </w:rPr>
        <w:t>et al.</w:t>
      </w:r>
      <w:r w:rsidR="002972F5" w:rsidRPr="002972F5">
        <w:rPr>
          <w:rFonts w:eastAsia="Calibri"/>
          <w:noProof/>
          <w:lang w:eastAsia="en-US"/>
        </w:rPr>
        <w:t>, 2016</w:t>
      </w:r>
      <w:ins w:id="1014" w:author="Leonardo Ribeiro" w:date="2019-06-03T17:09:00Z">
        <w:r w:rsidR="00827BE8">
          <w:rPr>
            <w:rFonts w:eastAsia="Calibri"/>
            <w:noProof/>
            <w:lang w:eastAsia="en-US"/>
          </w:rPr>
          <w:t>, p. 18</w:t>
        </w:r>
      </w:ins>
      <w:r w:rsidR="002972F5" w:rsidRPr="002972F5">
        <w:rPr>
          <w:rFonts w:eastAsia="Calibri"/>
          <w:noProof/>
          <w:lang w:eastAsia="en-US"/>
        </w:rPr>
        <w:t>)</w:t>
      </w:r>
      <w:ins w:id="1015" w:author="Leonardo Ribeiro" w:date="2019-06-03T17:08:00Z">
        <w:r w:rsidR="002972F5">
          <w:rPr>
            <w:rFonts w:eastAsia="Calibri"/>
            <w:lang w:eastAsia="en-US"/>
          </w:rPr>
          <w:fldChar w:fldCharType="end"/>
        </w:r>
      </w:ins>
      <w:ins w:id="1016" w:author="Leonardo Ribeiro" w:date="2019-06-03T17:09:00Z">
        <w:r w:rsidR="00827BE8">
          <w:rPr>
            <w:rFonts w:eastAsia="Calibri"/>
            <w:lang w:eastAsia="en-US"/>
          </w:rPr>
          <w:t xml:space="preserve"> como uma camada de execução</w:t>
        </w:r>
        <w:r w:rsidR="002101EE">
          <w:rPr>
            <w:rFonts w:eastAsia="Calibri"/>
            <w:lang w:eastAsia="en-US"/>
          </w:rPr>
          <w:t xml:space="preserve"> que um servidor da aplicação pode utilizar para </w:t>
        </w:r>
      </w:ins>
      <w:ins w:id="1017" w:author="Leonardo Ribeiro" w:date="2019-06-03T17:10:00Z">
        <w:r w:rsidR="002101EE">
          <w:rPr>
            <w:rFonts w:eastAsia="Calibri"/>
            <w:lang w:eastAsia="en-US"/>
          </w:rPr>
          <w:t>entender e responder às várias requisições feitas utilizando a linguagem GraphQL.</w:t>
        </w:r>
      </w:ins>
      <w:ins w:id="1018" w:author="Leonardo Ribeiro" w:date="2019-06-03T17:11:00Z">
        <w:r w:rsidR="005016D2">
          <w:rPr>
            <w:rFonts w:eastAsia="Calibri"/>
            <w:lang w:eastAsia="en-US"/>
          </w:rPr>
          <w:t xml:space="preserve"> Ou seja, além da linguagem também temos um </w:t>
        </w:r>
        <w:r w:rsidR="00C02419">
          <w:rPr>
            <w:rFonts w:eastAsia="Calibri"/>
            <w:lang w:eastAsia="en-US"/>
          </w:rPr>
          <w:t xml:space="preserve">interpretador, afinal, todos podemos inventar uma nova linguagem e começar a falar, mas </w:t>
        </w:r>
        <w:r w:rsidR="0051189B">
          <w:rPr>
            <w:rFonts w:eastAsia="Calibri"/>
            <w:lang w:eastAsia="en-US"/>
          </w:rPr>
          <w:t xml:space="preserve">ninguém entenderia sem aprender </w:t>
        </w:r>
      </w:ins>
      <w:ins w:id="1019" w:author="Leonardo Ribeiro" w:date="2019-06-03T17:12:00Z">
        <w:r w:rsidR="0051189B">
          <w:rPr>
            <w:rFonts w:eastAsia="Calibri"/>
            <w:lang w:eastAsia="en-US"/>
          </w:rPr>
          <w:t>e interpretar a linguagem antes.</w:t>
        </w:r>
      </w:ins>
    </w:p>
    <w:p w14:paraId="3125EA06" w14:textId="1994A95C" w:rsidR="009369E3" w:rsidDel="00773917" w:rsidRDefault="00257BCA" w:rsidP="008A5E2F">
      <w:pPr>
        <w:rPr>
          <w:del w:id="1020" w:author="Leonardo Ribeiro" w:date="2019-06-03T17:06:00Z"/>
          <w:rFonts w:eastAsia="Calibri"/>
        </w:rPr>
        <w:pPrChange w:id="1021" w:author="Leonardo Ribeiro" w:date="2019-06-03T21:06:00Z">
          <w:pPr>
            <w:pStyle w:val="Ttulo3"/>
            <w:ind w:firstLine="0"/>
          </w:pPr>
        </w:pPrChange>
      </w:pPr>
      <w:ins w:id="1022" w:author="Leonardo Ribeiro" w:date="2019-06-03T17:12:00Z">
        <w:r>
          <w:rPr>
            <w:rFonts w:eastAsia="Calibri"/>
            <w:lang w:eastAsia="en-US"/>
          </w:rPr>
          <w:t>Para realizar uma operação utilizando GraphQL, podemos ter uma consulta (operação de leitura)</w:t>
        </w:r>
        <w:r w:rsidR="00DB7EE2">
          <w:rPr>
            <w:rFonts w:eastAsia="Calibri"/>
            <w:lang w:eastAsia="en-US"/>
          </w:rPr>
          <w:t>, ou uma mutação</w:t>
        </w:r>
      </w:ins>
      <w:ins w:id="1023" w:author="Leonardo Ribeiro" w:date="2019-06-03T17:13:00Z">
        <w:r w:rsidR="00DB7EE2">
          <w:rPr>
            <w:rFonts w:eastAsia="Calibri"/>
            <w:lang w:eastAsia="en-US"/>
          </w:rPr>
          <w:t xml:space="preserve"> (operação de escrita). Para ambos os casos temos uma string em q</w:t>
        </w:r>
        <w:r w:rsidR="004D6850">
          <w:rPr>
            <w:rFonts w:eastAsia="Calibri"/>
            <w:lang w:eastAsia="en-US"/>
          </w:rPr>
          <w:t xml:space="preserve">ue a camada de execução interpreta e executa no nosso servidor, então respondendo </w:t>
        </w:r>
      </w:ins>
      <w:ins w:id="1024" w:author="Leonardo Ribeiro" w:date="2019-06-03T17:14:00Z">
        <w:r w:rsidR="003D1D83">
          <w:rPr>
            <w:rFonts w:eastAsia="Calibri"/>
            <w:lang w:eastAsia="en-US"/>
          </w:rPr>
          <w:t xml:space="preserve">em um formato específico, sendo este </w:t>
        </w:r>
        <w:r w:rsidR="00AE5EAF">
          <w:rPr>
            <w:rFonts w:eastAsia="Calibri"/>
            <w:lang w:eastAsia="en-US"/>
          </w:rPr>
          <w:t xml:space="preserve">o JSON, o formato mais utilizado por aplicações </w:t>
        </w:r>
        <w:r w:rsidR="00AE5EAF" w:rsidRPr="00AE5EAF">
          <w:rPr>
            <w:rFonts w:eastAsia="Calibri"/>
            <w:i/>
            <w:iCs/>
            <w:lang w:eastAsia="en-US"/>
            <w:rPrChange w:id="1025" w:author="Leonardo Ribeiro" w:date="2019-06-03T17:14:00Z">
              <w:rPr>
                <w:rFonts w:eastAsia="Calibri"/>
                <w:lang w:eastAsia="en-US"/>
              </w:rPr>
            </w:rPrChange>
          </w:rPr>
          <w:t>mobile</w:t>
        </w:r>
        <w:r w:rsidR="00AE5EAF">
          <w:rPr>
            <w:rFonts w:eastAsia="Calibri"/>
          </w:rPr>
          <w:t xml:space="preserve"> e web.</w:t>
        </w:r>
      </w:ins>
      <w:ins w:id="1026" w:author="Leonardo Ribeiro" w:date="2019-06-03T17:15:00Z">
        <w:r w:rsidR="009D03C0">
          <w:rPr>
            <w:rFonts w:eastAsia="Calibri"/>
          </w:rPr>
          <w:t xml:space="preserve"> </w:t>
        </w:r>
        <w:r w:rsidR="009D03C0">
          <w:rPr>
            <w:rFonts w:eastAsia="Calibri"/>
          </w:rPr>
          <w:fldChar w:fldCharType="begin" w:fldLock="1"/>
        </w:r>
      </w:ins>
      <w:r w:rsidR="00B1286C">
        <w:rPr>
          <w:rFonts w:eastAsia="Calibri"/>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plainTextFormattedCitation":"(KAMBONA et al., 2016)","previouslyFormattedCitation":"(KAMBONA &lt;i&gt;et al.&lt;/i&gt;, 2016)"},"properties":{"noteIndex":0},"schema":"https://github.com/citation-style-language/schema/raw/master/csl-citation.json"}</w:instrText>
      </w:r>
      <w:r w:rsidR="009D03C0">
        <w:rPr>
          <w:rFonts w:eastAsia="Calibri"/>
        </w:rPr>
        <w:fldChar w:fldCharType="separate"/>
      </w:r>
      <w:r w:rsidR="009D03C0" w:rsidRPr="009D03C0">
        <w:rPr>
          <w:rFonts w:eastAsia="Calibri"/>
          <w:noProof/>
        </w:rPr>
        <w:t xml:space="preserve">(KAMBONA </w:t>
      </w:r>
      <w:r w:rsidR="009D03C0" w:rsidRPr="009D03C0">
        <w:rPr>
          <w:rFonts w:eastAsia="Calibri"/>
          <w:i/>
          <w:noProof/>
        </w:rPr>
        <w:t>et al.</w:t>
      </w:r>
      <w:r w:rsidR="009D03C0" w:rsidRPr="009D03C0">
        <w:rPr>
          <w:rFonts w:eastAsia="Calibri"/>
          <w:noProof/>
        </w:rPr>
        <w:t>, 2016)</w:t>
      </w:r>
      <w:ins w:id="1027" w:author="Leonardo Ribeiro" w:date="2019-06-03T17:15:00Z">
        <w:r w:rsidR="009D03C0">
          <w:rPr>
            <w:rFonts w:eastAsia="Calibri"/>
          </w:rPr>
          <w:fldChar w:fldCharType="end"/>
        </w:r>
      </w:ins>
    </w:p>
    <w:p w14:paraId="7731E065" w14:textId="77777777" w:rsidR="00773917" w:rsidRPr="00773917" w:rsidRDefault="00773917" w:rsidP="00DF1824">
      <w:pPr>
        <w:rPr>
          <w:ins w:id="1028" w:author="Leonardo Ribeiro" w:date="2019-06-03T21:00:00Z"/>
          <w:rFonts w:eastAsia="Calibri"/>
        </w:rPr>
      </w:pPr>
    </w:p>
    <w:p w14:paraId="54107B4B" w14:textId="3B48CA70" w:rsidR="00846BDA" w:rsidDel="006B365C" w:rsidRDefault="00846BDA" w:rsidP="00D0752C">
      <w:pPr>
        <w:rPr>
          <w:del w:id="1029" w:author="Leonardo Ribeiro" w:date="2019-06-03T17:06:00Z"/>
          <w:rFonts w:eastAsia="Calibri"/>
        </w:rPr>
        <w:pPrChange w:id="1030" w:author="Leonardo Ribeiro" w:date="2019-06-03T17:19:00Z">
          <w:pPr>
            <w:ind w:firstLine="0"/>
          </w:pPr>
        </w:pPrChange>
      </w:pPr>
      <w:del w:id="1031" w:author="Leonardo Ribeiro" w:date="2019-06-03T17:06:00Z">
        <w:r w:rsidDel="00112EA5">
          <w:rPr>
            <w:rFonts w:eastAsia="Calibri"/>
            <w:color w:val="auto"/>
            <w:lang w:eastAsia="en-US"/>
          </w:rPr>
          <w:delText xml:space="preserve">4. </w:delText>
        </w:r>
      </w:del>
      <w:del w:id="1032" w:author="Leonardo Ribeiro" w:date="2019-05-26T17:45:00Z">
        <w:r w:rsidDel="00B052F5">
          <w:rPr>
            <w:rFonts w:eastAsia="Calibri"/>
            <w:color w:val="FF0000"/>
            <w:lang w:eastAsia="en-US"/>
          </w:rPr>
          <w:delText xml:space="preserve">Comparação de APIs tradicionais e </w:delText>
        </w:r>
      </w:del>
      <w:del w:id="1033" w:author="Leonardo Ribeiro" w:date="2019-05-26T17:46:00Z">
        <w:r w:rsidDel="00B052F5">
          <w:rPr>
            <w:rFonts w:eastAsia="Calibri"/>
            <w:color w:val="FF0000"/>
            <w:lang w:eastAsia="en-US"/>
          </w:rPr>
          <w:delText>GraphQL</w:delText>
        </w:r>
      </w:del>
    </w:p>
    <w:p w14:paraId="313B2C39" w14:textId="6B6C8B20" w:rsidR="00CC723F" w:rsidDel="00D0752C" w:rsidRDefault="00846BDA" w:rsidP="00D0752C">
      <w:pPr>
        <w:rPr>
          <w:del w:id="1034" w:author="Leonardo Ribeiro" w:date="2019-05-26T17:49:00Z"/>
          <w:rFonts w:eastAsia="Calibri"/>
        </w:rPr>
        <w:pPrChange w:id="1035" w:author="Leonardo Ribeiro" w:date="2019-06-03T17:19:00Z">
          <w:pPr>
            <w:ind w:firstLine="0"/>
          </w:pPr>
        </w:pPrChange>
      </w:pPr>
      <w:del w:id="1036" w:author="Leonardo Ribeiro" w:date="2019-05-26T17:44:00Z">
        <w:r w:rsidRPr="00EB719C" w:rsidDel="00C542F8">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Del="00C542F8">
          <w:rPr>
            <w:rFonts w:ascii="Verdana" w:eastAsia="Calibri" w:hAnsi="Verdana" w:cs="Times New Roman"/>
            <w:color w:val="FF0000"/>
            <w:sz w:val="20"/>
            <w:szCs w:val="20"/>
            <w:lang w:eastAsia="en-US"/>
          </w:rPr>
          <w:delText>ideia</w:delText>
        </w:r>
        <w:r w:rsidRPr="00EB719C" w:rsidDel="00C542F8">
          <w:rPr>
            <w:rFonts w:ascii="Verdana" w:eastAsia="Calibri" w:hAnsi="Verdana" w:cs="Times New Roman"/>
            <w:color w:val="FF0000"/>
            <w:sz w:val="20"/>
            <w:szCs w:val="20"/>
            <w:lang w:eastAsia="en-US"/>
          </w:rPr>
          <w:delText>s, sem mexer com literatura nem com grandes emoções humanas</w:delText>
        </w:r>
        <w:r w:rsidDel="00C542F8">
          <w:rPr>
            <w:rFonts w:ascii="Verdana" w:eastAsia="Calibri" w:hAnsi="Verdana" w:cs="Times New Roman"/>
            <w:color w:val="FF0000"/>
            <w:sz w:val="20"/>
            <w:szCs w:val="20"/>
            <w:lang w:eastAsia="en-US"/>
          </w:rPr>
          <w:delText>.</w:delText>
        </w:r>
      </w:del>
    </w:p>
    <w:p w14:paraId="24510E73" w14:textId="77777777" w:rsidR="00050BBC" w:rsidRDefault="00EB719C" w:rsidP="00050BBC">
      <w:pPr>
        <w:pStyle w:val="Ttulo3"/>
        <w:ind w:firstLine="0"/>
        <w:rPr>
          <w:ins w:id="1037" w:author="Leonardo Ribeiro" w:date="2019-06-03T20:16:00Z"/>
          <w:rFonts w:eastAsia="Calibri"/>
          <w:lang w:eastAsia="en-US"/>
        </w:rPr>
      </w:pPr>
      <w:del w:id="1038" w:author="Leonardo Ribeiro" w:date="2019-05-26T17:48:00Z">
        <w:r w:rsidRPr="00D17F68" w:rsidDel="00CC723F">
          <w:rPr>
            <w:rFonts w:eastAsia="Calibri"/>
            <w:lang w:eastAsia="en-US"/>
          </w:rPr>
          <w:br w:type="page"/>
        </w:r>
      </w:del>
    </w:p>
    <w:p w14:paraId="2F6E9B8D" w14:textId="12647023" w:rsidR="008A5E2F" w:rsidRDefault="008A5E2F" w:rsidP="008E7A68">
      <w:pPr>
        <w:pStyle w:val="Ttulo3"/>
        <w:rPr>
          <w:ins w:id="1039" w:author="Leonardo Ribeiro" w:date="2019-06-03T21:06:00Z"/>
          <w:rFonts w:eastAsia="Calibri"/>
        </w:rPr>
      </w:pPr>
      <w:bookmarkStart w:id="1040" w:name="_Toc10492853"/>
      <w:ins w:id="1041" w:author="Leonardo Ribeiro" w:date="2019-06-03T21:05:00Z">
        <w:r>
          <w:rPr>
            <w:rFonts w:eastAsia="Calibri"/>
          </w:rPr>
          <w:lastRenderedPageBreak/>
          <w:t>6</w:t>
        </w:r>
        <w:r w:rsidRPr="00B77DD2">
          <w:rPr>
            <w:rFonts w:eastAsia="Calibri"/>
          </w:rPr>
          <w:t>.</w:t>
        </w:r>
        <w:r>
          <w:rPr>
            <w:rFonts w:eastAsia="Calibri"/>
          </w:rPr>
          <w:t>2</w:t>
        </w:r>
        <w:r w:rsidRPr="00B77DD2">
          <w:rPr>
            <w:rFonts w:eastAsia="Calibri"/>
          </w:rPr>
          <w:t xml:space="preserve">. </w:t>
        </w:r>
      </w:ins>
      <w:ins w:id="1042" w:author="Leonardo Ribeiro" w:date="2019-06-03T21:06:00Z">
        <w:r>
          <w:rPr>
            <w:rFonts w:eastAsia="Calibri"/>
          </w:rPr>
          <w:t>GraphQL Schema</w:t>
        </w:r>
        <w:bookmarkEnd w:id="1040"/>
      </w:ins>
    </w:p>
    <w:p w14:paraId="322E9C1F" w14:textId="16E0781F" w:rsidR="008E7A68" w:rsidRDefault="008E7A68" w:rsidP="008E7A68">
      <w:pPr>
        <w:pStyle w:val="Corpodetexto"/>
        <w:rPr>
          <w:ins w:id="1043" w:author="Leonardo Ribeiro" w:date="2019-06-03T21:33:00Z"/>
          <w:rFonts w:eastAsia="Calibri"/>
        </w:rPr>
      </w:pPr>
      <w:ins w:id="1044" w:author="Leonardo Ribeiro" w:date="2019-06-03T21:06:00Z">
        <w:r>
          <w:rPr>
            <w:rFonts w:eastAsia="Calibri"/>
          </w:rPr>
          <w:t xml:space="preserve">Define </w:t>
        </w:r>
      </w:ins>
      <w:ins w:id="1045" w:author="Leonardo Ribeiro" w:date="2019-06-03T21:07:00Z">
        <w:r>
          <w:rPr>
            <w:rFonts w:eastAsia="Calibri"/>
          </w:rPr>
          <w:t>a estrutura e o significado do modelo de dados exposto</w:t>
        </w:r>
        <w:r w:rsidR="0092499C">
          <w:rPr>
            <w:rFonts w:eastAsia="Calibri"/>
          </w:rPr>
          <w:t>, assim como, as funções de manipulação dos dados.</w:t>
        </w:r>
      </w:ins>
      <w:ins w:id="1046" w:author="Leonardo Ribeiro" w:date="2019-06-03T21:29:00Z">
        <w:r w:rsidR="00E4517D">
          <w:rPr>
            <w:rFonts w:eastAsia="Calibri"/>
          </w:rPr>
          <w:t xml:space="preserve"> </w:t>
        </w:r>
        <w:r w:rsidR="00285AF9">
          <w:rPr>
            <w:rFonts w:eastAsia="Calibri"/>
          </w:rPr>
          <w:t>É onde definimos tipos</w:t>
        </w:r>
        <w:r w:rsidR="00741F6B">
          <w:rPr>
            <w:rFonts w:eastAsia="Calibri"/>
          </w:rPr>
          <w:t xml:space="preserve"> e diretivas sobre o que queremos que o servidor seja capaz de suportar.</w:t>
        </w:r>
      </w:ins>
      <w:ins w:id="1047" w:author="Leonardo Ribeiro" w:date="2019-06-03T21:30:00Z">
        <w:r w:rsidR="00741F6B">
          <w:rPr>
            <w:rFonts w:eastAsia="Calibri"/>
          </w:rPr>
          <w:t xml:space="preserve"> </w:t>
        </w:r>
        <w:r w:rsidR="00741F6B">
          <w:rPr>
            <w:rFonts w:eastAsia="Calibri"/>
          </w:rPr>
          <w:fldChar w:fldCharType="begin" w:fldLock="1"/>
        </w:r>
      </w:ins>
      <w:r w:rsidR="007F3645">
        <w:rPr>
          <w:rFonts w:eastAsia="Calibri"/>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plainTextFormattedCitation":"(KAMBONA et al., 2016)","previouslyFormattedCitation":"(KAMBONA &lt;i&gt;et al.&lt;/i&gt;, 2016)"},"properties":{"noteIndex":0},"schema":"https://github.com/citation-style-language/schema/raw/master/csl-citation.json"}</w:instrText>
      </w:r>
      <w:r w:rsidR="00741F6B">
        <w:rPr>
          <w:rFonts w:eastAsia="Calibri"/>
        </w:rPr>
        <w:fldChar w:fldCharType="separate"/>
      </w:r>
      <w:r w:rsidR="00741F6B" w:rsidRPr="00741F6B">
        <w:rPr>
          <w:rFonts w:eastAsia="Calibri"/>
          <w:noProof/>
        </w:rPr>
        <w:t xml:space="preserve">(KAMBONA </w:t>
      </w:r>
      <w:r w:rsidR="00741F6B" w:rsidRPr="00741F6B">
        <w:rPr>
          <w:rFonts w:eastAsia="Calibri"/>
          <w:i/>
          <w:noProof/>
        </w:rPr>
        <w:t>et al.</w:t>
      </w:r>
      <w:r w:rsidR="00741F6B" w:rsidRPr="00741F6B">
        <w:rPr>
          <w:rFonts w:eastAsia="Calibri"/>
          <w:noProof/>
        </w:rPr>
        <w:t>, 2016)</w:t>
      </w:r>
      <w:ins w:id="1048" w:author="Leonardo Ribeiro" w:date="2019-06-03T21:30:00Z">
        <w:r w:rsidR="00741F6B">
          <w:rPr>
            <w:rFonts w:eastAsia="Calibri"/>
          </w:rPr>
          <w:fldChar w:fldCharType="end"/>
        </w:r>
      </w:ins>
    </w:p>
    <w:p w14:paraId="7E8D241E" w14:textId="77777777" w:rsidR="00DF4ABD" w:rsidRDefault="00DF4ABD" w:rsidP="00DF4ABD">
      <w:pPr>
        <w:pStyle w:val="Corpodetexto"/>
        <w:keepNext/>
        <w:ind w:firstLine="0"/>
        <w:jc w:val="center"/>
        <w:rPr>
          <w:ins w:id="1049" w:author="Leonardo Ribeiro" w:date="2019-06-03T21:33:00Z"/>
        </w:rPr>
        <w:pPrChange w:id="1050" w:author="Leonardo Ribeiro" w:date="2019-06-03T21:33:00Z">
          <w:pPr>
            <w:pStyle w:val="Corpodetexto"/>
            <w:ind w:firstLine="0"/>
            <w:jc w:val="center"/>
          </w:pPr>
        </w:pPrChange>
      </w:pPr>
      <w:ins w:id="1051" w:author="Leonardo Ribeiro" w:date="2019-06-03T21:33:00Z">
        <w:r>
          <w:rPr>
            <w:noProof/>
          </w:rPr>
          <w:drawing>
            <wp:inline distT="0" distB="0" distL="0" distR="0" wp14:anchorId="1EF56FB4" wp14:editId="76216FAD">
              <wp:extent cx="5478449" cy="718782"/>
              <wp:effectExtent l="0" t="0" r="0" b="57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04125" cy="722151"/>
                      </a:xfrm>
                      <a:prstGeom prst="rect">
                        <a:avLst/>
                      </a:prstGeom>
                    </pic:spPr>
                  </pic:pic>
                </a:graphicData>
              </a:graphic>
            </wp:inline>
          </w:drawing>
        </w:r>
      </w:ins>
    </w:p>
    <w:p w14:paraId="3DDF6EBE" w14:textId="05679B25" w:rsidR="00DF4ABD" w:rsidRDefault="00DF4ABD" w:rsidP="00DF4ABD">
      <w:pPr>
        <w:pStyle w:val="Legenda"/>
        <w:jc w:val="center"/>
        <w:rPr>
          <w:ins w:id="1052" w:author="Leonardo Ribeiro" w:date="2019-06-03T21:33:00Z"/>
        </w:rPr>
      </w:pPr>
      <w:bookmarkStart w:id="1053" w:name="_Toc10492753"/>
      <w:ins w:id="1054" w:author="Leonardo Ribeiro" w:date="2019-06-03T21:33:00Z">
        <w:r>
          <w:t xml:space="preserve">Figura </w:t>
        </w:r>
        <w:r>
          <w:fldChar w:fldCharType="begin"/>
        </w:r>
        <w:r>
          <w:instrText xml:space="preserve"> SEQ Figura \* ARABIC </w:instrText>
        </w:r>
      </w:ins>
      <w:r>
        <w:fldChar w:fldCharType="separate"/>
      </w:r>
      <w:ins w:id="1055" w:author="Leonardo Ribeiro" w:date="2019-06-03T21:33:00Z">
        <w:r>
          <w:rPr>
            <w:noProof/>
          </w:rPr>
          <w:t>4</w:t>
        </w:r>
        <w:r>
          <w:fldChar w:fldCharType="end"/>
        </w:r>
        <w:r>
          <w:t xml:space="preserve"> - Definindo tipos num </w:t>
        </w:r>
        <w:r>
          <w:rPr>
            <w:i/>
            <w:iCs/>
          </w:rPr>
          <w:t>schema</w:t>
        </w:r>
        <w:r>
          <w:t xml:space="preserve"> do GraphQL</w:t>
        </w:r>
        <w:bookmarkEnd w:id="1053"/>
      </w:ins>
    </w:p>
    <w:p w14:paraId="72B78B97" w14:textId="45054E42" w:rsidR="00DF4ABD" w:rsidRDefault="00DF4ABD" w:rsidP="00DF4ABD">
      <w:pPr>
        <w:pStyle w:val="Legenda"/>
        <w:jc w:val="center"/>
        <w:rPr>
          <w:ins w:id="1056" w:author="Leonardo Ribeiro" w:date="2019-06-03T21:35:00Z"/>
        </w:rPr>
      </w:pPr>
      <w:ins w:id="1057" w:author="Leonardo Ribeiro" w:date="2019-06-03T21:33:00Z">
        <w:r>
          <w:t xml:space="preserve">Fonte: </w:t>
        </w:r>
      </w:ins>
      <w:ins w:id="1058" w:author="Leonardo Ribeiro" w:date="2019-06-03T21:35:00Z">
        <w:r w:rsidR="007F3645">
          <w:fldChar w:fldCharType="begin" w:fldLock="1"/>
        </w:r>
      </w:ins>
      <w:r w:rsidR="00602FEC">
        <w:instrText>ADDIN CSL_CITATION {"citationItems":[{"id":"ITEM-1","itemData":{"URL":"https://graphql.org/learn/schema/","author":[{"dropping-particle":"","family":"Team","given":"Facebook","non-dropping-particle":"","parse-names":false,"suffix":""}],"id":"ITEM-1","issued":{"date-parts":[["2016"]]},"title":"GraphQL Documentation","type":"webpage"},"uris":["http://www.mendeley.com/documents/?uuid=2ba91342-bf2d-4a5d-aea1-83a77c0e0ba0"]}],"mendeley":{"formattedCitation":"(TEAM, 2016)","manualFormatting":"TEAM (2016)","plainTextFormattedCitation":"(TEAM, 2016)","previouslyFormattedCitation":"(TEAM, 2016)"},"properties":{"noteIndex":0},"schema":"https://github.com/citation-style-language/schema/raw/master/csl-citation.json"}</w:instrText>
      </w:r>
      <w:r w:rsidR="007F3645">
        <w:fldChar w:fldCharType="separate"/>
      </w:r>
      <w:del w:id="1059" w:author="Leonardo Ribeiro" w:date="2019-06-03T21:35:00Z">
        <w:r w:rsidR="007F3645" w:rsidRPr="007F3645" w:rsidDel="007F3645">
          <w:rPr>
            <w:b w:val="0"/>
            <w:noProof/>
          </w:rPr>
          <w:delText>(</w:delText>
        </w:r>
      </w:del>
      <w:r w:rsidR="007F3645" w:rsidRPr="007F3645">
        <w:rPr>
          <w:b w:val="0"/>
          <w:noProof/>
        </w:rPr>
        <w:t>TEAM</w:t>
      </w:r>
      <w:del w:id="1060" w:author="Leonardo Ribeiro" w:date="2019-06-03T21:35:00Z">
        <w:r w:rsidR="007F3645" w:rsidRPr="007F3645" w:rsidDel="007F3645">
          <w:rPr>
            <w:b w:val="0"/>
            <w:noProof/>
          </w:rPr>
          <w:delText xml:space="preserve">, </w:delText>
        </w:r>
      </w:del>
      <w:ins w:id="1061" w:author="Leonardo Ribeiro" w:date="2019-06-03T21:35:00Z">
        <w:r w:rsidR="007F3645">
          <w:rPr>
            <w:b w:val="0"/>
            <w:noProof/>
          </w:rPr>
          <w:t xml:space="preserve"> (</w:t>
        </w:r>
      </w:ins>
      <w:r w:rsidR="007F3645" w:rsidRPr="007F3645">
        <w:rPr>
          <w:b w:val="0"/>
          <w:noProof/>
        </w:rPr>
        <w:t>2016)</w:t>
      </w:r>
      <w:ins w:id="1062" w:author="Leonardo Ribeiro" w:date="2019-06-03T21:35:00Z">
        <w:r w:rsidR="007F3645">
          <w:fldChar w:fldCharType="end"/>
        </w:r>
      </w:ins>
    </w:p>
    <w:p w14:paraId="1499CA2D" w14:textId="6AEDCF40" w:rsidR="001C5F4E" w:rsidRDefault="001C5F4E" w:rsidP="00DF4ABD">
      <w:pPr>
        <w:pStyle w:val="Legenda"/>
        <w:jc w:val="center"/>
        <w:rPr>
          <w:ins w:id="1063" w:author="Leonardo Ribeiro" w:date="2019-06-03T21:35:00Z"/>
        </w:rPr>
      </w:pPr>
    </w:p>
    <w:p w14:paraId="58793888" w14:textId="4320FC8C" w:rsidR="00602FEC" w:rsidRPr="00D81D12" w:rsidRDefault="001C5F4E" w:rsidP="00602FEC">
      <w:pPr>
        <w:rPr>
          <w:ins w:id="1064" w:author="Leonardo Ribeiro" w:date="2019-06-03T21:05:00Z"/>
          <w:rFonts w:eastAsia="Calibri"/>
        </w:rPr>
        <w:pPrChange w:id="1065" w:author="Leonardo Ribeiro" w:date="2019-06-03T21:39:00Z">
          <w:pPr>
            <w:pStyle w:val="Ttulo3"/>
          </w:pPr>
        </w:pPrChange>
      </w:pPr>
      <w:ins w:id="1066" w:author="Leonardo Ribeiro" w:date="2019-06-03T21:35:00Z">
        <w:r>
          <w:rPr>
            <w:rFonts w:eastAsia="Calibri"/>
          </w:rPr>
          <w:t xml:space="preserve">Como </w:t>
        </w:r>
      </w:ins>
      <w:ins w:id="1067" w:author="Leonardo Ribeiro" w:date="2019-06-03T21:36:00Z">
        <w:r>
          <w:rPr>
            <w:rFonts w:eastAsia="Calibri"/>
          </w:rPr>
          <w:t xml:space="preserve">pode-se ver na imagem acima, também é possível assumir que </w:t>
        </w:r>
        <w:r w:rsidR="000C3553">
          <w:rPr>
            <w:rFonts w:eastAsia="Calibri"/>
          </w:rPr>
          <w:t xml:space="preserve">GraphQL trabalha com atributos com tipos diferentes. No caso de </w:t>
        </w:r>
        <w:r w:rsidR="000C3553">
          <w:rPr>
            <w:rFonts w:eastAsia="Calibri"/>
            <w:i/>
            <w:iCs/>
          </w:rPr>
          <w:t>name</w:t>
        </w:r>
        <w:r w:rsidR="000C3553">
          <w:rPr>
            <w:rFonts w:eastAsia="Calibri"/>
          </w:rPr>
          <w:t xml:space="preserve">, temos um tipo </w:t>
        </w:r>
        <w:r w:rsidR="000C3553">
          <w:rPr>
            <w:rFonts w:eastAsia="Calibri"/>
            <w:i/>
            <w:iCs/>
          </w:rPr>
          <w:t>string</w:t>
        </w:r>
        <w:r w:rsidR="000C3553">
          <w:rPr>
            <w:rFonts w:eastAsia="Calibri"/>
          </w:rPr>
          <w:t xml:space="preserve"> (texto)</w:t>
        </w:r>
        <w:r w:rsidR="00AB4B39">
          <w:rPr>
            <w:rFonts w:eastAsia="Calibri"/>
          </w:rPr>
          <w:t xml:space="preserve"> </w:t>
        </w:r>
      </w:ins>
      <w:ins w:id="1068" w:author="Leonardo Ribeiro" w:date="2019-06-03T21:37:00Z">
        <w:r w:rsidR="00AB4B39">
          <w:rPr>
            <w:rFonts w:eastAsia="Calibri"/>
          </w:rPr>
          <w:t xml:space="preserve">obrigatório, marcado pelo ponto de exclamação. No campo </w:t>
        </w:r>
        <w:r w:rsidR="00AB4B39">
          <w:rPr>
            <w:rFonts w:eastAsia="Calibri"/>
            <w:i/>
            <w:iCs/>
          </w:rPr>
          <w:t>appearsIn</w:t>
        </w:r>
        <w:r w:rsidR="00AB4B39">
          <w:rPr>
            <w:rFonts w:eastAsia="Calibri"/>
          </w:rPr>
          <w:t xml:space="preserve">, temos um tipo </w:t>
        </w:r>
        <w:r w:rsidR="00AB4B39">
          <w:rPr>
            <w:rFonts w:eastAsia="Calibri"/>
            <w:i/>
            <w:iCs/>
          </w:rPr>
          <w:t>array</w:t>
        </w:r>
        <w:r w:rsidR="00AB4B39">
          <w:rPr>
            <w:rFonts w:eastAsia="Calibri"/>
          </w:rPr>
          <w:t xml:space="preserve"> </w:t>
        </w:r>
        <w:r w:rsidR="00DF3DF2">
          <w:rPr>
            <w:rFonts w:eastAsia="Calibri"/>
          </w:rPr>
          <w:t xml:space="preserve">de </w:t>
        </w:r>
        <w:r w:rsidR="00DF3DF2">
          <w:rPr>
            <w:rFonts w:eastAsia="Calibri"/>
            <w:i/>
            <w:iCs/>
          </w:rPr>
          <w:t>Episode</w:t>
        </w:r>
        <w:r w:rsidR="00DF3DF2">
          <w:rPr>
            <w:rFonts w:eastAsia="Calibri"/>
          </w:rPr>
          <w:t xml:space="preserve"> também obrigatório. </w:t>
        </w:r>
      </w:ins>
      <w:ins w:id="1069" w:author="Leonardo Ribeiro" w:date="2019-06-03T21:39:00Z">
        <w:r w:rsidR="00602FEC">
          <w:rPr>
            <w:rFonts w:eastAsia="Calibri"/>
          </w:rPr>
          <w:fldChar w:fldCharType="begin" w:fldLock="1"/>
        </w:r>
      </w:ins>
      <w:r w:rsidR="00407171">
        <w:rPr>
          <w:rFonts w:eastAsia="Calibri"/>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manualFormatting":"Kambona (2016, p. 65)","plainTextFormattedCitation":"(KAMBONA et al., 2016)","previouslyFormattedCitation":"(KAMBONA &lt;i&gt;et al.&lt;/i&gt;, 2016)"},"properties":{"noteIndex":0},"schema":"https://github.com/citation-style-language/schema/raw/master/csl-citation.json"}</w:instrText>
      </w:r>
      <w:r w:rsidR="00602FEC">
        <w:rPr>
          <w:rFonts w:eastAsia="Calibri"/>
        </w:rPr>
        <w:fldChar w:fldCharType="separate"/>
      </w:r>
      <w:del w:id="1070" w:author="Leonardo Ribeiro" w:date="2019-06-03T21:39:00Z">
        <w:r w:rsidR="00602FEC" w:rsidRPr="00602FEC" w:rsidDel="00602FEC">
          <w:rPr>
            <w:rFonts w:eastAsia="Calibri"/>
            <w:noProof/>
          </w:rPr>
          <w:delText>(</w:delText>
        </w:r>
      </w:del>
      <w:r w:rsidR="00602FEC" w:rsidRPr="00602FEC">
        <w:rPr>
          <w:rFonts w:eastAsia="Calibri"/>
          <w:noProof/>
        </w:rPr>
        <w:t>K</w:t>
      </w:r>
      <w:del w:id="1071" w:author="Leonardo Ribeiro" w:date="2019-06-03T21:39:00Z">
        <w:r w:rsidR="00602FEC" w:rsidRPr="00602FEC" w:rsidDel="00602FEC">
          <w:rPr>
            <w:rFonts w:eastAsia="Calibri"/>
            <w:noProof/>
          </w:rPr>
          <w:delText>AMBONA</w:delText>
        </w:r>
      </w:del>
      <w:ins w:id="1072" w:author="Leonardo Ribeiro" w:date="2019-06-03T21:39:00Z">
        <w:r w:rsidR="00602FEC">
          <w:rPr>
            <w:rFonts w:eastAsia="Calibri"/>
            <w:noProof/>
          </w:rPr>
          <w:t>ambona</w:t>
        </w:r>
      </w:ins>
      <w:r w:rsidR="00602FEC" w:rsidRPr="00602FEC">
        <w:rPr>
          <w:rFonts w:eastAsia="Calibri"/>
          <w:noProof/>
        </w:rPr>
        <w:t xml:space="preserve"> </w:t>
      </w:r>
      <w:ins w:id="1073" w:author="Leonardo Ribeiro" w:date="2019-06-03T21:39:00Z">
        <w:r w:rsidR="00602FEC">
          <w:rPr>
            <w:rFonts w:eastAsia="Calibri"/>
            <w:noProof/>
          </w:rPr>
          <w:t>(</w:t>
        </w:r>
      </w:ins>
      <w:del w:id="1074" w:author="Leonardo Ribeiro" w:date="2019-06-03T21:39:00Z">
        <w:r w:rsidR="00602FEC" w:rsidRPr="00602FEC" w:rsidDel="00602FEC">
          <w:rPr>
            <w:rFonts w:eastAsia="Calibri"/>
            <w:i/>
            <w:noProof/>
          </w:rPr>
          <w:delText>et al.</w:delText>
        </w:r>
        <w:r w:rsidR="00602FEC" w:rsidRPr="00602FEC" w:rsidDel="00602FEC">
          <w:rPr>
            <w:rFonts w:eastAsia="Calibri"/>
            <w:noProof/>
          </w:rPr>
          <w:delText xml:space="preserve">, </w:delText>
        </w:r>
      </w:del>
      <w:r w:rsidR="00602FEC" w:rsidRPr="00602FEC">
        <w:rPr>
          <w:rFonts w:eastAsia="Calibri"/>
          <w:noProof/>
        </w:rPr>
        <w:t>2016</w:t>
      </w:r>
      <w:ins w:id="1075" w:author="Leonardo Ribeiro" w:date="2019-06-03T21:39:00Z">
        <w:r w:rsidR="00602FEC">
          <w:rPr>
            <w:rFonts w:eastAsia="Calibri"/>
            <w:noProof/>
          </w:rPr>
          <w:t xml:space="preserve">, p. </w:t>
        </w:r>
        <w:r w:rsidR="008D3C1C">
          <w:rPr>
            <w:rFonts w:eastAsia="Calibri"/>
            <w:noProof/>
          </w:rPr>
          <w:t>65</w:t>
        </w:r>
      </w:ins>
      <w:r w:rsidR="00602FEC" w:rsidRPr="00602FEC">
        <w:rPr>
          <w:rFonts w:eastAsia="Calibri"/>
          <w:noProof/>
        </w:rPr>
        <w:t>)</w:t>
      </w:r>
      <w:ins w:id="1076" w:author="Leonardo Ribeiro" w:date="2019-06-03T21:39:00Z">
        <w:r w:rsidR="00602FEC">
          <w:rPr>
            <w:rFonts w:eastAsia="Calibri"/>
          </w:rPr>
          <w:fldChar w:fldCharType="end"/>
        </w:r>
        <w:r w:rsidR="00602FEC">
          <w:rPr>
            <w:rFonts w:eastAsia="Calibri"/>
          </w:rPr>
          <w:t xml:space="preserve"> confirma isso</w:t>
        </w:r>
        <w:r w:rsidR="008D3C1C">
          <w:rPr>
            <w:rFonts w:eastAsia="Calibri"/>
          </w:rPr>
          <w:t xml:space="preserve"> afirmando que GraphQL é uma li</w:t>
        </w:r>
      </w:ins>
      <w:ins w:id="1077" w:author="Leonardo Ribeiro" w:date="2019-06-03T21:40:00Z">
        <w:r w:rsidR="008D3C1C">
          <w:rPr>
            <w:rFonts w:eastAsia="Calibri"/>
          </w:rPr>
          <w:t xml:space="preserve">nguagem de forte tipagem, </w:t>
        </w:r>
        <w:r w:rsidR="00D81D12">
          <w:rPr>
            <w:rFonts w:eastAsia="Calibri"/>
          </w:rPr>
          <w:t xml:space="preserve">o que ajuda o servidor GraphQL determinar se uma </w:t>
        </w:r>
        <w:r w:rsidR="00D81D12">
          <w:rPr>
            <w:rFonts w:eastAsia="Calibri"/>
            <w:i/>
            <w:iCs/>
          </w:rPr>
          <w:t>query</w:t>
        </w:r>
        <w:r w:rsidR="00D81D12">
          <w:rPr>
            <w:rFonts w:eastAsia="Calibri"/>
          </w:rPr>
          <w:t xml:space="preserve"> é válida em tempo de execução</w:t>
        </w:r>
      </w:ins>
      <w:ins w:id="1078" w:author="Leonardo Ribeiro" w:date="2019-06-03T21:41:00Z">
        <w:r w:rsidR="00D81D12">
          <w:rPr>
            <w:rFonts w:eastAsia="Calibri"/>
          </w:rPr>
          <w:t>, facilitando assim para o desenvolvedor algumas validações que ele teria que escrever manualmente.</w:t>
        </w:r>
      </w:ins>
    </w:p>
    <w:p w14:paraId="465A8462" w14:textId="47E2687D" w:rsidR="000F12A3" w:rsidRDefault="00773917" w:rsidP="00050BBC">
      <w:pPr>
        <w:pStyle w:val="Ttulo3"/>
        <w:rPr>
          <w:ins w:id="1079" w:author="Leonardo Ribeiro" w:date="2019-06-03T21:02:00Z"/>
          <w:rFonts w:eastAsia="Calibri"/>
        </w:rPr>
      </w:pPr>
      <w:bookmarkStart w:id="1080" w:name="_Toc10492854"/>
      <w:ins w:id="1081" w:author="Leonardo Ribeiro" w:date="2019-06-03T21:00:00Z">
        <w:r>
          <w:rPr>
            <w:rFonts w:eastAsia="Calibri"/>
          </w:rPr>
          <w:t>6</w:t>
        </w:r>
      </w:ins>
      <w:ins w:id="1082" w:author="Leonardo Ribeiro" w:date="2019-06-03T17:22:00Z">
        <w:r w:rsidR="008305CA" w:rsidRPr="00B77DD2">
          <w:rPr>
            <w:rFonts w:eastAsia="Calibri"/>
          </w:rPr>
          <w:t>.</w:t>
        </w:r>
      </w:ins>
      <w:ins w:id="1083" w:author="Leonardo Ribeiro" w:date="2019-06-03T21:06:00Z">
        <w:r w:rsidR="00DF1824">
          <w:rPr>
            <w:rFonts w:eastAsia="Calibri"/>
          </w:rPr>
          <w:t>3</w:t>
        </w:r>
      </w:ins>
      <w:ins w:id="1084" w:author="Leonardo Ribeiro" w:date="2019-06-03T17:22:00Z">
        <w:r w:rsidR="008305CA" w:rsidRPr="00B77DD2">
          <w:rPr>
            <w:rFonts w:eastAsia="Calibri"/>
          </w:rPr>
          <w:t>. Query</w:t>
        </w:r>
      </w:ins>
      <w:bookmarkEnd w:id="1080"/>
    </w:p>
    <w:p w14:paraId="3AC4BDEE" w14:textId="5FD725F7" w:rsidR="006B0864" w:rsidRDefault="00B75E2E" w:rsidP="006B0864">
      <w:pPr>
        <w:pStyle w:val="Corpodetexto"/>
        <w:rPr>
          <w:ins w:id="1085" w:author="Leonardo Ribeiro" w:date="2019-06-03T21:14:00Z"/>
          <w:rFonts w:eastAsia="Calibri"/>
        </w:rPr>
      </w:pPr>
      <w:ins w:id="1086" w:author="Leonardo Ribeiro" w:date="2019-06-03T21:02:00Z">
        <w:r w:rsidRPr="00B75E2E">
          <w:rPr>
            <w:rFonts w:eastAsia="Calibri"/>
          </w:rPr>
          <w:t xml:space="preserve">Uma </w:t>
        </w:r>
        <w:r w:rsidRPr="00B75E2E">
          <w:rPr>
            <w:rFonts w:eastAsia="Calibri"/>
            <w:i/>
            <w:iCs/>
          </w:rPr>
          <w:t>q</w:t>
        </w:r>
        <w:r w:rsidRPr="00B75E2E">
          <w:rPr>
            <w:rFonts w:eastAsia="Calibri"/>
            <w:i/>
            <w:iCs/>
            <w:rPrChange w:id="1087" w:author="Leonardo Ribeiro" w:date="2019-06-03T21:02:00Z">
              <w:rPr>
                <w:rFonts w:eastAsia="Calibri"/>
                <w:i/>
                <w:iCs/>
                <w:lang w:val="en-US"/>
              </w:rPr>
            </w:rPrChange>
          </w:rPr>
          <w:t>uery</w:t>
        </w:r>
        <w:r>
          <w:rPr>
            <w:rFonts w:eastAsia="Calibri"/>
          </w:rPr>
          <w:t xml:space="preserve">, de acordo com </w:t>
        </w:r>
        <w:r>
          <w:rPr>
            <w:rFonts w:eastAsia="Calibri"/>
          </w:rPr>
          <w:fldChar w:fldCharType="begin" w:fldLock="1"/>
        </w:r>
      </w:ins>
      <w:r w:rsidR="00B8708D">
        <w:rPr>
          <w:rFonts w:eastAsia="Calibri"/>
        </w:rPr>
        <w:instrText>ADDIN CSL_CITATION {"citationItems":[{"id":"ITEM-1","itemData":{"DOI":"10.1007/978-1-4842-3904-9_1","ISBN":"9781484239032","author":[{"dropping-particle":"","family":"Frisendal","given":"Thomas","non-dropping-particle":"","parse-names":false,"suffix":""},{"dropping-particle":"","family":"Frisendal","given":"Thomas","non-dropping-particle":"","parse-names":false,"suffix":""}],"container-title":"Visual Design of GraphQL Data","id":"ITEM-1","issued":{"date-parts":[["2018"]]},"number-of-pages":"1-6","title":"Visual Design of GraphQL Data","type":"book"},"uris":["http://www.mendeley.com/documents/?uuid=d14ddb44-334e-49b3-bc29-dfe504e85768"]}],"mendeley":{"formattedCitation":"(FRISENDAL; FRISENDAL, 2018)","manualFormatting":"Frisendal (2018)","plainTextFormattedCitation":"(FRISENDAL; FRISENDAL, 2018)","previouslyFormattedCitation":"(FRISENDAL; FRISENDAL, 2018)"},"properties":{"noteIndex":0},"schema":"https://github.com/citation-style-language/schema/raw/master/csl-citation.json"}</w:instrText>
      </w:r>
      <w:r>
        <w:rPr>
          <w:rFonts w:eastAsia="Calibri"/>
        </w:rPr>
        <w:fldChar w:fldCharType="separate"/>
      </w:r>
      <w:del w:id="1088" w:author="Leonardo Ribeiro" w:date="2019-06-03T21:03:00Z">
        <w:r w:rsidRPr="00B75E2E" w:rsidDel="00B75E2E">
          <w:rPr>
            <w:rFonts w:eastAsia="Calibri"/>
            <w:noProof/>
          </w:rPr>
          <w:delText>(</w:delText>
        </w:r>
      </w:del>
      <w:r w:rsidRPr="00B75E2E">
        <w:rPr>
          <w:rFonts w:eastAsia="Calibri"/>
          <w:noProof/>
        </w:rPr>
        <w:t>F</w:t>
      </w:r>
      <w:del w:id="1089" w:author="Leonardo Ribeiro" w:date="2019-06-03T21:03:00Z">
        <w:r w:rsidRPr="00B75E2E" w:rsidDel="00B75E2E">
          <w:rPr>
            <w:rFonts w:eastAsia="Calibri"/>
            <w:noProof/>
          </w:rPr>
          <w:delText>RISENDAL</w:delText>
        </w:r>
      </w:del>
      <w:ins w:id="1090" w:author="Leonardo Ribeiro" w:date="2019-06-03T21:03:00Z">
        <w:r>
          <w:rPr>
            <w:rFonts w:eastAsia="Calibri"/>
            <w:noProof/>
          </w:rPr>
          <w:t>risendal</w:t>
        </w:r>
      </w:ins>
      <w:del w:id="1091" w:author="Leonardo Ribeiro" w:date="2019-06-03T21:03:00Z">
        <w:r w:rsidRPr="00B75E2E" w:rsidDel="00B75E2E">
          <w:rPr>
            <w:rFonts w:eastAsia="Calibri"/>
            <w:noProof/>
          </w:rPr>
          <w:delText>; FRISENDAL</w:delText>
        </w:r>
      </w:del>
      <w:ins w:id="1092" w:author="Leonardo Ribeiro" w:date="2019-06-03T21:03:00Z">
        <w:r>
          <w:rPr>
            <w:rFonts w:eastAsia="Calibri"/>
            <w:noProof/>
          </w:rPr>
          <w:t xml:space="preserve"> </w:t>
        </w:r>
      </w:ins>
      <w:del w:id="1093" w:author="Leonardo Ribeiro" w:date="2019-06-03T21:03:00Z">
        <w:r w:rsidRPr="00B75E2E" w:rsidDel="00B75E2E">
          <w:rPr>
            <w:rFonts w:eastAsia="Calibri"/>
            <w:noProof/>
          </w:rPr>
          <w:delText xml:space="preserve">, </w:delText>
        </w:r>
      </w:del>
      <w:ins w:id="1094" w:author="Leonardo Ribeiro" w:date="2019-06-03T21:03:00Z">
        <w:r>
          <w:rPr>
            <w:rFonts w:eastAsia="Calibri"/>
            <w:noProof/>
          </w:rPr>
          <w:t>(</w:t>
        </w:r>
      </w:ins>
      <w:r w:rsidRPr="00B75E2E">
        <w:rPr>
          <w:rFonts w:eastAsia="Calibri"/>
          <w:noProof/>
        </w:rPr>
        <w:t>2018)</w:t>
      </w:r>
      <w:ins w:id="1095" w:author="Leonardo Ribeiro" w:date="2019-06-03T21:02:00Z">
        <w:r>
          <w:rPr>
            <w:rFonts w:eastAsia="Calibri"/>
          </w:rPr>
          <w:fldChar w:fldCharType="end"/>
        </w:r>
      </w:ins>
      <w:ins w:id="1096" w:author="Leonardo Ribeiro" w:date="2019-06-03T21:03:00Z">
        <w:r>
          <w:rPr>
            <w:rFonts w:eastAsia="Calibri"/>
          </w:rPr>
          <w:t xml:space="preserve">, </w:t>
        </w:r>
        <w:r w:rsidR="006101E6">
          <w:rPr>
            <w:rFonts w:eastAsia="Calibri"/>
          </w:rPr>
          <w:t>é</w:t>
        </w:r>
      </w:ins>
      <w:ins w:id="1097" w:author="Leonardo Ribeiro" w:date="2019-06-03T21:11:00Z">
        <w:r w:rsidR="008D4F2F">
          <w:rPr>
            <w:rFonts w:eastAsia="Calibri"/>
          </w:rPr>
          <w:t xml:space="preserve"> um documento conten</w:t>
        </w:r>
        <w:r w:rsidR="00471DE4">
          <w:rPr>
            <w:rFonts w:eastAsia="Calibri"/>
          </w:rPr>
          <w:t>d</w:t>
        </w:r>
        <w:r w:rsidR="008D4F2F">
          <w:rPr>
            <w:rFonts w:eastAsia="Calibri"/>
          </w:rPr>
          <w:t>o a linguagem GraphQL</w:t>
        </w:r>
        <w:r w:rsidR="00471DE4">
          <w:rPr>
            <w:rFonts w:eastAsia="Calibri"/>
          </w:rPr>
          <w:t xml:space="preserve"> com o </w:t>
        </w:r>
      </w:ins>
      <w:ins w:id="1098" w:author="Leonardo Ribeiro" w:date="2019-06-03T21:03:00Z">
        <w:r w:rsidR="006101E6">
          <w:rPr>
            <w:rFonts w:eastAsia="Calibri"/>
          </w:rPr>
          <w:t>formato da resposta deseja</w:t>
        </w:r>
      </w:ins>
      <w:ins w:id="1099" w:author="Leonardo Ribeiro" w:date="2019-06-03T21:04:00Z">
        <w:r w:rsidR="006101E6">
          <w:rPr>
            <w:rFonts w:eastAsia="Calibri"/>
          </w:rPr>
          <w:t>da</w:t>
        </w:r>
        <w:r w:rsidR="00EE707D">
          <w:rPr>
            <w:rFonts w:eastAsia="Calibri"/>
          </w:rPr>
          <w:t xml:space="preserve">. </w:t>
        </w:r>
      </w:ins>
      <w:ins w:id="1100" w:author="Leonardo Ribeiro" w:date="2019-06-03T21:12:00Z">
        <w:r w:rsidR="00B8708D">
          <w:rPr>
            <w:rFonts w:eastAsia="Calibri"/>
          </w:rPr>
          <w:fldChar w:fldCharType="begin" w:fldLock="1"/>
        </w:r>
      </w:ins>
      <w:r w:rsidR="00E64A4D">
        <w:rPr>
          <w:rFonts w:eastAsia="Calibri"/>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manualFormatting":"Kambona (2016)","plainTextFormattedCitation":"(KAMBONA et al., 2016)","previouslyFormattedCitation":"(KAMBONA &lt;i&gt;et al.&lt;/i&gt;, 2016)"},"properties":{"noteIndex":0},"schema":"https://github.com/citation-style-language/schema/raw/master/csl-citation.json"}</w:instrText>
      </w:r>
      <w:r w:rsidR="00B8708D">
        <w:rPr>
          <w:rFonts w:eastAsia="Calibri"/>
        </w:rPr>
        <w:fldChar w:fldCharType="separate"/>
      </w:r>
      <w:del w:id="1101" w:author="Leonardo Ribeiro" w:date="2019-06-03T21:12:00Z">
        <w:r w:rsidR="00B8708D" w:rsidRPr="00B8708D" w:rsidDel="00B8708D">
          <w:rPr>
            <w:rFonts w:eastAsia="Calibri"/>
            <w:noProof/>
          </w:rPr>
          <w:delText xml:space="preserve">(KAMBONA </w:delText>
        </w:r>
      </w:del>
      <w:ins w:id="1102" w:author="Leonardo Ribeiro" w:date="2019-06-03T21:12:00Z">
        <w:r w:rsidR="00B8708D" w:rsidRPr="00B8708D">
          <w:rPr>
            <w:rFonts w:eastAsia="Calibri"/>
            <w:noProof/>
          </w:rPr>
          <w:t>K</w:t>
        </w:r>
        <w:r w:rsidR="00B8708D">
          <w:rPr>
            <w:rFonts w:eastAsia="Calibri"/>
            <w:noProof/>
          </w:rPr>
          <w:t>ambona</w:t>
        </w:r>
        <w:r w:rsidR="00B8708D" w:rsidRPr="00B8708D">
          <w:rPr>
            <w:rFonts w:eastAsia="Calibri"/>
            <w:noProof/>
          </w:rPr>
          <w:t xml:space="preserve"> </w:t>
        </w:r>
      </w:ins>
      <w:del w:id="1103" w:author="Leonardo Ribeiro" w:date="2019-06-03T21:12:00Z">
        <w:r w:rsidR="00B8708D" w:rsidRPr="00B8708D" w:rsidDel="00B8708D">
          <w:rPr>
            <w:rFonts w:eastAsia="Calibri"/>
            <w:i/>
            <w:noProof/>
          </w:rPr>
          <w:delText>et al.</w:delText>
        </w:r>
        <w:r w:rsidR="00B8708D" w:rsidRPr="00B8708D" w:rsidDel="00B8708D">
          <w:rPr>
            <w:rFonts w:eastAsia="Calibri"/>
            <w:noProof/>
          </w:rPr>
          <w:delText xml:space="preserve">, </w:delText>
        </w:r>
      </w:del>
      <w:ins w:id="1104" w:author="Leonardo Ribeiro" w:date="2019-06-03T21:12:00Z">
        <w:r w:rsidR="00B8708D">
          <w:rPr>
            <w:rFonts w:eastAsia="Calibri"/>
            <w:noProof/>
          </w:rPr>
          <w:t>(</w:t>
        </w:r>
      </w:ins>
      <w:r w:rsidR="00B8708D" w:rsidRPr="00B8708D">
        <w:rPr>
          <w:rFonts w:eastAsia="Calibri"/>
          <w:noProof/>
        </w:rPr>
        <w:t>2016)</w:t>
      </w:r>
      <w:ins w:id="1105" w:author="Leonardo Ribeiro" w:date="2019-06-03T21:12:00Z">
        <w:r w:rsidR="00B8708D">
          <w:rPr>
            <w:rFonts w:eastAsia="Calibri"/>
          </w:rPr>
          <w:fldChar w:fldCharType="end"/>
        </w:r>
        <w:r w:rsidR="00B8708D">
          <w:rPr>
            <w:rFonts w:eastAsia="Calibri"/>
          </w:rPr>
          <w:t xml:space="preserve"> apresenta um exemplo interessante, onde </w:t>
        </w:r>
      </w:ins>
      <w:ins w:id="1106" w:author="Leonardo Ribeiro" w:date="2019-06-03T21:13:00Z">
        <w:r w:rsidR="00D06CAB">
          <w:rPr>
            <w:rFonts w:eastAsia="Calibri"/>
          </w:rPr>
          <w:t xml:space="preserve">é possível delimitar exatamente o que </w:t>
        </w:r>
      </w:ins>
      <w:ins w:id="1107" w:author="Leonardo Ribeiro" w:date="2019-06-03T21:14:00Z">
        <w:r w:rsidR="00C971F0">
          <w:rPr>
            <w:rFonts w:eastAsia="Calibri"/>
          </w:rPr>
          <w:t>o desenvolvedor quer receber como resposta do servidor</w:t>
        </w:r>
        <w:r w:rsidR="00F45654">
          <w:rPr>
            <w:rFonts w:eastAsia="Calibri"/>
          </w:rPr>
          <w:t>:</w:t>
        </w:r>
      </w:ins>
    </w:p>
    <w:p w14:paraId="3D31E2F6" w14:textId="77777777" w:rsidR="00AE7B7B" w:rsidRDefault="00AE7B7B" w:rsidP="00AE7B7B">
      <w:pPr>
        <w:pStyle w:val="Corpodetexto"/>
        <w:keepNext/>
        <w:jc w:val="center"/>
        <w:rPr>
          <w:ins w:id="1108" w:author="Leonardo Ribeiro" w:date="2019-06-03T21:15:00Z"/>
        </w:rPr>
        <w:pPrChange w:id="1109" w:author="Leonardo Ribeiro" w:date="2019-06-03T21:15:00Z">
          <w:pPr>
            <w:pStyle w:val="Corpodetexto"/>
            <w:jc w:val="center"/>
          </w:pPr>
        </w:pPrChange>
      </w:pPr>
      <w:ins w:id="1110" w:author="Leonardo Ribeiro" w:date="2019-06-03T21:15:00Z">
        <w:r>
          <w:rPr>
            <w:noProof/>
          </w:rPr>
          <w:drawing>
            <wp:inline distT="0" distB="0" distL="0" distR="0" wp14:anchorId="3D9C01AE" wp14:editId="1B6F58AE">
              <wp:extent cx="3593990" cy="1442599"/>
              <wp:effectExtent l="0" t="0" r="6985"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16879" cy="1451786"/>
                      </a:xfrm>
                      <a:prstGeom prst="rect">
                        <a:avLst/>
                      </a:prstGeom>
                    </pic:spPr>
                  </pic:pic>
                </a:graphicData>
              </a:graphic>
            </wp:inline>
          </w:drawing>
        </w:r>
      </w:ins>
    </w:p>
    <w:p w14:paraId="18B58E9D" w14:textId="337998A5" w:rsidR="00F45654" w:rsidRDefault="00AE7B7B" w:rsidP="00AE7B7B">
      <w:pPr>
        <w:pStyle w:val="Legenda"/>
        <w:jc w:val="center"/>
        <w:rPr>
          <w:ins w:id="1111" w:author="Leonardo Ribeiro" w:date="2019-06-03T21:15:00Z"/>
        </w:rPr>
      </w:pPr>
      <w:bookmarkStart w:id="1112" w:name="_Toc10492754"/>
      <w:ins w:id="1113" w:author="Leonardo Ribeiro" w:date="2019-06-03T21:15:00Z">
        <w:r>
          <w:t xml:space="preserve">Figura </w:t>
        </w:r>
        <w:r>
          <w:fldChar w:fldCharType="begin"/>
        </w:r>
        <w:r>
          <w:instrText xml:space="preserve"> SEQ Figura \* ARABIC </w:instrText>
        </w:r>
      </w:ins>
      <w:r>
        <w:fldChar w:fldCharType="separate"/>
      </w:r>
      <w:ins w:id="1114" w:author="Leonardo Ribeiro" w:date="2019-06-03T21:33:00Z">
        <w:r w:rsidR="00DF4ABD">
          <w:rPr>
            <w:noProof/>
          </w:rPr>
          <w:t>5</w:t>
        </w:r>
      </w:ins>
      <w:ins w:id="1115" w:author="Leonardo Ribeiro" w:date="2019-06-03T21:15:00Z">
        <w:r>
          <w:fldChar w:fldCharType="end"/>
        </w:r>
        <w:r>
          <w:t xml:space="preserve"> - Query para solicitar um artigo em GraphQL</w:t>
        </w:r>
        <w:bookmarkEnd w:id="1112"/>
      </w:ins>
    </w:p>
    <w:p w14:paraId="7E2D30BC" w14:textId="33DAFEB7" w:rsidR="00AE7B7B" w:rsidRDefault="00AE7B7B" w:rsidP="00AE7B7B">
      <w:pPr>
        <w:pStyle w:val="Legenda"/>
        <w:jc w:val="center"/>
        <w:rPr>
          <w:ins w:id="1116" w:author="Leonardo Ribeiro" w:date="2019-06-03T21:16:00Z"/>
        </w:rPr>
      </w:pPr>
      <w:ins w:id="1117" w:author="Leonardo Ribeiro" w:date="2019-06-03T21:15:00Z">
        <w:r>
          <w:lastRenderedPageBreak/>
          <w:t xml:space="preserve">Fonte: </w:t>
        </w:r>
      </w:ins>
      <w:ins w:id="1118" w:author="Leonardo Ribeiro" w:date="2019-06-03T21:16:00Z">
        <w:r w:rsidR="00E64A4D">
          <w:fldChar w:fldCharType="begin" w:fldLock="1"/>
        </w:r>
      </w:ins>
      <w:r w:rsidR="00C93B70">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locator":"43","uris":["http://www.mendeley.com/documents/?uuid=9659eb74-c750-4dde-94b3-20f5dab78b38"]}],"mendeley":{"formattedCitation":"(KAMBONA &lt;i&gt;et al.&lt;/i&gt;, 2016, p. 43)","manualFormatting":"KAMBONA (et al., 2016, p. 43)","plainTextFormattedCitation":"(KAMBONA et al., 2016, p. 43)","previouslyFormattedCitation":"(KAMBONA &lt;i&gt;et al.&lt;/i&gt;, 2016, p. 43)"},"properties":{"noteIndex":0},"schema":"https://github.com/citation-style-language/schema/raw/master/csl-citation.json"}</w:instrText>
      </w:r>
      <w:r w:rsidR="00E64A4D">
        <w:fldChar w:fldCharType="separate"/>
      </w:r>
      <w:del w:id="1119" w:author="Leonardo Ribeiro" w:date="2019-06-03T21:16:00Z">
        <w:r w:rsidR="00E64A4D" w:rsidRPr="00E64A4D" w:rsidDel="00E64A4D">
          <w:rPr>
            <w:b w:val="0"/>
            <w:noProof/>
          </w:rPr>
          <w:delText>(</w:delText>
        </w:r>
      </w:del>
      <w:r w:rsidR="00E64A4D" w:rsidRPr="00E64A4D">
        <w:rPr>
          <w:b w:val="0"/>
          <w:noProof/>
        </w:rPr>
        <w:t xml:space="preserve">KAMBONA </w:t>
      </w:r>
      <w:ins w:id="1120" w:author="Leonardo Ribeiro" w:date="2019-06-03T21:16:00Z">
        <w:r w:rsidR="00E64A4D">
          <w:rPr>
            <w:b w:val="0"/>
            <w:noProof/>
          </w:rPr>
          <w:t>(</w:t>
        </w:r>
      </w:ins>
      <w:r w:rsidR="00E64A4D" w:rsidRPr="00E64A4D">
        <w:rPr>
          <w:b w:val="0"/>
          <w:i/>
          <w:noProof/>
        </w:rPr>
        <w:t>et al.</w:t>
      </w:r>
      <w:r w:rsidR="00E64A4D" w:rsidRPr="00E64A4D">
        <w:rPr>
          <w:b w:val="0"/>
          <w:noProof/>
        </w:rPr>
        <w:t>, 2016, p. 43)</w:t>
      </w:r>
      <w:ins w:id="1121" w:author="Leonardo Ribeiro" w:date="2019-06-03T21:16:00Z">
        <w:r w:rsidR="00E64A4D">
          <w:fldChar w:fldCharType="end"/>
        </w:r>
      </w:ins>
    </w:p>
    <w:p w14:paraId="7AA1223F" w14:textId="12ABB956" w:rsidR="00E64A4D" w:rsidRDefault="00E64A4D" w:rsidP="00AE7B7B">
      <w:pPr>
        <w:pStyle w:val="Legenda"/>
        <w:jc w:val="center"/>
        <w:rPr>
          <w:ins w:id="1122" w:author="Leonardo Ribeiro" w:date="2019-06-03T21:16:00Z"/>
        </w:rPr>
      </w:pPr>
    </w:p>
    <w:p w14:paraId="60F1C1D3" w14:textId="3B69B017" w:rsidR="00E64A4D" w:rsidRDefault="00E64A4D" w:rsidP="00E64A4D">
      <w:pPr>
        <w:rPr>
          <w:ins w:id="1123" w:author="Leonardo Ribeiro" w:date="2019-06-03T21:17:00Z"/>
          <w:rFonts w:eastAsia="Calibri"/>
        </w:rPr>
      </w:pPr>
      <w:ins w:id="1124" w:author="Leonardo Ribeiro" w:date="2019-06-03T21:16:00Z">
        <w:r>
          <w:rPr>
            <w:rFonts w:eastAsia="Calibri"/>
          </w:rPr>
          <w:t>E a seguir a resposta</w:t>
        </w:r>
      </w:ins>
      <w:ins w:id="1125" w:author="Leonardo Ribeiro" w:date="2019-06-03T21:17:00Z">
        <w:r>
          <w:rPr>
            <w:rFonts w:eastAsia="Calibri"/>
          </w:rPr>
          <w:t xml:space="preserve"> do servidor baseada no que foi definido na </w:t>
        </w:r>
        <w:r>
          <w:rPr>
            <w:rFonts w:eastAsia="Calibri"/>
            <w:i/>
            <w:iCs/>
          </w:rPr>
          <w:t>query</w:t>
        </w:r>
        <w:r w:rsidR="002979B4">
          <w:rPr>
            <w:rFonts w:eastAsia="Calibri"/>
          </w:rPr>
          <w:t xml:space="preserve"> escrita na imagem acima:</w:t>
        </w:r>
      </w:ins>
    </w:p>
    <w:p w14:paraId="2F42CD36" w14:textId="77777777" w:rsidR="002979B4" w:rsidRDefault="002979B4" w:rsidP="002979B4">
      <w:pPr>
        <w:keepNext/>
        <w:jc w:val="center"/>
        <w:rPr>
          <w:ins w:id="1126" w:author="Leonardo Ribeiro" w:date="2019-06-03T21:18:00Z"/>
        </w:rPr>
        <w:pPrChange w:id="1127" w:author="Leonardo Ribeiro" w:date="2019-06-03T21:18:00Z">
          <w:pPr>
            <w:jc w:val="center"/>
          </w:pPr>
        </w:pPrChange>
      </w:pPr>
      <w:ins w:id="1128" w:author="Leonardo Ribeiro" w:date="2019-06-03T21:17:00Z">
        <w:r>
          <w:rPr>
            <w:noProof/>
          </w:rPr>
          <w:drawing>
            <wp:inline distT="0" distB="0" distL="0" distR="0" wp14:anchorId="2F199FB2" wp14:editId="43B99132">
              <wp:extent cx="4234979" cy="2234317"/>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9425" cy="2252490"/>
                      </a:xfrm>
                      <a:prstGeom prst="rect">
                        <a:avLst/>
                      </a:prstGeom>
                    </pic:spPr>
                  </pic:pic>
                </a:graphicData>
              </a:graphic>
            </wp:inline>
          </w:drawing>
        </w:r>
      </w:ins>
    </w:p>
    <w:p w14:paraId="60954230" w14:textId="3C93DC97" w:rsidR="002979B4" w:rsidRDefault="002979B4" w:rsidP="002979B4">
      <w:pPr>
        <w:pStyle w:val="Legenda"/>
        <w:jc w:val="center"/>
        <w:rPr>
          <w:ins w:id="1129" w:author="Leonardo Ribeiro" w:date="2019-06-03T21:18:00Z"/>
        </w:rPr>
      </w:pPr>
      <w:bookmarkStart w:id="1130" w:name="_Toc10492755"/>
      <w:ins w:id="1131" w:author="Leonardo Ribeiro" w:date="2019-06-03T21:18:00Z">
        <w:r>
          <w:t xml:space="preserve">Figura </w:t>
        </w:r>
        <w:r>
          <w:fldChar w:fldCharType="begin"/>
        </w:r>
        <w:r>
          <w:instrText xml:space="preserve"> SEQ Figura \* ARABIC </w:instrText>
        </w:r>
      </w:ins>
      <w:r>
        <w:fldChar w:fldCharType="separate"/>
      </w:r>
      <w:ins w:id="1132" w:author="Leonardo Ribeiro" w:date="2019-06-03T21:33:00Z">
        <w:r w:rsidR="00DF4ABD">
          <w:rPr>
            <w:noProof/>
          </w:rPr>
          <w:t>6</w:t>
        </w:r>
      </w:ins>
      <w:ins w:id="1133" w:author="Leonardo Ribeiro" w:date="2019-06-03T21:18:00Z">
        <w:r>
          <w:fldChar w:fldCharType="end"/>
        </w:r>
        <w:r>
          <w:t xml:space="preserve"> - Resposta da requisição GraphQL na Figura 4</w:t>
        </w:r>
        <w:bookmarkEnd w:id="1130"/>
      </w:ins>
    </w:p>
    <w:p w14:paraId="4264554C" w14:textId="707DC1ED" w:rsidR="002979B4" w:rsidRPr="00E64A4D" w:rsidRDefault="002979B4" w:rsidP="002979B4">
      <w:pPr>
        <w:pStyle w:val="Legenda"/>
        <w:jc w:val="center"/>
        <w:rPr>
          <w:ins w:id="1134" w:author="Leonardo Ribeiro" w:date="2019-06-03T17:22:00Z"/>
          <w:rFonts w:eastAsia="Calibri"/>
        </w:rPr>
        <w:pPrChange w:id="1135" w:author="Leonardo Ribeiro" w:date="2019-06-03T21:18:00Z">
          <w:pPr>
            <w:pStyle w:val="Corpodetexto"/>
          </w:pPr>
        </w:pPrChange>
      </w:pPr>
      <w:ins w:id="1136" w:author="Leonardo Ribeiro" w:date="2019-06-03T21:18:00Z">
        <w:r>
          <w:t xml:space="preserve">Fonte: </w:t>
        </w:r>
        <w:r w:rsidR="00C93B70">
          <w:fldChar w:fldCharType="begin" w:fldLock="1"/>
        </w:r>
      </w:ins>
      <w:r w:rsidR="00F84D30">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locator":"44","uris":["http://www.mendeley.com/documents/?uuid=9659eb74-c750-4dde-94b3-20f5dab78b38"]}],"mendeley":{"formattedCitation":"(KAMBONA &lt;i&gt;et al.&lt;/i&gt;, 2016, p. 44)","manualFormatting":"KAMBONA (et al., 2016, p. 44)","plainTextFormattedCitation":"(KAMBONA et al., 2016, p. 44)","previouslyFormattedCitation":"(KAMBONA &lt;i&gt;et al.&lt;/i&gt;, 2016, p. 44)"},"properties":{"noteIndex":0},"schema":"https://github.com/citation-style-language/schema/raw/master/csl-citation.json"}</w:instrText>
      </w:r>
      <w:r w:rsidR="00C93B70">
        <w:fldChar w:fldCharType="separate"/>
      </w:r>
      <w:del w:id="1137" w:author="Leonardo Ribeiro" w:date="2019-06-03T21:19:00Z">
        <w:r w:rsidR="00C93B70" w:rsidRPr="00C93B70" w:rsidDel="00C93B70">
          <w:rPr>
            <w:b w:val="0"/>
            <w:noProof/>
          </w:rPr>
          <w:delText>(</w:delText>
        </w:r>
      </w:del>
      <w:r w:rsidR="00C93B70" w:rsidRPr="00C93B70">
        <w:rPr>
          <w:b w:val="0"/>
          <w:noProof/>
        </w:rPr>
        <w:t xml:space="preserve">KAMBONA </w:t>
      </w:r>
      <w:ins w:id="1138" w:author="Leonardo Ribeiro" w:date="2019-06-03T21:19:00Z">
        <w:r w:rsidR="00C93B70">
          <w:rPr>
            <w:b w:val="0"/>
            <w:noProof/>
          </w:rPr>
          <w:t>(</w:t>
        </w:r>
      </w:ins>
      <w:r w:rsidR="00C93B70" w:rsidRPr="00C93B70">
        <w:rPr>
          <w:b w:val="0"/>
          <w:i/>
          <w:noProof/>
        </w:rPr>
        <w:t>et al.</w:t>
      </w:r>
      <w:r w:rsidR="00C93B70" w:rsidRPr="00C93B70">
        <w:rPr>
          <w:b w:val="0"/>
          <w:noProof/>
        </w:rPr>
        <w:t>, 2016, p. 44)</w:t>
      </w:r>
      <w:ins w:id="1139" w:author="Leonardo Ribeiro" w:date="2019-06-03T21:18:00Z">
        <w:r w:rsidR="00C93B70">
          <w:fldChar w:fldCharType="end"/>
        </w:r>
      </w:ins>
    </w:p>
    <w:p w14:paraId="31F68E70" w14:textId="7C7012E8" w:rsidR="009B04C5" w:rsidRPr="009C1030" w:rsidRDefault="00773917" w:rsidP="00604FE2">
      <w:pPr>
        <w:pStyle w:val="Ttulo3"/>
        <w:rPr>
          <w:ins w:id="1140" w:author="Leonardo Ribeiro" w:date="2019-06-03T21:22:00Z"/>
          <w:rFonts w:eastAsia="Calibri"/>
          <w:rPrChange w:id="1141" w:author="Leonardo Ribeiro" w:date="2019-06-03T22:15:00Z">
            <w:rPr>
              <w:ins w:id="1142" w:author="Leonardo Ribeiro" w:date="2019-06-03T21:22:00Z"/>
              <w:rFonts w:eastAsia="Calibri"/>
              <w:lang w:val="en-US"/>
            </w:rPr>
          </w:rPrChange>
        </w:rPr>
      </w:pPr>
      <w:bookmarkStart w:id="1143" w:name="_Toc10492855"/>
      <w:ins w:id="1144" w:author="Leonardo Ribeiro" w:date="2019-06-03T21:00:00Z">
        <w:r w:rsidRPr="009C1030">
          <w:rPr>
            <w:rFonts w:eastAsia="Calibri"/>
          </w:rPr>
          <w:t>6</w:t>
        </w:r>
      </w:ins>
      <w:ins w:id="1145" w:author="Leonardo Ribeiro" w:date="2019-06-03T17:22:00Z">
        <w:r w:rsidR="008305CA" w:rsidRPr="009C1030">
          <w:rPr>
            <w:rFonts w:eastAsia="Calibri"/>
          </w:rPr>
          <w:t>.</w:t>
        </w:r>
      </w:ins>
      <w:ins w:id="1146" w:author="Leonardo Ribeiro" w:date="2019-06-03T21:06:00Z">
        <w:r w:rsidR="00DF1824" w:rsidRPr="009C1030">
          <w:rPr>
            <w:rFonts w:eastAsia="Calibri"/>
            <w:rPrChange w:id="1147" w:author="Leonardo Ribeiro" w:date="2019-06-03T22:15:00Z">
              <w:rPr>
                <w:rFonts w:eastAsia="Calibri"/>
                <w:lang w:val="en-US"/>
              </w:rPr>
            </w:rPrChange>
          </w:rPr>
          <w:t>4</w:t>
        </w:r>
      </w:ins>
      <w:ins w:id="1148" w:author="Leonardo Ribeiro" w:date="2019-06-03T17:22:00Z">
        <w:r w:rsidR="008305CA" w:rsidRPr="009C1030">
          <w:rPr>
            <w:rFonts w:eastAsia="Calibri"/>
          </w:rPr>
          <w:t>. Mutation</w:t>
        </w:r>
      </w:ins>
      <w:bookmarkEnd w:id="1143"/>
    </w:p>
    <w:p w14:paraId="72925945" w14:textId="4B477462" w:rsidR="00421B7F" w:rsidRDefault="002F668B" w:rsidP="00421B7F">
      <w:pPr>
        <w:pStyle w:val="Corpodetexto"/>
        <w:rPr>
          <w:ins w:id="1149" w:author="Leonardo Ribeiro" w:date="2019-06-03T21:25:00Z"/>
          <w:rFonts w:eastAsia="Calibri"/>
        </w:rPr>
      </w:pPr>
      <w:ins w:id="1150" w:author="Leonardo Ribeiro" w:date="2019-06-03T21:22:00Z">
        <w:r w:rsidRPr="002F668B">
          <w:rPr>
            <w:rFonts w:eastAsia="Calibri"/>
            <w:rPrChange w:id="1151" w:author="Leonardo Ribeiro" w:date="2019-06-03T21:22:00Z">
              <w:rPr>
                <w:rFonts w:eastAsia="Calibri"/>
                <w:lang w:val="en-US"/>
              </w:rPr>
            </w:rPrChange>
          </w:rPr>
          <w:t xml:space="preserve">Uma </w:t>
        </w:r>
        <w:r w:rsidRPr="002F668B">
          <w:rPr>
            <w:rFonts w:eastAsia="Calibri"/>
            <w:i/>
            <w:iCs/>
            <w:rPrChange w:id="1152" w:author="Leonardo Ribeiro" w:date="2019-06-03T21:22:00Z">
              <w:rPr>
                <w:rFonts w:eastAsia="Calibri"/>
                <w:i/>
                <w:iCs/>
                <w:lang w:val="en-US"/>
              </w:rPr>
            </w:rPrChange>
          </w:rPr>
          <w:t>mutation</w:t>
        </w:r>
        <w:r>
          <w:rPr>
            <w:rFonts w:eastAsia="Calibri"/>
          </w:rPr>
          <w:t xml:space="preserve"> (mutação) </w:t>
        </w:r>
      </w:ins>
      <w:ins w:id="1153" w:author="Leonardo Ribeiro" w:date="2019-06-03T21:23:00Z">
        <w:r>
          <w:rPr>
            <w:rFonts w:eastAsia="Calibri"/>
          </w:rPr>
          <w:t xml:space="preserve">é similar a uma </w:t>
        </w:r>
        <w:r>
          <w:rPr>
            <w:rFonts w:eastAsia="Calibri"/>
            <w:i/>
            <w:iCs/>
          </w:rPr>
          <w:t>query</w:t>
        </w:r>
        <w:r>
          <w:rPr>
            <w:rFonts w:eastAsia="Calibri"/>
          </w:rPr>
          <w:t xml:space="preserve">, </w:t>
        </w:r>
        <w:r w:rsidR="00807D0C">
          <w:rPr>
            <w:rFonts w:eastAsia="Calibri"/>
          </w:rPr>
          <w:t xml:space="preserve">mas no tempo de execução temos alguns efeitos colaterais responsáveis por fazer </w:t>
        </w:r>
        <w:r w:rsidR="000C471B">
          <w:rPr>
            <w:rFonts w:eastAsia="Calibri"/>
          </w:rPr>
          <w:t xml:space="preserve">mutações </w:t>
        </w:r>
      </w:ins>
      <w:ins w:id="1154" w:author="Leonardo Ribeiro" w:date="2019-06-03T21:24:00Z">
        <w:r w:rsidR="000C471B">
          <w:rPr>
            <w:rFonts w:eastAsia="Calibri"/>
          </w:rPr>
          <w:t>numa estrutura</w:t>
        </w:r>
      </w:ins>
      <w:ins w:id="1155" w:author="Leonardo Ribeiro" w:date="2019-06-03T21:23:00Z">
        <w:r w:rsidR="000C471B">
          <w:rPr>
            <w:rFonts w:eastAsia="Calibri"/>
          </w:rPr>
          <w:t xml:space="preserve"> dados, como solicitado no cliente. Essas mutaç</w:t>
        </w:r>
      </w:ins>
      <w:ins w:id="1156" w:author="Leonardo Ribeiro" w:date="2019-06-03T21:24:00Z">
        <w:r w:rsidR="000C471B">
          <w:rPr>
            <w:rFonts w:eastAsia="Calibri"/>
          </w:rPr>
          <w:t>ões podem ser</w:t>
        </w:r>
        <w:r w:rsidR="00EF2DF5">
          <w:rPr>
            <w:rFonts w:eastAsia="Calibri"/>
          </w:rPr>
          <w:t xml:space="preserve"> a criação de um novo item no banco de dados, a atualização dos dados dessa estrutura ou a exclusão desse item.</w:t>
        </w:r>
        <w:r w:rsidR="00F84D30">
          <w:rPr>
            <w:rFonts w:eastAsia="Calibri"/>
          </w:rPr>
          <w:t xml:space="preserve"> Essa m</w:t>
        </w:r>
      </w:ins>
      <w:ins w:id="1157" w:author="Leonardo Ribeiro" w:date="2019-06-03T21:25:00Z">
        <w:r w:rsidR="00F84D30">
          <w:rPr>
            <w:rFonts w:eastAsia="Calibri"/>
          </w:rPr>
          <w:t xml:space="preserve">utação é capaz de executar uma série de ações em paralelo, como é o caso de alteração de </w:t>
        </w:r>
      </w:ins>
      <w:ins w:id="1158" w:author="Leonardo Ribeiro" w:date="2019-06-03T21:28:00Z">
        <w:r w:rsidR="006B1CFC">
          <w:rPr>
            <w:rFonts w:eastAsia="Calibri"/>
          </w:rPr>
          <w:t>itens</w:t>
        </w:r>
      </w:ins>
      <w:ins w:id="1159" w:author="Leonardo Ribeiro" w:date="2019-06-03T21:25:00Z">
        <w:r w:rsidR="00F84D30">
          <w:rPr>
            <w:rFonts w:eastAsia="Calibri"/>
          </w:rPr>
          <w:t xml:space="preserve"> interligados através de uma chave-estrangeira num banco de dados relacional. </w:t>
        </w:r>
        <w:r w:rsidR="00F84D30">
          <w:rPr>
            <w:rFonts w:eastAsia="Calibri"/>
          </w:rPr>
          <w:fldChar w:fldCharType="begin" w:fldLock="1"/>
        </w:r>
      </w:ins>
      <w:r w:rsidR="004C6006">
        <w:rPr>
          <w:rFonts w:eastAsia="Calibri"/>
        </w:rPr>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uris":["http://www.mendeley.com/documents/?uuid=9659eb74-c750-4dde-94b3-20f5dab78b38"]}],"mendeley":{"formattedCitation":"(KAMBONA &lt;i&gt;et al.&lt;/i&gt;, 2016)","plainTextFormattedCitation":"(KAMBONA et al., 2016)","previouslyFormattedCitation":"(KAMBONA &lt;i&gt;et al.&lt;/i&gt;, 2016)"},"properties":{"noteIndex":0},"schema":"https://github.com/citation-style-language/schema/raw/master/csl-citation.json"}</w:instrText>
      </w:r>
      <w:r w:rsidR="00F84D30">
        <w:rPr>
          <w:rFonts w:eastAsia="Calibri"/>
        </w:rPr>
        <w:fldChar w:fldCharType="separate"/>
      </w:r>
      <w:r w:rsidR="00F84D30" w:rsidRPr="00F84D30">
        <w:rPr>
          <w:rFonts w:eastAsia="Calibri"/>
          <w:noProof/>
        </w:rPr>
        <w:t xml:space="preserve">(KAMBONA </w:t>
      </w:r>
      <w:r w:rsidR="00F84D30" w:rsidRPr="00F84D30">
        <w:rPr>
          <w:rFonts w:eastAsia="Calibri"/>
          <w:i/>
          <w:noProof/>
        </w:rPr>
        <w:t>et al.</w:t>
      </w:r>
      <w:r w:rsidR="00F84D30" w:rsidRPr="00F84D30">
        <w:rPr>
          <w:rFonts w:eastAsia="Calibri"/>
          <w:noProof/>
        </w:rPr>
        <w:t>, 2016)</w:t>
      </w:r>
      <w:ins w:id="1160" w:author="Leonardo Ribeiro" w:date="2019-06-03T21:25:00Z">
        <w:r w:rsidR="00F84D30">
          <w:rPr>
            <w:rFonts w:eastAsia="Calibri"/>
          </w:rPr>
          <w:fldChar w:fldCharType="end"/>
        </w:r>
      </w:ins>
    </w:p>
    <w:p w14:paraId="00DF1453" w14:textId="77777777" w:rsidR="00DE2BBD" w:rsidRDefault="00DE2BBD" w:rsidP="00DE2BBD">
      <w:pPr>
        <w:pStyle w:val="Corpodetexto"/>
        <w:keepNext/>
        <w:jc w:val="center"/>
        <w:rPr>
          <w:ins w:id="1161" w:author="Leonardo Ribeiro" w:date="2019-06-03T21:26:00Z"/>
        </w:rPr>
        <w:pPrChange w:id="1162" w:author="Leonardo Ribeiro" w:date="2019-06-03T21:26:00Z">
          <w:pPr>
            <w:pStyle w:val="Corpodetexto"/>
            <w:jc w:val="center"/>
          </w:pPr>
        </w:pPrChange>
      </w:pPr>
      <w:ins w:id="1163" w:author="Leonardo Ribeiro" w:date="2019-06-03T21:26:00Z">
        <w:r>
          <w:rPr>
            <w:noProof/>
          </w:rPr>
          <w:drawing>
            <wp:inline distT="0" distB="0" distL="0" distR="0" wp14:anchorId="4F3E8187" wp14:editId="3C45D288">
              <wp:extent cx="4362088" cy="1677726"/>
              <wp:effectExtent l="0" t="0" r="63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79736" cy="1684514"/>
                      </a:xfrm>
                      <a:prstGeom prst="rect">
                        <a:avLst/>
                      </a:prstGeom>
                    </pic:spPr>
                  </pic:pic>
                </a:graphicData>
              </a:graphic>
            </wp:inline>
          </w:drawing>
        </w:r>
      </w:ins>
    </w:p>
    <w:p w14:paraId="56943B1C" w14:textId="342EE082" w:rsidR="006D3EEB" w:rsidRDefault="00DE2BBD" w:rsidP="00DE2BBD">
      <w:pPr>
        <w:pStyle w:val="Legenda"/>
        <w:jc w:val="center"/>
        <w:rPr>
          <w:ins w:id="1164" w:author="Leonardo Ribeiro" w:date="2019-06-03T21:26:00Z"/>
        </w:rPr>
      </w:pPr>
      <w:bookmarkStart w:id="1165" w:name="_Toc10492756"/>
      <w:ins w:id="1166" w:author="Leonardo Ribeiro" w:date="2019-06-03T21:26:00Z">
        <w:r>
          <w:t xml:space="preserve">Figura </w:t>
        </w:r>
        <w:r>
          <w:fldChar w:fldCharType="begin"/>
        </w:r>
        <w:r>
          <w:instrText xml:space="preserve"> SEQ Figura \* ARABIC </w:instrText>
        </w:r>
      </w:ins>
      <w:r>
        <w:fldChar w:fldCharType="separate"/>
      </w:r>
      <w:ins w:id="1167" w:author="Leonardo Ribeiro" w:date="2019-06-03T21:33:00Z">
        <w:r w:rsidR="00DF4ABD">
          <w:rPr>
            <w:noProof/>
          </w:rPr>
          <w:t>7</w:t>
        </w:r>
      </w:ins>
      <w:ins w:id="1168" w:author="Leonardo Ribeiro" w:date="2019-06-03T21:26:00Z">
        <w:r>
          <w:fldChar w:fldCharType="end"/>
        </w:r>
        <w:r>
          <w:t xml:space="preserve"> - </w:t>
        </w:r>
        <w:r w:rsidRPr="00A96E95">
          <w:rPr>
            <w:i/>
            <w:iCs/>
            <w:rPrChange w:id="1169" w:author="Leonardo Ribeiro" w:date="2019-06-03T21:26:00Z">
              <w:rPr/>
            </w:rPrChange>
          </w:rPr>
          <w:t>Mutation</w:t>
        </w:r>
        <w:r>
          <w:t xml:space="preserve"> no GraphQL</w:t>
        </w:r>
        <w:bookmarkEnd w:id="1165"/>
      </w:ins>
    </w:p>
    <w:p w14:paraId="0B5A0761" w14:textId="6FD292E3" w:rsidR="009B04C5" w:rsidRDefault="00DE2BBD" w:rsidP="004E6769">
      <w:pPr>
        <w:pStyle w:val="Legenda"/>
        <w:jc w:val="center"/>
        <w:rPr>
          <w:ins w:id="1170" w:author="Leonardo Ribeiro" w:date="2019-06-03T22:41:00Z"/>
        </w:rPr>
      </w:pPr>
      <w:ins w:id="1171" w:author="Leonardo Ribeiro" w:date="2019-06-03T21:26:00Z">
        <w:r>
          <w:t xml:space="preserve">Fonte: </w:t>
        </w:r>
      </w:ins>
      <w:ins w:id="1172" w:author="Leonardo Ribeiro" w:date="2019-06-03T21:27:00Z">
        <w:r w:rsidR="004C6006">
          <w:fldChar w:fldCharType="begin" w:fldLock="1"/>
        </w:r>
      </w:ins>
      <w:r w:rsidR="00741F6B">
        <w:instrText>ADDIN CSL_CITATION {"citationItems":[{"id":"ITEM-1","itemData":{"DOI":"10.1145/2489798.2489802","ISBN":"978-1-78646-575-7","abstract":"JavaScript programs are highly event-driven, resulting in `asynchronous spaghetti' code that is di\u000ecult to maintain as the magnitude programs written in the language grows. To reduce the e ects of this callback hell, various concepts have been employed by a number of JavaScript libraries and frameworks. In this paper we investigate the expressive- ness of two such techniques, namely reactive extensions and promises. We have done this by means of a case study con- sisting of an online collaborative drawing editor. The editor supports advanced drawing features which we try to model using the aforementioned techniques. We then present a discussion on our overall experience in implementing the ap- plication using the two concepts. From this, we propose a roadmap of how to improve support of programming event- driven web applications in JavaScript.","author":[{"dropping-particle":"","family":"Kambona","given":"Kennedy","non-dropping-particle":"","parse-names":false,"suffix":""},{"dropping-particle":"","family":"Boix","given":"Elisa Gonzalez","non-dropping-particle":"","parse-names":false,"suffix":""},{"dropping-particle":"","family":"Meuter","given":"Wolfgang","non-dropping-particle":"De","parse-names":false,"suffix":""},{"dropping-particle":"","family":"Davis","given":"Cornelia","non-dropping-particle":"","parse-names":false,"suffix":""},{"dropping-particle":"","family":"Buna","given":"Samer","non-dropping-particle":"","parse-names":false,"suffix":""}],"container-title":"Proceedings of the Third International Workshop on RESTful Design","id":"ITEM-1","issue":"April","issued":{"date-parts":[["2016"]]},"number-of-pages":"3-10","title":"Learning GraphQL and Relay","type":"book"},"locator":"54","uris":["http://www.mendeley.com/documents/?uuid=9659eb74-c750-4dde-94b3-20f5dab78b38"]}],"mendeley":{"formattedCitation":"(KAMBONA &lt;i&gt;et al.&lt;/i&gt;, 2016, p. 54)","manualFormatting":"KAMBONA (et al., 2016, p. 54)","plainTextFormattedCitation":"(KAMBONA et al., 2016, p. 54)","previouslyFormattedCitation":"(KAMBONA &lt;i&gt;et al.&lt;/i&gt;, 2016, p. 54)"},"properties":{"noteIndex":0},"schema":"https://github.com/citation-style-language/schema/raw/master/csl-citation.json"}</w:instrText>
      </w:r>
      <w:r w:rsidR="004C6006">
        <w:fldChar w:fldCharType="separate"/>
      </w:r>
      <w:del w:id="1173" w:author="Leonardo Ribeiro" w:date="2019-06-03T21:27:00Z">
        <w:r w:rsidR="004C6006" w:rsidRPr="004C6006" w:rsidDel="004C6006">
          <w:rPr>
            <w:b w:val="0"/>
            <w:noProof/>
          </w:rPr>
          <w:delText>(</w:delText>
        </w:r>
      </w:del>
      <w:r w:rsidR="004C6006" w:rsidRPr="004C6006">
        <w:rPr>
          <w:b w:val="0"/>
          <w:noProof/>
        </w:rPr>
        <w:t xml:space="preserve">KAMBONA </w:t>
      </w:r>
      <w:ins w:id="1174" w:author="Leonardo Ribeiro" w:date="2019-06-03T21:27:00Z">
        <w:r w:rsidR="004C6006">
          <w:rPr>
            <w:b w:val="0"/>
            <w:noProof/>
          </w:rPr>
          <w:t>(</w:t>
        </w:r>
      </w:ins>
      <w:r w:rsidR="004C6006" w:rsidRPr="004C6006">
        <w:rPr>
          <w:b w:val="0"/>
          <w:i/>
          <w:noProof/>
        </w:rPr>
        <w:t>et al.</w:t>
      </w:r>
      <w:r w:rsidR="004C6006" w:rsidRPr="004C6006">
        <w:rPr>
          <w:b w:val="0"/>
          <w:noProof/>
        </w:rPr>
        <w:t>, 2016, p. 54)</w:t>
      </w:r>
      <w:ins w:id="1175" w:author="Leonardo Ribeiro" w:date="2019-06-03T21:27:00Z">
        <w:r w:rsidR="004C6006">
          <w:fldChar w:fldCharType="end"/>
        </w:r>
      </w:ins>
    </w:p>
    <w:p w14:paraId="7C5A0CB7" w14:textId="1F2C8390" w:rsidR="00FF02EE" w:rsidRDefault="00FF02EE" w:rsidP="004E6769">
      <w:pPr>
        <w:pStyle w:val="Legenda"/>
        <w:jc w:val="center"/>
        <w:rPr>
          <w:ins w:id="1176" w:author="Leonardo Ribeiro" w:date="2019-06-03T22:41:00Z"/>
        </w:rPr>
      </w:pPr>
    </w:p>
    <w:p w14:paraId="09BFEE14" w14:textId="77777777" w:rsidR="00FF02EE" w:rsidRPr="004E6769" w:rsidRDefault="00FF02EE" w:rsidP="004E6769">
      <w:pPr>
        <w:pStyle w:val="Legenda"/>
        <w:jc w:val="center"/>
        <w:rPr>
          <w:ins w:id="1177" w:author="Leonardo Ribeiro" w:date="2019-06-03T17:32:00Z"/>
          <w:rFonts w:eastAsia="Calibri"/>
        </w:rPr>
        <w:pPrChange w:id="1178" w:author="Leonardo Ribeiro" w:date="2019-06-03T22:12:00Z">
          <w:pPr>
            <w:pStyle w:val="Corpodetexto"/>
          </w:pPr>
        </w:pPrChange>
      </w:pPr>
    </w:p>
    <w:p w14:paraId="2DF464F0" w14:textId="281030F2" w:rsidR="00D220C3" w:rsidRPr="00091B9C" w:rsidDel="00A03588" w:rsidRDefault="00C43134" w:rsidP="00091B9C">
      <w:pPr>
        <w:pStyle w:val="Ttulo1"/>
        <w:rPr>
          <w:del w:id="1179" w:author="Leonardo Ribeiro" w:date="2019-06-03T20:19:00Z"/>
          <w:rFonts w:eastAsia="Calibri"/>
          <w:rPrChange w:id="1180" w:author="Leonardo Ribeiro" w:date="2019-06-03T22:11:00Z">
            <w:rPr>
              <w:del w:id="1181" w:author="Leonardo Ribeiro" w:date="2019-06-03T20:19:00Z"/>
              <w:rFonts w:eastAsia="Calibri"/>
              <w:lang w:eastAsia="en-US"/>
            </w:rPr>
          </w:rPrChange>
        </w:rPr>
        <w:pPrChange w:id="1182" w:author="Leonardo Ribeiro" w:date="2019-06-03T22:11:00Z">
          <w:pPr>
            <w:suppressAutoHyphens w:val="0"/>
            <w:spacing w:line="240" w:lineRule="auto"/>
            <w:ind w:firstLine="0"/>
          </w:pPr>
        </w:pPrChange>
      </w:pPr>
      <w:bookmarkStart w:id="1183" w:name="_Toc10492856"/>
      <w:ins w:id="1184" w:author="Leonardo Ribeiro" w:date="2019-06-03T22:17:00Z">
        <w:r>
          <w:rPr>
            <w:rFonts w:eastAsia="Calibri"/>
          </w:rPr>
          <w:t>CONCLUSÃO</w:t>
        </w:r>
      </w:ins>
      <w:bookmarkEnd w:id="1183"/>
      <w:ins w:id="1185" w:author="Leonardo Ribeiro" w:date="2019-06-03T22:51:00Z">
        <w:r w:rsidR="000B7C7C">
          <w:rPr>
            <w:rFonts w:eastAsia="Calibri"/>
          </w:rPr>
          <w:t xml:space="preserve"> PARCIAL</w:t>
        </w:r>
      </w:ins>
      <w:bookmarkStart w:id="1186" w:name="_GoBack"/>
      <w:bookmarkEnd w:id="1186"/>
    </w:p>
    <w:p w14:paraId="5095EE7B" w14:textId="06DDDCC5" w:rsidR="00846BDA" w:rsidRPr="00091B9C" w:rsidDel="00091B9C" w:rsidRDefault="00846BDA" w:rsidP="00091B9C">
      <w:pPr>
        <w:pStyle w:val="Ttulo1"/>
        <w:rPr>
          <w:del w:id="1187" w:author="Leonardo Ribeiro" w:date="2019-06-03T22:10:00Z"/>
          <w:rFonts w:eastAsia="Calibri"/>
          <w:rPrChange w:id="1188" w:author="Leonardo Ribeiro" w:date="2019-06-03T22:11:00Z">
            <w:rPr>
              <w:del w:id="1189" w:author="Leonardo Ribeiro" w:date="2019-06-03T22:10:00Z"/>
              <w:rFonts w:eastAsia="Calibri"/>
              <w:lang w:eastAsia="en-US"/>
            </w:rPr>
          </w:rPrChange>
        </w:rPr>
        <w:pPrChange w:id="1190" w:author="Leonardo Ribeiro" w:date="2019-06-03T22:11:00Z">
          <w:pPr>
            <w:pStyle w:val="Ttulo1"/>
          </w:pPr>
        </w:pPrChange>
      </w:pPr>
      <w:del w:id="1191" w:author="Leonardo Ribeiro" w:date="2019-06-03T22:10:00Z">
        <w:r w:rsidRPr="00091B9C" w:rsidDel="00091B9C">
          <w:rPr>
            <w:rFonts w:eastAsia="Calibri"/>
            <w:rPrChange w:id="1192" w:author="Leonardo Ribeiro" w:date="2019-06-03T22:11:00Z">
              <w:rPr>
                <w:rFonts w:eastAsia="Calibri"/>
                <w:color w:val="auto"/>
                <w:lang w:eastAsia="en-US"/>
              </w:rPr>
            </w:rPrChange>
          </w:rPr>
          <w:delText xml:space="preserve">5. </w:delText>
        </w:r>
        <w:r w:rsidR="00E15B70" w:rsidRPr="00091B9C" w:rsidDel="00091B9C">
          <w:rPr>
            <w:rFonts w:eastAsia="Calibri"/>
            <w:rPrChange w:id="1193" w:author="Leonardo Ribeiro" w:date="2019-06-03T22:11:00Z">
              <w:rPr>
                <w:rFonts w:eastAsia="Calibri"/>
                <w:color w:val="FF0000"/>
                <w:lang w:eastAsia="en-US"/>
              </w:rPr>
            </w:rPrChange>
          </w:rPr>
          <w:delText>Estudo de caso</w:delText>
        </w:r>
      </w:del>
    </w:p>
    <w:p w14:paraId="22EABAEE" w14:textId="62B8D3B1" w:rsidR="00846BDA" w:rsidRPr="00091B9C" w:rsidDel="00091B9C" w:rsidRDefault="00846BDA" w:rsidP="00091B9C">
      <w:pPr>
        <w:pStyle w:val="Ttulo1"/>
        <w:rPr>
          <w:del w:id="1194" w:author="Leonardo Ribeiro" w:date="2019-06-03T22:10:00Z"/>
          <w:rFonts w:eastAsia="Calibri"/>
          <w:rPrChange w:id="1195" w:author="Leonardo Ribeiro" w:date="2019-06-03T22:11:00Z">
            <w:rPr>
              <w:del w:id="1196" w:author="Leonardo Ribeiro" w:date="2019-06-03T22:10:00Z"/>
              <w:rFonts w:ascii="Verdana" w:eastAsia="Calibri" w:hAnsi="Verdana" w:cs="Times New Roman"/>
              <w:color w:val="FF0000"/>
              <w:sz w:val="20"/>
              <w:szCs w:val="20"/>
              <w:lang w:eastAsia="en-US"/>
            </w:rPr>
          </w:rPrChange>
        </w:rPr>
        <w:pPrChange w:id="1197" w:author="Leonardo Ribeiro" w:date="2019-06-03T22:11:00Z">
          <w:pPr>
            <w:suppressAutoHyphens w:val="0"/>
          </w:pPr>
        </w:pPrChange>
      </w:pPr>
      <w:del w:id="1198" w:author="Leonardo Ribeiro" w:date="2019-06-03T22:10:00Z">
        <w:r w:rsidRPr="00091B9C" w:rsidDel="00091B9C">
          <w:rPr>
            <w:rFonts w:eastAsia="Calibri"/>
            <w:rPrChange w:id="1199" w:author="Leonardo Ribeiro" w:date="2019-06-03T22:11:00Z">
              <w:rPr>
                <w:rFonts w:ascii="Verdana" w:eastAsia="Calibri" w:hAnsi="Verdana" w:cs="Times New Roman"/>
                <w:color w:val="FF0000"/>
                <w:sz w:val="20"/>
                <w:szCs w:val="20"/>
                <w:lang w:eastAsia="en-US"/>
              </w:rPr>
            </w:rPrChange>
          </w:rPr>
          <w:delText>Escrever bem pode ser um dom para poetas e literatos, mas a maioria de nós está apta para escrever um simples artigo, um resumo, uma redação tosca das próprias ideias, sem mexer com literatura nem com grandes emoções humanas.</w:delText>
        </w:r>
      </w:del>
    </w:p>
    <w:p w14:paraId="17753EFA" w14:textId="679E209D" w:rsidR="009C1FDE" w:rsidRPr="00091B9C" w:rsidDel="00091B9C" w:rsidRDefault="009C1FDE" w:rsidP="00091B9C">
      <w:pPr>
        <w:pStyle w:val="Ttulo1"/>
        <w:rPr>
          <w:del w:id="1200" w:author="Leonardo Ribeiro" w:date="2019-06-03T22:10:00Z"/>
          <w:rFonts w:eastAsia="Calibri"/>
          <w:rPrChange w:id="1201" w:author="Leonardo Ribeiro" w:date="2019-06-03T22:11:00Z">
            <w:rPr>
              <w:del w:id="1202" w:author="Leonardo Ribeiro" w:date="2019-06-03T22:10:00Z"/>
              <w:rFonts w:ascii="Verdana" w:eastAsia="Calibri" w:hAnsi="Verdana" w:cs="Times New Roman"/>
              <w:color w:val="FF0000"/>
              <w:sz w:val="20"/>
              <w:szCs w:val="20"/>
              <w:lang w:eastAsia="en-US"/>
            </w:rPr>
          </w:rPrChange>
        </w:rPr>
        <w:pPrChange w:id="1203" w:author="Leonardo Ribeiro" w:date="2019-06-03T22:11:00Z">
          <w:pPr>
            <w:suppressAutoHyphens w:val="0"/>
          </w:pPr>
        </w:pPrChange>
      </w:pPr>
    </w:p>
    <w:p w14:paraId="6A184D96" w14:textId="7DBCEE4D" w:rsidR="009C1FDE" w:rsidRPr="00091B9C" w:rsidDel="00091B9C" w:rsidRDefault="009C1FDE" w:rsidP="00091B9C">
      <w:pPr>
        <w:pStyle w:val="Ttulo1"/>
        <w:rPr>
          <w:del w:id="1204" w:author="Leonardo Ribeiro" w:date="2019-06-03T22:10:00Z"/>
          <w:rFonts w:eastAsia="Calibri"/>
          <w:rPrChange w:id="1205" w:author="Leonardo Ribeiro" w:date="2019-06-03T22:11:00Z">
            <w:rPr>
              <w:del w:id="1206" w:author="Leonardo Ribeiro" w:date="2019-06-03T22:10:00Z"/>
              <w:rFonts w:eastAsia="Calibri"/>
              <w:lang w:eastAsia="en-US"/>
            </w:rPr>
          </w:rPrChange>
        </w:rPr>
        <w:pPrChange w:id="1207" w:author="Leonardo Ribeiro" w:date="2019-06-03T22:11:00Z">
          <w:pPr>
            <w:pStyle w:val="Ttulo1"/>
          </w:pPr>
        </w:pPrChange>
      </w:pPr>
      <w:del w:id="1208" w:author="Leonardo Ribeiro" w:date="2019-06-03T22:10:00Z">
        <w:r w:rsidRPr="00091B9C" w:rsidDel="00091B9C">
          <w:rPr>
            <w:rFonts w:eastAsia="Calibri"/>
            <w:rPrChange w:id="1209" w:author="Leonardo Ribeiro" w:date="2019-06-03T22:11:00Z">
              <w:rPr>
                <w:rFonts w:eastAsia="Calibri"/>
                <w:color w:val="auto"/>
                <w:lang w:eastAsia="en-US"/>
              </w:rPr>
            </w:rPrChange>
          </w:rPr>
          <w:delText xml:space="preserve">6. </w:delText>
        </w:r>
        <w:r w:rsidRPr="00091B9C" w:rsidDel="00091B9C">
          <w:rPr>
            <w:rFonts w:eastAsia="Calibri"/>
            <w:rPrChange w:id="1210" w:author="Leonardo Ribeiro" w:date="2019-06-03T22:11:00Z">
              <w:rPr>
                <w:rFonts w:eastAsia="Calibri"/>
                <w:color w:val="FF0000"/>
                <w:lang w:eastAsia="en-US"/>
              </w:rPr>
            </w:rPrChange>
          </w:rPr>
          <w:delText>Resultados de estudo de caso</w:delText>
        </w:r>
      </w:del>
    </w:p>
    <w:p w14:paraId="4165689B" w14:textId="335596EC" w:rsidR="009C1FDE" w:rsidRPr="00091B9C" w:rsidDel="00091B9C" w:rsidRDefault="009C1FDE" w:rsidP="00091B9C">
      <w:pPr>
        <w:pStyle w:val="Ttulo1"/>
        <w:rPr>
          <w:del w:id="1211" w:author="Leonardo Ribeiro" w:date="2019-06-03T22:10:00Z"/>
          <w:rFonts w:eastAsia="Calibri"/>
          <w:rPrChange w:id="1212" w:author="Leonardo Ribeiro" w:date="2019-06-03T22:11:00Z">
            <w:rPr>
              <w:del w:id="1213" w:author="Leonardo Ribeiro" w:date="2019-06-03T22:10:00Z"/>
              <w:rFonts w:ascii="Verdana" w:eastAsia="Calibri" w:hAnsi="Verdana" w:cs="Times New Roman"/>
              <w:color w:val="FF0000"/>
              <w:sz w:val="20"/>
              <w:szCs w:val="20"/>
              <w:lang w:eastAsia="en-US"/>
            </w:rPr>
          </w:rPrChange>
        </w:rPr>
        <w:pPrChange w:id="1214" w:author="Leonardo Ribeiro" w:date="2019-06-03T22:11:00Z">
          <w:pPr>
            <w:suppressAutoHyphens w:val="0"/>
          </w:pPr>
        </w:pPrChange>
      </w:pPr>
      <w:del w:id="1215" w:author="Leonardo Ribeiro" w:date="2019-06-03T22:10:00Z">
        <w:r w:rsidRPr="00091B9C" w:rsidDel="00091B9C">
          <w:rPr>
            <w:rFonts w:eastAsia="Calibri"/>
            <w:rPrChange w:id="1216" w:author="Leonardo Ribeiro" w:date="2019-06-03T22:11:00Z">
              <w:rPr>
                <w:rFonts w:ascii="Verdana" w:eastAsia="Calibri" w:hAnsi="Verdana" w:cs="Times New Roman"/>
                <w:color w:val="FF0000"/>
                <w:sz w:val="20"/>
                <w:szCs w:val="20"/>
                <w:lang w:eastAsia="en-US"/>
              </w:rPr>
            </w:rPrChange>
          </w:rPr>
          <w:delText>Escrever bem pode ser um dom para poetas e literatos, mas a maioria de nós está apta para escrever um simples artigo, um resumo, uma redação tosca das próprias ideias, sem mexer com literatura nem com grandes emoções humanas.</w:delText>
        </w:r>
      </w:del>
    </w:p>
    <w:p w14:paraId="293ED258" w14:textId="758BA370" w:rsidR="009C1FDE" w:rsidRPr="00091B9C" w:rsidDel="00091B9C" w:rsidRDefault="009C1FDE" w:rsidP="00091B9C">
      <w:pPr>
        <w:pStyle w:val="Ttulo1"/>
        <w:rPr>
          <w:del w:id="1217" w:author="Leonardo Ribeiro" w:date="2019-06-03T22:10:00Z"/>
          <w:rFonts w:eastAsia="Calibri"/>
          <w:rPrChange w:id="1218" w:author="Leonardo Ribeiro" w:date="2019-06-03T22:11:00Z">
            <w:rPr>
              <w:del w:id="1219" w:author="Leonardo Ribeiro" w:date="2019-06-03T22:10:00Z"/>
              <w:rFonts w:ascii="Verdana" w:eastAsia="Calibri" w:hAnsi="Verdana" w:cs="Times New Roman"/>
              <w:color w:val="FF0000"/>
              <w:sz w:val="20"/>
              <w:szCs w:val="20"/>
              <w:lang w:eastAsia="en-US"/>
            </w:rPr>
          </w:rPrChange>
        </w:rPr>
        <w:pPrChange w:id="1220" w:author="Leonardo Ribeiro" w:date="2019-06-03T22:11:00Z">
          <w:pPr>
            <w:suppressAutoHyphens w:val="0"/>
          </w:pPr>
        </w:pPrChange>
      </w:pPr>
    </w:p>
    <w:p w14:paraId="4424BDE6" w14:textId="0909F960" w:rsidR="00846BDA" w:rsidRPr="00091B9C" w:rsidDel="00091B9C" w:rsidRDefault="00846BDA" w:rsidP="00091B9C">
      <w:pPr>
        <w:pStyle w:val="Ttulo1"/>
        <w:rPr>
          <w:del w:id="1221" w:author="Leonardo Ribeiro" w:date="2019-06-03T22:10:00Z"/>
          <w:rFonts w:eastAsia="Calibri"/>
          <w:rPrChange w:id="1222" w:author="Leonardo Ribeiro" w:date="2019-06-03T22:11:00Z">
            <w:rPr>
              <w:del w:id="1223" w:author="Leonardo Ribeiro" w:date="2019-06-03T22:10:00Z"/>
              <w:rFonts w:ascii="Verdana" w:eastAsia="Calibri" w:hAnsi="Verdana" w:cs="Times New Roman"/>
              <w:color w:val="000000" w:themeColor="text1"/>
              <w:sz w:val="20"/>
              <w:szCs w:val="20"/>
              <w:lang w:eastAsia="en-US"/>
            </w:rPr>
          </w:rPrChange>
        </w:rPr>
        <w:pPrChange w:id="1224" w:author="Leonardo Ribeiro" w:date="2019-06-03T22:11:00Z">
          <w:pPr>
            <w:suppressAutoHyphens w:val="0"/>
            <w:spacing w:line="240" w:lineRule="auto"/>
            <w:ind w:firstLine="0"/>
          </w:pPr>
        </w:pPrChange>
      </w:pPr>
    </w:p>
    <w:p w14:paraId="64712655" w14:textId="7AD519C1" w:rsidR="00EA3AC8" w:rsidRPr="00091B9C" w:rsidRDefault="00EA3AC8" w:rsidP="00091B9C">
      <w:pPr>
        <w:pStyle w:val="Ttulo1"/>
        <w:rPr>
          <w:rFonts w:eastAsia="Calibri"/>
          <w:rPrChange w:id="1225" w:author="Leonardo Ribeiro" w:date="2019-06-03T22:11:00Z">
            <w:rPr>
              <w:rFonts w:eastAsia="Calibri"/>
              <w:lang w:eastAsia="en-US"/>
            </w:rPr>
          </w:rPrChange>
        </w:rPr>
      </w:pPr>
      <w:del w:id="1226" w:author="Leonardo Ribeiro" w:date="2019-06-03T22:17:00Z">
        <w:r w:rsidRPr="00091B9C" w:rsidDel="00C43134">
          <w:rPr>
            <w:rFonts w:eastAsia="Calibri"/>
            <w:rPrChange w:id="1227" w:author="Leonardo Ribeiro" w:date="2019-06-03T22:11:00Z">
              <w:rPr>
                <w:rFonts w:eastAsia="Calibri"/>
                <w:lang w:eastAsia="en-US"/>
              </w:rPr>
            </w:rPrChange>
          </w:rPr>
          <w:delText>C</w:delText>
        </w:r>
      </w:del>
      <w:del w:id="1228" w:author="Leonardo Ribeiro" w:date="2019-06-03T22:11:00Z">
        <w:r w:rsidRPr="00091B9C" w:rsidDel="00091B9C">
          <w:rPr>
            <w:rFonts w:eastAsia="Calibri"/>
            <w:rPrChange w:id="1229" w:author="Leonardo Ribeiro" w:date="2019-06-03T22:11:00Z">
              <w:rPr>
                <w:rFonts w:eastAsia="Calibri"/>
                <w:lang w:eastAsia="en-US"/>
              </w:rPr>
            </w:rPrChange>
          </w:rPr>
          <w:delText>ONCLUSÃO / RECOMENDAÇÕES</w:delText>
        </w:r>
      </w:del>
    </w:p>
    <w:p w14:paraId="4C4D8AA0" w14:textId="202BAB0F" w:rsidR="003917A9" w:rsidRDefault="00242C10" w:rsidP="003917A9">
      <w:pPr>
        <w:rPr>
          <w:ins w:id="1230" w:author="Leonardo Ribeiro" w:date="2019-06-03T22:28:00Z"/>
          <w:lang w:eastAsia="pt-BR"/>
        </w:rPr>
      </w:pPr>
      <w:ins w:id="1231" w:author="Leonardo Ribeiro" w:date="2019-06-03T22:11:00Z">
        <w:r>
          <w:rPr>
            <w:lang w:eastAsia="pt-BR"/>
          </w:rPr>
          <w:t xml:space="preserve">Até o presente momento, foi possível ser aprimorado o conhecimento do autor no tópico abordado no presente trabalho, considerando que o mesmo </w:t>
        </w:r>
        <w:r w:rsidR="004A3E16">
          <w:rPr>
            <w:lang w:eastAsia="pt-BR"/>
          </w:rPr>
          <w:t>tinha apenas conhecimento superficial</w:t>
        </w:r>
      </w:ins>
      <w:ins w:id="1232" w:author="Leonardo Ribeiro" w:date="2019-06-03T22:12:00Z">
        <w:r w:rsidR="004A3E16">
          <w:rPr>
            <w:lang w:eastAsia="pt-BR"/>
          </w:rPr>
          <w:t xml:space="preserve"> e havia utilizado a tecnologia em apenas algumas ocasiões.</w:t>
        </w:r>
      </w:ins>
      <w:ins w:id="1233" w:author="Leonardo Ribeiro" w:date="2019-06-03T22:22:00Z">
        <w:r w:rsidR="003917A9">
          <w:rPr>
            <w:lang w:eastAsia="pt-BR"/>
          </w:rPr>
          <w:t xml:space="preserve"> Num ponto de vista pessoal, </w:t>
        </w:r>
        <w:r w:rsidR="001C12E6">
          <w:rPr>
            <w:lang w:eastAsia="pt-BR"/>
          </w:rPr>
          <w:t xml:space="preserve">GraphQL </w:t>
        </w:r>
      </w:ins>
      <w:ins w:id="1234" w:author="Leonardo Ribeiro" w:date="2019-06-03T22:26:00Z">
        <w:r w:rsidR="00835516">
          <w:rPr>
            <w:lang w:eastAsia="pt-BR"/>
          </w:rPr>
          <w:t>dá a sensação d</w:t>
        </w:r>
      </w:ins>
      <w:ins w:id="1235" w:author="Leonardo Ribeiro" w:date="2019-06-03T22:27:00Z">
        <w:r w:rsidR="00835516">
          <w:rPr>
            <w:lang w:eastAsia="pt-BR"/>
          </w:rPr>
          <w:t xml:space="preserve">e ser mais amigável para o desenvolvedor, afinal quando se escreve uma </w:t>
        </w:r>
        <w:r w:rsidR="00835516">
          <w:rPr>
            <w:i/>
            <w:iCs/>
            <w:lang w:eastAsia="pt-BR"/>
          </w:rPr>
          <w:t>query</w:t>
        </w:r>
        <w:r w:rsidR="00835516">
          <w:rPr>
            <w:lang w:eastAsia="pt-BR"/>
          </w:rPr>
          <w:t xml:space="preserve"> é como se </w:t>
        </w:r>
        <w:r w:rsidR="00732B54">
          <w:rPr>
            <w:lang w:eastAsia="pt-BR"/>
          </w:rPr>
          <w:t>tivesse conversando com a máquina de uma forma mais inteligível.</w:t>
        </w:r>
      </w:ins>
    </w:p>
    <w:p w14:paraId="1C2180F6" w14:textId="2E765840" w:rsidR="005C7CC7" w:rsidRPr="005C7CC7" w:rsidRDefault="00F333C2" w:rsidP="00A0673D">
      <w:pPr>
        <w:rPr>
          <w:ins w:id="1236" w:author="Leonardo Ribeiro" w:date="2019-05-26T17:53:00Z"/>
          <w:lang w:eastAsia="pt-BR"/>
        </w:rPr>
        <w:pPrChange w:id="1237" w:author="Leonardo Ribeiro" w:date="2019-06-03T22:31:00Z">
          <w:pPr>
            <w:numPr>
              <w:numId w:val="36"/>
            </w:numPr>
            <w:tabs>
              <w:tab w:val="num" w:pos="720"/>
            </w:tabs>
            <w:suppressAutoHyphens w:val="0"/>
            <w:spacing w:before="100" w:beforeAutospacing="1" w:after="100" w:afterAutospacing="1" w:line="240" w:lineRule="auto"/>
            <w:ind w:left="720" w:hanging="360"/>
            <w:jc w:val="left"/>
          </w:pPr>
        </w:pPrChange>
      </w:pPr>
      <w:ins w:id="1238" w:author="Leonardo Ribeiro" w:date="2019-06-03T22:29:00Z">
        <w:r>
          <w:rPr>
            <w:lang w:eastAsia="pt-BR"/>
          </w:rPr>
          <w:t>Atualmente, várias companhias já estão utilizando GraphQL, entre elas</w:t>
        </w:r>
        <w:r w:rsidR="001F77A4">
          <w:rPr>
            <w:lang w:eastAsia="pt-BR"/>
          </w:rPr>
          <w:t>, gigantes como o próprio Facebook (criador da tecnologia), Atlas</w:t>
        </w:r>
      </w:ins>
      <w:ins w:id="1239" w:author="Leonardo Ribeiro" w:date="2019-06-03T22:30:00Z">
        <w:r w:rsidR="001F77A4">
          <w:rPr>
            <w:lang w:eastAsia="pt-BR"/>
          </w:rPr>
          <w:t xml:space="preserve">sian, GetNinjas, </w:t>
        </w:r>
        <w:r w:rsidR="00C11522">
          <w:rPr>
            <w:lang w:eastAsia="pt-BR"/>
          </w:rPr>
          <w:t xml:space="preserve">Coursera, GitHub, PayPal, Pinterest, Product Hunt, </w:t>
        </w:r>
        <w:r w:rsidR="00A0673D">
          <w:rPr>
            <w:lang w:eastAsia="pt-BR"/>
          </w:rPr>
          <w:t xml:space="preserve">Twitter, Yelp, entre outras. </w:t>
        </w:r>
      </w:ins>
      <w:ins w:id="1240" w:author="Leonardo Ribeiro" w:date="2019-06-03T22:31:00Z">
        <w:r w:rsidR="00A0673D">
          <w:rPr>
            <w:lang w:eastAsia="pt-BR"/>
          </w:rPr>
          <w:fldChar w:fldCharType="begin" w:fldLock="1"/>
        </w:r>
      </w:ins>
      <w:r w:rsidR="00895505">
        <w:rPr>
          <w:lang w:eastAsia="pt-BR"/>
        </w:rPr>
        <w:instrText>ADDIN CSL_CITATION {"citationItems":[{"id":"ITEM-1","itemData":{"URL":"https://graphql.org/learn/schema/","author":[{"dropping-particle":"","family":"Team","given":"Facebook","non-dropping-particle":"","parse-names":false,"suffix":""}],"id":"ITEM-1","issued":{"date-parts":[["2016"]]},"title":"GraphQL Documentation","type":"webpage"},"uris":["http://www.mendeley.com/documents/?uuid=2ba91342-bf2d-4a5d-aea1-83a77c0e0ba0"]}],"mendeley":{"formattedCitation":"(TEAM, 2016)","plainTextFormattedCitation":"(TEAM, 2016)","previouslyFormattedCitation":"(TEAM, 2016)"},"properties":{"noteIndex":0},"schema":"https://github.com/citation-style-language/schema/raw/master/csl-citation.json"}</w:instrText>
      </w:r>
      <w:r w:rsidR="00A0673D">
        <w:rPr>
          <w:lang w:eastAsia="pt-BR"/>
        </w:rPr>
        <w:fldChar w:fldCharType="separate"/>
      </w:r>
      <w:r w:rsidR="00A0673D" w:rsidRPr="00A0673D">
        <w:rPr>
          <w:noProof/>
          <w:lang w:eastAsia="pt-BR"/>
        </w:rPr>
        <w:t>(TEAM, 2016)</w:t>
      </w:r>
      <w:ins w:id="1241" w:author="Leonardo Ribeiro" w:date="2019-06-03T22:31:00Z">
        <w:r w:rsidR="00A0673D">
          <w:rPr>
            <w:lang w:eastAsia="pt-BR"/>
          </w:rPr>
          <w:fldChar w:fldCharType="end"/>
        </w:r>
      </w:ins>
    </w:p>
    <w:p w14:paraId="4920E726" w14:textId="2B1B95BE" w:rsidR="005C7CC7" w:rsidRPr="005C7CC7" w:rsidRDefault="0079681C">
      <w:pPr>
        <w:rPr>
          <w:ins w:id="1242" w:author="Leonardo Ribeiro" w:date="2019-05-26T17:53:00Z"/>
          <w:lang w:eastAsia="pt-BR"/>
        </w:rPr>
        <w:pPrChange w:id="1243" w:author="Leonardo Ribeiro" w:date="2019-05-26T17:53:00Z">
          <w:pPr>
            <w:numPr>
              <w:ilvl w:val="1"/>
              <w:numId w:val="36"/>
            </w:numPr>
            <w:tabs>
              <w:tab w:val="num" w:pos="1440"/>
            </w:tabs>
            <w:suppressAutoHyphens w:val="0"/>
            <w:spacing w:before="100" w:beforeAutospacing="1" w:after="100" w:afterAutospacing="1" w:line="240" w:lineRule="auto"/>
            <w:ind w:left="1440" w:hanging="360"/>
            <w:jc w:val="left"/>
          </w:pPr>
        </w:pPrChange>
      </w:pPr>
      <w:ins w:id="1244" w:author="Leonardo Ribeiro" w:date="2019-06-03T22:31:00Z">
        <w:r>
          <w:rPr>
            <w:lang w:eastAsia="pt-BR"/>
          </w:rPr>
          <w:t>Embora muitas empresas es</w:t>
        </w:r>
      </w:ins>
      <w:ins w:id="1245" w:author="Leonardo Ribeiro" w:date="2019-06-03T22:32:00Z">
        <w:r>
          <w:rPr>
            <w:lang w:eastAsia="pt-BR"/>
          </w:rPr>
          <w:t>tejam utilizando a tecnologia, não significa que todos devem utilizar agora</w:t>
        </w:r>
        <w:r w:rsidR="00483108">
          <w:rPr>
            <w:lang w:eastAsia="pt-BR"/>
          </w:rPr>
          <w:t xml:space="preserve">, pois REST e SOAP ainda são as alternativas de </w:t>
        </w:r>
        <w:r w:rsidR="00483108">
          <w:rPr>
            <w:i/>
            <w:iCs/>
            <w:lang w:eastAsia="pt-BR"/>
          </w:rPr>
          <w:t xml:space="preserve">web </w:t>
        </w:r>
        <w:r w:rsidR="00483108">
          <w:rPr>
            <w:i/>
            <w:iCs/>
          </w:rPr>
          <w:t xml:space="preserve">services </w:t>
        </w:r>
        <w:r w:rsidR="00483108">
          <w:t>mais utilizadas do mundo</w:t>
        </w:r>
        <w:r w:rsidR="0047637D">
          <w:t xml:space="preserve"> e continuarão assim por um bom tempo. E para quem está começand</w:t>
        </w:r>
      </w:ins>
      <w:ins w:id="1246" w:author="Leonardo Ribeiro" w:date="2019-06-03T22:33:00Z">
        <w:r w:rsidR="0047637D">
          <w:t>o é possível utilizar essas arquiteturas em conjunto</w:t>
        </w:r>
        <w:r w:rsidR="0079406D">
          <w:t xml:space="preserve">, e caso haja interesse, realizar a migração de </w:t>
        </w:r>
      </w:ins>
      <w:ins w:id="1247" w:author="Leonardo Ribeiro" w:date="2019-06-03T22:35:00Z">
        <w:r w:rsidR="00895505">
          <w:t xml:space="preserve">forma incremental, caso haja vantagem para o negócio. </w:t>
        </w:r>
        <w:r w:rsidR="00895505">
          <w:fldChar w:fldCharType="begin" w:fldLock="1"/>
        </w:r>
      </w:ins>
      <w:r w:rsidR="003878B7">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895505">
        <w:fldChar w:fldCharType="separate"/>
      </w:r>
      <w:r w:rsidR="00895505" w:rsidRPr="00895505">
        <w:rPr>
          <w:noProof/>
        </w:rPr>
        <w:t>(BRITO; MOMBACH; VALENTE, 2019)</w:t>
      </w:r>
      <w:ins w:id="1248" w:author="Leonardo Ribeiro" w:date="2019-06-03T22:35:00Z">
        <w:r w:rsidR="00895505">
          <w:fldChar w:fldCharType="end"/>
        </w:r>
      </w:ins>
    </w:p>
    <w:p w14:paraId="64712656" w14:textId="20A02194" w:rsidR="00EA3AC8" w:rsidRPr="00EB719C" w:rsidDel="005C7CC7" w:rsidRDefault="00EA3AC8" w:rsidP="00A9586E">
      <w:pPr>
        <w:suppressAutoHyphens w:val="0"/>
        <w:rPr>
          <w:del w:id="1249" w:author="Leonardo Ribeiro" w:date="2019-05-26T17:53:00Z"/>
          <w:rFonts w:ascii="Verdana" w:eastAsia="Calibri" w:hAnsi="Verdana" w:cs="Times New Roman"/>
          <w:color w:val="FF0000"/>
          <w:sz w:val="20"/>
          <w:szCs w:val="20"/>
          <w:lang w:eastAsia="en-US"/>
        </w:rPr>
      </w:pPr>
      <w:del w:id="1250" w:author="Leonardo Ribeiro" w:date="2019-05-26T17:53:00Z">
        <w:r w:rsidRPr="00EB719C" w:rsidDel="005C7CC7">
          <w:rPr>
            <w:rFonts w:ascii="Verdana" w:eastAsia="Calibri" w:hAnsi="Verdana" w:cs="Times New Roman"/>
            <w:color w:val="FF0000"/>
            <w:sz w:val="20"/>
            <w:szCs w:val="20"/>
            <w:lang w:eastAsia="en-US"/>
          </w:rPr>
          <w:delText xml:space="preserve">Escrever bem pode ser um dom para poetas e literatos, mas a maioria de nós está apta para escrever um simples artigo, um resumo, uma redação tosca das próprias </w:delText>
        </w:r>
        <w:r w:rsidR="003D3722" w:rsidDel="005C7CC7">
          <w:rPr>
            <w:rFonts w:ascii="Verdana" w:eastAsia="Calibri" w:hAnsi="Verdana" w:cs="Times New Roman"/>
            <w:color w:val="FF0000"/>
            <w:sz w:val="20"/>
            <w:szCs w:val="20"/>
            <w:lang w:eastAsia="en-US"/>
          </w:rPr>
          <w:delText>ideia</w:delText>
        </w:r>
        <w:r w:rsidRPr="00EB719C" w:rsidDel="005C7CC7">
          <w:rPr>
            <w:rFonts w:ascii="Verdana" w:eastAsia="Calibri" w:hAnsi="Verdana" w:cs="Times New Roman"/>
            <w:color w:val="FF0000"/>
            <w:sz w:val="20"/>
            <w:szCs w:val="20"/>
            <w:lang w:eastAsia="en-US"/>
          </w:rPr>
          <w:delText>s, sem mexer com literatura nem com grandes emoções humanas.</w:delText>
        </w:r>
      </w:del>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1251" w:name="_Toc10492857"/>
      <w:r w:rsidRPr="00EA3AC8">
        <w:rPr>
          <w:rFonts w:eastAsia="Calibri"/>
          <w:lang w:eastAsia="en-US"/>
        </w:rPr>
        <w:lastRenderedPageBreak/>
        <w:t>REFERÊNCIAS</w:t>
      </w:r>
      <w:bookmarkEnd w:id="1251"/>
    </w:p>
    <w:p w14:paraId="5B06F11B" w14:textId="6B3B0691" w:rsidR="00895505" w:rsidRPr="003878B7" w:rsidDel="003878B7" w:rsidRDefault="00672B18" w:rsidP="003878B7">
      <w:pPr>
        <w:widowControl w:val="0"/>
        <w:autoSpaceDE w:val="0"/>
        <w:autoSpaceDN w:val="0"/>
        <w:adjustRightInd w:val="0"/>
        <w:spacing w:line="240" w:lineRule="auto"/>
        <w:rPr>
          <w:del w:id="1252" w:author="Leonardo Ribeiro" w:date="2019-06-03T22:38:00Z"/>
          <w:rFonts w:cs="Times New Roman"/>
          <w:noProof/>
        </w:rPr>
        <w:pPrChange w:id="1253" w:author="Leonardo Ribeiro" w:date="2019-06-03T22:38:00Z">
          <w:pPr>
            <w:widowControl w:val="0"/>
            <w:autoSpaceDE w:val="0"/>
            <w:autoSpaceDN w:val="0"/>
            <w:adjustRightInd w:val="0"/>
            <w:spacing w:line="240" w:lineRule="auto"/>
          </w:pPr>
        </w:pPrChange>
      </w:pPr>
      <w:r>
        <w:rPr>
          <w:color w:val="FF0000"/>
          <w:lang w:eastAsia="en-US"/>
        </w:rPr>
        <w:fldChar w:fldCharType="begin" w:fldLock="1"/>
      </w:r>
      <w:r>
        <w:rPr>
          <w:color w:val="FF0000"/>
          <w:lang w:eastAsia="en-US"/>
        </w:rPr>
        <w:instrText xml:space="preserve">ADDIN Mendeley Bibliography CSL_BIBLIOGRAPHY </w:instrText>
      </w:r>
      <w:r>
        <w:rPr>
          <w:color w:val="FF0000"/>
          <w:lang w:eastAsia="en-US"/>
        </w:rPr>
        <w:fldChar w:fldCharType="separate"/>
      </w:r>
      <w:del w:id="1254" w:author="Leonardo Ribeiro" w:date="2019-06-03T22:38:00Z">
        <w:r w:rsidR="00895505" w:rsidRPr="003878B7" w:rsidDel="003878B7">
          <w:rPr>
            <w:rFonts w:cs="Times New Roman"/>
            <w:noProof/>
          </w:rPr>
          <w:delText xml:space="preserve">OREK, Marian </w:delText>
        </w:r>
        <w:r w:rsidR="00895505" w:rsidRPr="003878B7" w:rsidDel="003878B7">
          <w:rPr>
            <w:rFonts w:cs="Times New Roman"/>
            <w:i/>
            <w:iCs/>
            <w:noProof/>
          </w:rPr>
          <w:delText>et al.</w:delText>
        </w:r>
        <w:r w:rsidR="00895505" w:rsidRPr="003878B7" w:rsidDel="003878B7">
          <w:rPr>
            <w:rFonts w:cs="Times New Roman"/>
            <w:noProof/>
          </w:rPr>
          <w:delText xml:space="preserve"> </w:delText>
        </w:r>
        <w:r w:rsidR="00895505" w:rsidRPr="003878B7" w:rsidDel="003878B7">
          <w:rPr>
            <w:rFonts w:cs="Times New Roman"/>
            <w:i/>
            <w:iCs/>
            <w:noProof/>
          </w:rPr>
          <w:delText>Correct Software in Web Applications and Web Services</w:delText>
        </w:r>
        <w:r w:rsidR="00895505" w:rsidRPr="003878B7" w:rsidDel="003878B7">
          <w:rPr>
            <w:rFonts w:cs="Times New Roman"/>
            <w:noProof/>
          </w:rPr>
          <w:delText xml:space="preserve">. [S.l: s.n.], 2015. Disponível em: &lt;http://link.springer.com/10.1007/978-3-319-17112-8&gt;. </w:delText>
        </w:r>
      </w:del>
    </w:p>
    <w:p w14:paraId="345C83E2" w14:textId="3BADF8FA" w:rsidR="00895505" w:rsidRPr="003878B7" w:rsidDel="003878B7" w:rsidRDefault="00895505" w:rsidP="003878B7">
      <w:pPr>
        <w:widowControl w:val="0"/>
        <w:autoSpaceDE w:val="0"/>
        <w:autoSpaceDN w:val="0"/>
        <w:adjustRightInd w:val="0"/>
        <w:spacing w:line="240" w:lineRule="auto"/>
        <w:rPr>
          <w:del w:id="1255" w:author="Leonardo Ribeiro" w:date="2019-06-03T22:38:00Z"/>
          <w:rFonts w:cs="Times New Roman"/>
          <w:noProof/>
        </w:rPr>
        <w:pPrChange w:id="1256" w:author="Leonardo Ribeiro" w:date="2019-06-03T22:38:00Z">
          <w:pPr>
            <w:widowControl w:val="0"/>
            <w:autoSpaceDE w:val="0"/>
            <w:autoSpaceDN w:val="0"/>
            <w:adjustRightInd w:val="0"/>
            <w:spacing w:line="240" w:lineRule="auto"/>
          </w:pPr>
        </w:pPrChange>
      </w:pPr>
      <w:del w:id="1257" w:author="Leonardo Ribeiro" w:date="2019-06-03T22:38:00Z">
        <w:r w:rsidRPr="003878B7" w:rsidDel="003878B7">
          <w:rPr>
            <w:rFonts w:cs="Times New Roman"/>
            <w:noProof/>
          </w:rPr>
          <w:delText xml:space="preserve">BOUGUETTAYA, Athman; SHENG, Quan Z.; DANIEL, Florian. </w:delText>
        </w:r>
        <w:r w:rsidRPr="003878B7" w:rsidDel="003878B7">
          <w:rPr>
            <w:rFonts w:cs="Times New Roman"/>
            <w:i/>
            <w:iCs/>
            <w:noProof/>
          </w:rPr>
          <w:delText>Advanced web services</w:delText>
        </w:r>
        <w:r w:rsidRPr="003878B7" w:rsidDel="003878B7">
          <w:rPr>
            <w:rFonts w:cs="Times New Roman"/>
            <w:noProof/>
          </w:rPr>
          <w:delText xml:space="preserve">. [S.l: s.n.], 2013. v. 9781461475. </w:delText>
        </w:r>
      </w:del>
    </w:p>
    <w:p w14:paraId="5C3C3E3B" w14:textId="2D580D43" w:rsidR="00895505" w:rsidRPr="003878B7" w:rsidDel="003878B7" w:rsidRDefault="00895505" w:rsidP="003878B7">
      <w:pPr>
        <w:widowControl w:val="0"/>
        <w:autoSpaceDE w:val="0"/>
        <w:autoSpaceDN w:val="0"/>
        <w:adjustRightInd w:val="0"/>
        <w:spacing w:line="240" w:lineRule="auto"/>
        <w:rPr>
          <w:del w:id="1258" w:author="Leonardo Ribeiro" w:date="2019-06-03T22:38:00Z"/>
          <w:rFonts w:cs="Times New Roman"/>
          <w:noProof/>
        </w:rPr>
        <w:pPrChange w:id="1259" w:author="Leonardo Ribeiro" w:date="2019-06-03T22:38:00Z">
          <w:pPr>
            <w:widowControl w:val="0"/>
            <w:autoSpaceDE w:val="0"/>
            <w:autoSpaceDN w:val="0"/>
            <w:adjustRightInd w:val="0"/>
            <w:spacing w:line="240" w:lineRule="auto"/>
          </w:pPr>
        </w:pPrChange>
      </w:pPr>
      <w:del w:id="1260" w:author="Leonardo Ribeiro" w:date="2019-06-03T22:38:00Z">
        <w:r w:rsidRPr="003878B7" w:rsidDel="003878B7">
          <w:rPr>
            <w:rFonts w:cs="Times New Roman"/>
            <w:noProof/>
          </w:rPr>
          <w:delText xml:space="preserve">BRITO, Gleison; MOMBACH, Thais; VALENTE, Marco Tulio. Migrating to GraphQL: A Practical Assessment. </w:delText>
        </w:r>
        <w:r w:rsidRPr="003878B7" w:rsidDel="003878B7">
          <w:rPr>
            <w:rFonts w:cs="Times New Roman"/>
            <w:i/>
            <w:iCs/>
            <w:noProof/>
          </w:rPr>
          <w:delText>SANER 2019 - 26th edition of the IEEE International Conference on Software Analysis, Evolution and Reengineering</w:delText>
        </w:r>
        <w:r w:rsidRPr="003878B7" w:rsidDel="003878B7">
          <w:rPr>
            <w:rFonts w:cs="Times New Roman"/>
            <w:noProof/>
          </w:rPr>
          <w:delText>, 2019.</w:delText>
        </w:r>
      </w:del>
    </w:p>
    <w:p w14:paraId="0E2C4211" w14:textId="19A749D6" w:rsidR="00895505" w:rsidRPr="003878B7" w:rsidDel="003878B7" w:rsidRDefault="00895505" w:rsidP="003878B7">
      <w:pPr>
        <w:widowControl w:val="0"/>
        <w:autoSpaceDE w:val="0"/>
        <w:autoSpaceDN w:val="0"/>
        <w:adjustRightInd w:val="0"/>
        <w:spacing w:line="240" w:lineRule="auto"/>
        <w:rPr>
          <w:del w:id="1261" w:author="Leonardo Ribeiro" w:date="2019-06-03T22:38:00Z"/>
          <w:rFonts w:cs="Times New Roman"/>
          <w:noProof/>
        </w:rPr>
        <w:pPrChange w:id="1262" w:author="Leonardo Ribeiro" w:date="2019-06-03T22:38:00Z">
          <w:pPr>
            <w:widowControl w:val="0"/>
            <w:autoSpaceDE w:val="0"/>
            <w:autoSpaceDN w:val="0"/>
            <w:adjustRightInd w:val="0"/>
            <w:spacing w:line="240" w:lineRule="auto"/>
          </w:pPr>
        </w:pPrChange>
      </w:pPr>
      <w:del w:id="1263" w:author="Leonardo Ribeiro" w:date="2019-06-03T22:38:00Z">
        <w:r w:rsidRPr="003878B7" w:rsidDel="003878B7">
          <w:rPr>
            <w:rFonts w:cs="Times New Roman"/>
            <w:noProof/>
          </w:rPr>
          <w:delText xml:space="preserve">BRYANT, Mike. GraphQL for archival metadata: An overview of the EHRI GraphQL API. </w:delText>
        </w:r>
        <w:r w:rsidRPr="003878B7" w:rsidDel="003878B7">
          <w:rPr>
            <w:rFonts w:cs="Times New Roman"/>
            <w:i/>
            <w:iCs/>
            <w:noProof/>
          </w:rPr>
          <w:delText>Proceedings - 2017 IEEE International Conference on Big Data, Big Data 2017</w:delText>
        </w:r>
        <w:r w:rsidRPr="003878B7" w:rsidDel="003878B7">
          <w:rPr>
            <w:rFonts w:cs="Times New Roman"/>
            <w:noProof/>
          </w:rPr>
          <w:delText>, v. 2018- Janua, p. 2225–2230, 2018.</w:delText>
        </w:r>
      </w:del>
    </w:p>
    <w:p w14:paraId="52EF377A" w14:textId="54B2A081" w:rsidR="00895505" w:rsidRPr="003878B7" w:rsidDel="003878B7" w:rsidRDefault="00895505" w:rsidP="003878B7">
      <w:pPr>
        <w:widowControl w:val="0"/>
        <w:autoSpaceDE w:val="0"/>
        <w:autoSpaceDN w:val="0"/>
        <w:adjustRightInd w:val="0"/>
        <w:spacing w:line="240" w:lineRule="auto"/>
        <w:rPr>
          <w:del w:id="1264" w:author="Leonardo Ribeiro" w:date="2019-06-03T22:38:00Z"/>
          <w:rFonts w:cs="Times New Roman"/>
          <w:noProof/>
        </w:rPr>
        <w:pPrChange w:id="1265" w:author="Leonardo Ribeiro" w:date="2019-06-03T22:38:00Z">
          <w:pPr>
            <w:widowControl w:val="0"/>
            <w:autoSpaceDE w:val="0"/>
            <w:autoSpaceDN w:val="0"/>
            <w:adjustRightInd w:val="0"/>
            <w:spacing w:line="240" w:lineRule="auto"/>
          </w:pPr>
        </w:pPrChange>
      </w:pPr>
      <w:del w:id="1266" w:author="Leonardo Ribeiro" w:date="2019-06-03T22:38:00Z">
        <w:r w:rsidRPr="003878B7" w:rsidDel="003878B7">
          <w:rPr>
            <w:rFonts w:cs="Times New Roman"/>
            <w:noProof/>
          </w:rPr>
          <w:delText xml:space="preserve">FENSEL, Dieter; BUSSLER, Christoph. The web service modeling framework WSMF. </w:delText>
        </w:r>
        <w:r w:rsidRPr="003878B7" w:rsidDel="003878B7">
          <w:rPr>
            <w:rFonts w:cs="Times New Roman"/>
            <w:i/>
            <w:iCs/>
            <w:noProof/>
          </w:rPr>
          <w:delText>Electronic Commerce Research and Applications</w:delText>
        </w:r>
        <w:r w:rsidRPr="003878B7" w:rsidDel="003878B7">
          <w:rPr>
            <w:rFonts w:cs="Times New Roman"/>
            <w:noProof/>
          </w:rPr>
          <w:delText>, v. 1, n. 2, p. 113–137, 2002.</w:delText>
        </w:r>
      </w:del>
    </w:p>
    <w:p w14:paraId="3E303117" w14:textId="241CFF1C" w:rsidR="00895505" w:rsidRPr="003878B7" w:rsidDel="003878B7" w:rsidRDefault="00895505" w:rsidP="003878B7">
      <w:pPr>
        <w:widowControl w:val="0"/>
        <w:autoSpaceDE w:val="0"/>
        <w:autoSpaceDN w:val="0"/>
        <w:adjustRightInd w:val="0"/>
        <w:spacing w:line="240" w:lineRule="auto"/>
        <w:rPr>
          <w:del w:id="1267" w:author="Leonardo Ribeiro" w:date="2019-06-03T22:38:00Z"/>
          <w:rFonts w:cs="Times New Roman"/>
          <w:noProof/>
        </w:rPr>
        <w:pPrChange w:id="1268" w:author="Leonardo Ribeiro" w:date="2019-06-03T22:38:00Z">
          <w:pPr>
            <w:widowControl w:val="0"/>
            <w:autoSpaceDE w:val="0"/>
            <w:autoSpaceDN w:val="0"/>
            <w:adjustRightInd w:val="0"/>
            <w:spacing w:line="240" w:lineRule="auto"/>
          </w:pPr>
        </w:pPrChange>
      </w:pPr>
      <w:del w:id="1269" w:author="Leonardo Ribeiro" w:date="2019-06-03T22:38:00Z">
        <w:r w:rsidRPr="003878B7" w:rsidDel="003878B7">
          <w:rPr>
            <w:rFonts w:cs="Times New Roman"/>
            <w:noProof/>
          </w:rPr>
          <w:delText xml:space="preserve">FRISENDAL, Thomas; FRISENDAL, Thomas. </w:delText>
        </w:r>
        <w:r w:rsidRPr="003878B7" w:rsidDel="003878B7">
          <w:rPr>
            <w:rFonts w:cs="Times New Roman"/>
            <w:i/>
            <w:iCs/>
            <w:noProof/>
          </w:rPr>
          <w:delText>Visual Design of GraphQL Data</w:delText>
        </w:r>
        <w:r w:rsidRPr="003878B7" w:rsidDel="003878B7">
          <w:rPr>
            <w:rFonts w:cs="Times New Roman"/>
            <w:noProof/>
          </w:rPr>
          <w:delText xml:space="preserve">. [S.l: s.n.], 2018. </w:delText>
        </w:r>
      </w:del>
    </w:p>
    <w:p w14:paraId="59D81D2A" w14:textId="3BFA5486" w:rsidR="00895505" w:rsidRPr="003878B7" w:rsidDel="003878B7" w:rsidRDefault="00895505" w:rsidP="003878B7">
      <w:pPr>
        <w:widowControl w:val="0"/>
        <w:autoSpaceDE w:val="0"/>
        <w:autoSpaceDN w:val="0"/>
        <w:adjustRightInd w:val="0"/>
        <w:spacing w:line="240" w:lineRule="auto"/>
        <w:rPr>
          <w:del w:id="1270" w:author="Leonardo Ribeiro" w:date="2019-06-03T22:38:00Z"/>
          <w:rFonts w:cs="Times New Roman"/>
          <w:noProof/>
        </w:rPr>
        <w:pPrChange w:id="1271" w:author="Leonardo Ribeiro" w:date="2019-06-03T22:38:00Z">
          <w:pPr>
            <w:widowControl w:val="0"/>
            <w:autoSpaceDE w:val="0"/>
            <w:autoSpaceDN w:val="0"/>
            <w:adjustRightInd w:val="0"/>
            <w:spacing w:line="240" w:lineRule="auto"/>
          </w:pPr>
        </w:pPrChange>
      </w:pPr>
      <w:del w:id="1272" w:author="Leonardo Ribeiro" w:date="2019-06-03T22:38:00Z">
        <w:r w:rsidRPr="003878B7" w:rsidDel="003878B7">
          <w:rPr>
            <w:rFonts w:cs="Times New Roman"/>
            <w:noProof/>
          </w:rPr>
          <w:delText xml:space="preserve">KAMBONA, Kennedy </w:delText>
        </w:r>
        <w:r w:rsidRPr="003878B7" w:rsidDel="003878B7">
          <w:rPr>
            <w:rFonts w:cs="Times New Roman"/>
            <w:i/>
            <w:iCs/>
            <w:noProof/>
          </w:rPr>
          <w:delText>et al.</w:delText>
        </w:r>
        <w:r w:rsidRPr="003878B7" w:rsidDel="003878B7">
          <w:rPr>
            <w:rFonts w:cs="Times New Roman"/>
            <w:noProof/>
          </w:rPr>
          <w:delText xml:space="preserve"> </w:delText>
        </w:r>
        <w:r w:rsidRPr="003878B7" w:rsidDel="003878B7">
          <w:rPr>
            <w:rFonts w:cs="Times New Roman"/>
            <w:i/>
            <w:iCs/>
            <w:noProof/>
          </w:rPr>
          <w:delText>Learning GraphQL and Relay</w:delText>
        </w:r>
        <w:r w:rsidRPr="003878B7" w:rsidDel="003878B7">
          <w:rPr>
            <w:rFonts w:cs="Times New Roman"/>
            <w:noProof/>
          </w:rPr>
          <w:delText xml:space="preserve">. [S.l: s.n.], 2016. Disponível em: &lt;http://dl.acm.org/citation.cfm?id=2307823%5Cnhttp://doi.acm.org/10.1145/2489798.2489802&gt;. </w:delText>
        </w:r>
      </w:del>
    </w:p>
    <w:p w14:paraId="52E3BDFB" w14:textId="119E7C12" w:rsidR="00895505" w:rsidRPr="003878B7" w:rsidDel="003878B7" w:rsidRDefault="00895505" w:rsidP="003878B7">
      <w:pPr>
        <w:widowControl w:val="0"/>
        <w:autoSpaceDE w:val="0"/>
        <w:autoSpaceDN w:val="0"/>
        <w:adjustRightInd w:val="0"/>
        <w:spacing w:line="240" w:lineRule="auto"/>
        <w:rPr>
          <w:del w:id="1273" w:author="Leonardo Ribeiro" w:date="2019-06-03T22:38:00Z"/>
          <w:rFonts w:cs="Times New Roman"/>
          <w:noProof/>
        </w:rPr>
        <w:pPrChange w:id="1274" w:author="Leonardo Ribeiro" w:date="2019-06-03T22:38:00Z">
          <w:pPr>
            <w:widowControl w:val="0"/>
            <w:autoSpaceDE w:val="0"/>
            <w:autoSpaceDN w:val="0"/>
            <w:adjustRightInd w:val="0"/>
            <w:spacing w:line="240" w:lineRule="auto"/>
          </w:pPr>
        </w:pPrChange>
      </w:pPr>
      <w:del w:id="1275" w:author="Leonardo Ribeiro" w:date="2019-06-03T22:38:00Z">
        <w:r w:rsidRPr="003878B7" w:rsidDel="003878B7">
          <w:rPr>
            <w:rFonts w:cs="Times New Roman"/>
            <w:noProof/>
          </w:rPr>
          <w:delText xml:space="preserve">LUKASIK, S J. “Why the Arpanet Was Built” (vol 33, pg 3, 2011). </w:delText>
        </w:r>
        <w:r w:rsidRPr="003878B7" w:rsidDel="003878B7">
          <w:rPr>
            <w:rFonts w:cs="Times New Roman"/>
            <w:i/>
            <w:iCs/>
            <w:noProof/>
          </w:rPr>
          <w:delText>Ieee Annals of the History of Computing</w:delText>
        </w:r>
        <w:r w:rsidRPr="003878B7" w:rsidDel="003878B7">
          <w:rPr>
            <w:rFonts w:cs="Times New Roman"/>
            <w:noProof/>
          </w:rPr>
          <w:delText>, v. 33, n. 4, p. 3, 2011.</w:delText>
        </w:r>
      </w:del>
    </w:p>
    <w:p w14:paraId="05FC2B57" w14:textId="060F4229" w:rsidR="00895505" w:rsidRPr="003878B7" w:rsidDel="003878B7" w:rsidRDefault="00895505" w:rsidP="003878B7">
      <w:pPr>
        <w:widowControl w:val="0"/>
        <w:autoSpaceDE w:val="0"/>
        <w:autoSpaceDN w:val="0"/>
        <w:adjustRightInd w:val="0"/>
        <w:spacing w:line="240" w:lineRule="auto"/>
        <w:rPr>
          <w:del w:id="1276" w:author="Leonardo Ribeiro" w:date="2019-06-03T22:38:00Z"/>
          <w:rFonts w:cs="Times New Roman"/>
          <w:noProof/>
        </w:rPr>
        <w:pPrChange w:id="1277" w:author="Leonardo Ribeiro" w:date="2019-06-03T22:38:00Z">
          <w:pPr>
            <w:widowControl w:val="0"/>
            <w:autoSpaceDE w:val="0"/>
            <w:autoSpaceDN w:val="0"/>
            <w:adjustRightInd w:val="0"/>
            <w:spacing w:line="240" w:lineRule="auto"/>
          </w:pPr>
        </w:pPrChange>
      </w:pPr>
      <w:del w:id="1278" w:author="Leonardo Ribeiro" w:date="2019-06-03T22:38:00Z">
        <w:r w:rsidRPr="003878B7" w:rsidDel="003878B7">
          <w:rPr>
            <w:rFonts w:cs="Times New Roman"/>
            <w:noProof/>
          </w:rPr>
          <w:delText xml:space="preserve">MA, Richard T.B.; LUI, John C.S.; MISRA, Vishal. Evolution of the internet economic ecosystem. </w:delText>
        </w:r>
        <w:r w:rsidRPr="003878B7" w:rsidDel="003878B7">
          <w:rPr>
            <w:rFonts w:cs="Times New Roman"/>
            <w:i/>
            <w:iCs/>
            <w:noProof/>
          </w:rPr>
          <w:delText>IEEE/ACM Transactions on Networking</w:delText>
        </w:r>
        <w:r w:rsidRPr="003878B7" w:rsidDel="003878B7">
          <w:rPr>
            <w:rFonts w:cs="Times New Roman"/>
            <w:noProof/>
          </w:rPr>
          <w:delText>, v. 23, n. 1, p. 85–98, 2015.</w:delText>
        </w:r>
      </w:del>
    </w:p>
    <w:p w14:paraId="36176453" w14:textId="1269E4E1" w:rsidR="00895505" w:rsidRPr="003878B7" w:rsidDel="003878B7" w:rsidRDefault="00895505" w:rsidP="003878B7">
      <w:pPr>
        <w:widowControl w:val="0"/>
        <w:autoSpaceDE w:val="0"/>
        <w:autoSpaceDN w:val="0"/>
        <w:adjustRightInd w:val="0"/>
        <w:spacing w:line="240" w:lineRule="auto"/>
        <w:rPr>
          <w:del w:id="1279" w:author="Leonardo Ribeiro" w:date="2019-06-03T22:38:00Z"/>
          <w:rFonts w:cs="Times New Roman"/>
          <w:noProof/>
        </w:rPr>
        <w:pPrChange w:id="1280" w:author="Leonardo Ribeiro" w:date="2019-06-03T22:38:00Z">
          <w:pPr>
            <w:widowControl w:val="0"/>
            <w:autoSpaceDE w:val="0"/>
            <w:autoSpaceDN w:val="0"/>
            <w:adjustRightInd w:val="0"/>
            <w:spacing w:line="240" w:lineRule="auto"/>
          </w:pPr>
        </w:pPrChange>
      </w:pPr>
      <w:del w:id="1281" w:author="Leonardo Ribeiro" w:date="2019-06-03T22:38:00Z">
        <w:r w:rsidRPr="003878B7" w:rsidDel="003878B7">
          <w:rPr>
            <w:rFonts w:cs="Times New Roman"/>
            <w:noProof/>
          </w:rPr>
          <w:delText>MULLOY, Brian. Web API Design. 2012.</w:delText>
        </w:r>
      </w:del>
    </w:p>
    <w:p w14:paraId="3A709513" w14:textId="71C0F23B" w:rsidR="00895505" w:rsidRPr="003878B7" w:rsidDel="003878B7" w:rsidRDefault="00895505" w:rsidP="003878B7">
      <w:pPr>
        <w:widowControl w:val="0"/>
        <w:autoSpaceDE w:val="0"/>
        <w:autoSpaceDN w:val="0"/>
        <w:adjustRightInd w:val="0"/>
        <w:spacing w:line="240" w:lineRule="auto"/>
        <w:rPr>
          <w:del w:id="1282" w:author="Leonardo Ribeiro" w:date="2019-06-03T22:38:00Z"/>
          <w:rFonts w:cs="Times New Roman"/>
          <w:noProof/>
        </w:rPr>
        <w:pPrChange w:id="1283" w:author="Leonardo Ribeiro" w:date="2019-06-03T22:38:00Z">
          <w:pPr>
            <w:widowControl w:val="0"/>
            <w:autoSpaceDE w:val="0"/>
            <w:autoSpaceDN w:val="0"/>
            <w:adjustRightInd w:val="0"/>
            <w:spacing w:line="240" w:lineRule="auto"/>
          </w:pPr>
        </w:pPrChange>
      </w:pPr>
      <w:del w:id="1284" w:author="Leonardo Ribeiro" w:date="2019-06-03T22:38:00Z">
        <w:r w:rsidRPr="003878B7" w:rsidDel="003878B7">
          <w:rPr>
            <w:rFonts w:cs="Times New Roman"/>
            <w:noProof/>
          </w:rPr>
          <w:delText xml:space="preserve">MUMBAIKAR, Snehal; PADIYA, Puja. Web Services Based On SOAP and REST Principles. </w:delText>
        </w:r>
        <w:r w:rsidRPr="003878B7" w:rsidDel="003878B7">
          <w:rPr>
            <w:rFonts w:cs="Times New Roman"/>
            <w:i/>
            <w:iCs/>
            <w:noProof/>
          </w:rPr>
          <w:delText>International Journal of Scientific and Research Publications</w:delText>
        </w:r>
        <w:r w:rsidRPr="003878B7" w:rsidDel="003878B7">
          <w:rPr>
            <w:rFonts w:cs="Times New Roman"/>
            <w:noProof/>
          </w:rPr>
          <w:delText>, v. 3, n. 5, p. 3–6, 2013. Disponível em: &lt;www.ijsrp.org&gt;.</w:delText>
        </w:r>
      </w:del>
    </w:p>
    <w:p w14:paraId="0C13DA57" w14:textId="5138EA1A" w:rsidR="00895505" w:rsidRPr="003878B7" w:rsidDel="003878B7" w:rsidRDefault="00895505" w:rsidP="003878B7">
      <w:pPr>
        <w:widowControl w:val="0"/>
        <w:autoSpaceDE w:val="0"/>
        <w:autoSpaceDN w:val="0"/>
        <w:adjustRightInd w:val="0"/>
        <w:spacing w:line="240" w:lineRule="auto"/>
        <w:rPr>
          <w:del w:id="1285" w:author="Leonardo Ribeiro" w:date="2019-06-03T22:38:00Z"/>
          <w:rFonts w:cs="Times New Roman"/>
          <w:noProof/>
        </w:rPr>
        <w:pPrChange w:id="1286" w:author="Leonardo Ribeiro" w:date="2019-06-03T22:38:00Z">
          <w:pPr>
            <w:widowControl w:val="0"/>
            <w:autoSpaceDE w:val="0"/>
            <w:autoSpaceDN w:val="0"/>
            <w:adjustRightInd w:val="0"/>
            <w:spacing w:line="240" w:lineRule="auto"/>
          </w:pPr>
        </w:pPrChange>
      </w:pPr>
      <w:del w:id="1287" w:author="Leonardo Ribeiro" w:date="2019-06-03T22:38:00Z">
        <w:r w:rsidRPr="003878B7" w:rsidDel="003878B7">
          <w:rPr>
            <w:rFonts w:cs="Times New Roman"/>
            <w:noProof/>
          </w:rPr>
          <w:delText xml:space="preserve">NGUYEN, Vu </w:delText>
        </w:r>
        <w:r w:rsidRPr="003878B7" w:rsidDel="003878B7">
          <w:rPr>
            <w:rFonts w:cs="Times New Roman"/>
            <w:i/>
            <w:iCs/>
            <w:noProof/>
          </w:rPr>
          <w:delText>et al.</w:delText>
        </w:r>
        <w:r w:rsidRPr="003878B7" w:rsidDel="003878B7">
          <w:rPr>
            <w:rFonts w:cs="Times New Roman"/>
            <w:noProof/>
          </w:rPr>
          <w:delText xml:space="preserve"> A SLOC Counting Standard. </w:delText>
        </w:r>
        <w:r w:rsidRPr="003878B7" w:rsidDel="003878B7">
          <w:rPr>
            <w:rFonts w:cs="Times New Roman"/>
            <w:i/>
            <w:iCs/>
            <w:noProof/>
          </w:rPr>
          <w:delText>COCOMO II Forum.</w:delText>
        </w:r>
        <w:r w:rsidRPr="003878B7" w:rsidDel="003878B7">
          <w:rPr>
            <w:rFonts w:cs="Times New Roman"/>
            <w:noProof/>
          </w:rPr>
          <w:delText>, v. 2007, p. 1–15, 2007.</w:delText>
        </w:r>
      </w:del>
    </w:p>
    <w:p w14:paraId="70ABE650" w14:textId="4F2CF033" w:rsidR="00895505" w:rsidRPr="003878B7" w:rsidDel="003878B7" w:rsidRDefault="00895505" w:rsidP="003878B7">
      <w:pPr>
        <w:widowControl w:val="0"/>
        <w:autoSpaceDE w:val="0"/>
        <w:autoSpaceDN w:val="0"/>
        <w:adjustRightInd w:val="0"/>
        <w:spacing w:line="240" w:lineRule="auto"/>
        <w:rPr>
          <w:del w:id="1288" w:author="Leonardo Ribeiro" w:date="2019-06-03T22:38:00Z"/>
          <w:rFonts w:cs="Times New Roman"/>
          <w:noProof/>
        </w:rPr>
        <w:pPrChange w:id="1289" w:author="Leonardo Ribeiro" w:date="2019-06-03T22:38:00Z">
          <w:pPr>
            <w:widowControl w:val="0"/>
            <w:autoSpaceDE w:val="0"/>
            <w:autoSpaceDN w:val="0"/>
            <w:adjustRightInd w:val="0"/>
            <w:spacing w:line="240" w:lineRule="auto"/>
          </w:pPr>
        </w:pPrChange>
      </w:pPr>
      <w:del w:id="1290" w:author="Leonardo Ribeiro" w:date="2019-06-03T22:38:00Z">
        <w:r w:rsidRPr="003878B7" w:rsidDel="003878B7">
          <w:rPr>
            <w:rFonts w:cs="Times New Roman"/>
            <w:noProof/>
          </w:rPr>
          <w:delText xml:space="preserve">PALERMO, Elizabeth; COX, Lauren. </w:delText>
        </w:r>
        <w:r w:rsidRPr="003878B7" w:rsidDel="003878B7">
          <w:rPr>
            <w:rFonts w:cs="Times New Roman"/>
            <w:i/>
            <w:iCs/>
            <w:noProof/>
          </w:rPr>
          <w:delText>Who Invented the Internet? | ARPANET</w:delText>
        </w:r>
        <w:r w:rsidRPr="003878B7" w:rsidDel="003878B7">
          <w:rPr>
            <w:rFonts w:cs="Times New Roman"/>
            <w:noProof/>
          </w:rPr>
          <w:delText xml:space="preserve">. Disponível em: &lt;https://www.livescience.com/42604-who-invented-the-internet.html&gt;. Acesso em: 27 abr. 2019. </w:delText>
        </w:r>
      </w:del>
    </w:p>
    <w:p w14:paraId="0DAF796F" w14:textId="2D996D07" w:rsidR="00895505" w:rsidRPr="003878B7" w:rsidDel="003878B7" w:rsidRDefault="00895505" w:rsidP="003878B7">
      <w:pPr>
        <w:widowControl w:val="0"/>
        <w:autoSpaceDE w:val="0"/>
        <w:autoSpaceDN w:val="0"/>
        <w:adjustRightInd w:val="0"/>
        <w:spacing w:line="240" w:lineRule="auto"/>
        <w:rPr>
          <w:del w:id="1291" w:author="Leonardo Ribeiro" w:date="2019-06-03T22:38:00Z"/>
          <w:rFonts w:cs="Times New Roman"/>
          <w:noProof/>
        </w:rPr>
        <w:pPrChange w:id="1292" w:author="Leonardo Ribeiro" w:date="2019-06-03T22:38:00Z">
          <w:pPr>
            <w:widowControl w:val="0"/>
            <w:autoSpaceDE w:val="0"/>
            <w:autoSpaceDN w:val="0"/>
            <w:adjustRightInd w:val="0"/>
            <w:spacing w:line="240" w:lineRule="auto"/>
          </w:pPr>
        </w:pPrChange>
      </w:pPr>
      <w:del w:id="1293" w:author="Leonardo Ribeiro" w:date="2019-06-03T22:38:00Z">
        <w:r w:rsidRPr="003878B7" w:rsidDel="003878B7">
          <w:rPr>
            <w:rFonts w:cs="Times New Roman"/>
            <w:noProof/>
          </w:rPr>
          <w:delText xml:space="preserve">TEAM, Facebook. </w:delText>
        </w:r>
        <w:r w:rsidRPr="003878B7" w:rsidDel="003878B7">
          <w:rPr>
            <w:rFonts w:cs="Times New Roman"/>
            <w:i/>
            <w:iCs/>
            <w:noProof/>
          </w:rPr>
          <w:delText>GraphQL Documentation</w:delText>
        </w:r>
        <w:r w:rsidRPr="003878B7" w:rsidDel="003878B7">
          <w:rPr>
            <w:rFonts w:cs="Times New Roman"/>
            <w:noProof/>
          </w:rPr>
          <w:delText xml:space="preserve">. Disponível em: &lt;https://graphql.org/learn/schema/&gt;. </w:delText>
        </w:r>
      </w:del>
    </w:p>
    <w:p w14:paraId="3BBFAD47" w14:textId="77777777" w:rsidR="003878B7" w:rsidRPr="003878B7" w:rsidRDefault="00895505" w:rsidP="003878B7">
      <w:pPr>
        <w:widowControl w:val="0"/>
        <w:autoSpaceDE w:val="0"/>
        <w:autoSpaceDN w:val="0"/>
        <w:adjustRightInd w:val="0"/>
        <w:spacing w:line="240" w:lineRule="auto"/>
        <w:rPr>
          <w:rFonts w:cs="Times New Roman"/>
          <w:noProof/>
        </w:rPr>
      </w:pPr>
      <w:del w:id="1294" w:author="Leonardo Ribeiro" w:date="2019-06-03T22:38:00Z">
        <w:r w:rsidRPr="003878B7" w:rsidDel="003878B7">
          <w:rPr>
            <w:rFonts w:cs="Times New Roman"/>
            <w:noProof/>
          </w:rPr>
          <w:delText xml:space="preserve">TILKOV, Stefan; VINOSKI, Steve. Node.js: Using JavaScript to build high-performance network programs. </w:delText>
        </w:r>
        <w:r w:rsidRPr="003878B7" w:rsidDel="003878B7">
          <w:rPr>
            <w:rFonts w:cs="Times New Roman"/>
            <w:i/>
            <w:iCs/>
            <w:noProof/>
          </w:rPr>
          <w:delText>IEEE Internet Computing</w:delText>
        </w:r>
        <w:r w:rsidRPr="003878B7" w:rsidDel="003878B7">
          <w:rPr>
            <w:rFonts w:cs="Times New Roman"/>
            <w:noProof/>
          </w:rPr>
          <w:delText>, v. 14, n. 6, p. 80–83, 2010.</w:delText>
        </w:r>
      </w:del>
    </w:p>
    <w:p w14:paraId="606D3AD3" w14:textId="25455AD4"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BOREK, Marian </w:t>
      </w:r>
      <w:r w:rsidRPr="003878B7">
        <w:rPr>
          <w:rFonts w:cs="Times New Roman"/>
          <w:i/>
          <w:iCs/>
          <w:noProof/>
        </w:rPr>
        <w:t>et al.</w:t>
      </w:r>
      <w:r w:rsidRPr="003878B7">
        <w:rPr>
          <w:rFonts w:cs="Times New Roman"/>
          <w:noProof/>
        </w:rPr>
        <w:t xml:space="preserve"> </w:t>
      </w:r>
      <w:r w:rsidRPr="003878B7">
        <w:rPr>
          <w:rFonts w:cs="Times New Roman"/>
          <w:i/>
          <w:iCs/>
          <w:noProof/>
        </w:rPr>
        <w:t>Correct Software in Web Applications and Web Services</w:t>
      </w:r>
      <w:r w:rsidRPr="003878B7">
        <w:rPr>
          <w:rFonts w:cs="Times New Roman"/>
          <w:noProof/>
        </w:rPr>
        <w:t xml:space="preserve">. [S.l: s.n.], 2015. Disponível em: &lt;http://link.springer.com/10.1007/978-3-319-17112-8&gt;. </w:t>
      </w:r>
    </w:p>
    <w:p w14:paraId="6D81E162"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BOUGUETTAYA, Athman; SHENG, Quan Z.; DANIEL, Florian. </w:t>
      </w:r>
      <w:r w:rsidRPr="003878B7">
        <w:rPr>
          <w:rFonts w:cs="Times New Roman"/>
          <w:i/>
          <w:iCs/>
          <w:noProof/>
        </w:rPr>
        <w:t>Advanced web services</w:t>
      </w:r>
      <w:r w:rsidRPr="003878B7">
        <w:rPr>
          <w:rFonts w:cs="Times New Roman"/>
          <w:noProof/>
        </w:rPr>
        <w:t xml:space="preserve">. [S.l: s.n.], 2013. v. 9781461475. </w:t>
      </w:r>
    </w:p>
    <w:p w14:paraId="2AB06D41"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BRITO, Gleison; MOMBACH, Thais; VALENTE, Marco Tulio. Migrating to GraphQL: A Practical Assessment. </w:t>
      </w:r>
      <w:r w:rsidRPr="003878B7">
        <w:rPr>
          <w:rFonts w:cs="Times New Roman"/>
          <w:i/>
          <w:iCs/>
          <w:noProof/>
        </w:rPr>
        <w:t>SANER 2019 - 26th edition of the IEEE International Conference on Software Analysis, Evolution and Reengineering</w:t>
      </w:r>
      <w:r w:rsidRPr="003878B7">
        <w:rPr>
          <w:rFonts w:cs="Times New Roman"/>
          <w:noProof/>
        </w:rPr>
        <w:t>, 2019.</w:t>
      </w:r>
    </w:p>
    <w:p w14:paraId="4D5C2BCE"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BRYANT, Mike. GraphQL for archival metadata: An overview of the EHRI GraphQL API. </w:t>
      </w:r>
      <w:r w:rsidRPr="003878B7">
        <w:rPr>
          <w:rFonts w:cs="Times New Roman"/>
          <w:i/>
          <w:iCs/>
          <w:noProof/>
        </w:rPr>
        <w:t>Proceedings - 2017 IEEE International Conference on Big Data, Big Data 2017</w:t>
      </w:r>
      <w:r w:rsidRPr="003878B7">
        <w:rPr>
          <w:rFonts w:cs="Times New Roman"/>
          <w:noProof/>
        </w:rPr>
        <w:t>, v. 2018- Janua, p. 2225–2230, 2018.</w:t>
      </w:r>
    </w:p>
    <w:p w14:paraId="64096BD4"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FENSEL, Dieter; BUSSLER, Christoph. The web service modeling framework WSMF. </w:t>
      </w:r>
      <w:r w:rsidRPr="003878B7">
        <w:rPr>
          <w:rFonts w:cs="Times New Roman"/>
          <w:i/>
          <w:iCs/>
          <w:noProof/>
        </w:rPr>
        <w:t>Electronic Commerce Research and Applications</w:t>
      </w:r>
      <w:r w:rsidRPr="003878B7">
        <w:rPr>
          <w:rFonts w:cs="Times New Roman"/>
          <w:noProof/>
        </w:rPr>
        <w:t>, v. 1, n. 2, p. 113–137, 2002.</w:t>
      </w:r>
    </w:p>
    <w:p w14:paraId="587A96BB"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FRISENDAL, Thomas; FRISENDAL, Thomas. </w:t>
      </w:r>
      <w:r w:rsidRPr="003878B7">
        <w:rPr>
          <w:rFonts w:cs="Times New Roman"/>
          <w:i/>
          <w:iCs/>
          <w:noProof/>
        </w:rPr>
        <w:t>Visual Design of GraphQL Data</w:t>
      </w:r>
      <w:r w:rsidRPr="003878B7">
        <w:rPr>
          <w:rFonts w:cs="Times New Roman"/>
          <w:noProof/>
        </w:rPr>
        <w:t xml:space="preserve">. [S.l: s.n.], 2018. </w:t>
      </w:r>
    </w:p>
    <w:p w14:paraId="71F5614B"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KAMBONA, Kennedy </w:t>
      </w:r>
      <w:r w:rsidRPr="003878B7">
        <w:rPr>
          <w:rFonts w:cs="Times New Roman"/>
          <w:i/>
          <w:iCs/>
          <w:noProof/>
        </w:rPr>
        <w:t>et al.</w:t>
      </w:r>
      <w:r w:rsidRPr="003878B7">
        <w:rPr>
          <w:rFonts w:cs="Times New Roman"/>
          <w:noProof/>
        </w:rPr>
        <w:t xml:space="preserve"> </w:t>
      </w:r>
      <w:r w:rsidRPr="003878B7">
        <w:rPr>
          <w:rFonts w:cs="Times New Roman"/>
          <w:i/>
          <w:iCs/>
          <w:noProof/>
        </w:rPr>
        <w:t>Learning GraphQL and Relay</w:t>
      </w:r>
      <w:r w:rsidRPr="003878B7">
        <w:rPr>
          <w:rFonts w:cs="Times New Roman"/>
          <w:noProof/>
        </w:rPr>
        <w:t xml:space="preserve">. [S.l: s.n.], 2016. Disponível em: &lt;http://dl.acm.org/citation.cfm?id=2307823%5Cnhttp://doi.acm.org/10.1145/2489798.2489802&gt;. </w:t>
      </w:r>
    </w:p>
    <w:p w14:paraId="6DA26085"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LUKASIK, S J. “Why the Arpanet Was Built” (vol 33, pg 3, 2011). </w:t>
      </w:r>
      <w:r w:rsidRPr="003878B7">
        <w:rPr>
          <w:rFonts w:cs="Times New Roman"/>
          <w:i/>
          <w:iCs/>
          <w:noProof/>
        </w:rPr>
        <w:t>Ieee Annals of the History of Computing</w:t>
      </w:r>
      <w:r w:rsidRPr="003878B7">
        <w:rPr>
          <w:rFonts w:cs="Times New Roman"/>
          <w:noProof/>
        </w:rPr>
        <w:t>, v. 33, n. 4, p. 3, 2011.</w:t>
      </w:r>
    </w:p>
    <w:p w14:paraId="095DCC46"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MA, Richard T.B.; LUI, John C.S.; MISRA, Vishal. Evolution of the internet economic ecosystem. </w:t>
      </w:r>
      <w:r w:rsidRPr="003878B7">
        <w:rPr>
          <w:rFonts w:cs="Times New Roman"/>
          <w:i/>
          <w:iCs/>
          <w:noProof/>
        </w:rPr>
        <w:t>IEEE/ACM Transactions on Networking</w:t>
      </w:r>
      <w:r w:rsidRPr="003878B7">
        <w:rPr>
          <w:rFonts w:cs="Times New Roman"/>
          <w:noProof/>
        </w:rPr>
        <w:t>, v. 23, n. 1, p. 85–98, 2015.</w:t>
      </w:r>
    </w:p>
    <w:p w14:paraId="6E7259F1"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MULLOY, Brian. Web API Design. 2012.</w:t>
      </w:r>
    </w:p>
    <w:p w14:paraId="33F15B74"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MUMBAIKAR, Snehal; PADIYA, Puja. Web Services Based On SOAP and REST Principles. </w:t>
      </w:r>
      <w:r w:rsidRPr="003878B7">
        <w:rPr>
          <w:rFonts w:cs="Times New Roman"/>
          <w:i/>
          <w:iCs/>
          <w:noProof/>
        </w:rPr>
        <w:t>International Journal of Scientific and Research Publications</w:t>
      </w:r>
      <w:r w:rsidRPr="003878B7">
        <w:rPr>
          <w:rFonts w:cs="Times New Roman"/>
          <w:noProof/>
        </w:rPr>
        <w:t>, v. 3, n. 5, p. 3–6, 2013. Disponível em: &lt;www.ijsrp.org&gt;.</w:t>
      </w:r>
    </w:p>
    <w:p w14:paraId="4D4E3001"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NGUYEN, Vu </w:t>
      </w:r>
      <w:r w:rsidRPr="003878B7">
        <w:rPr>
          <w:rFonts w:cs="Times New Roman"/>
          <w:i/>
          <w:iCs/>
          <w:noProof/>
        </w:rPr>
        <w:t>et al.</w:t>
      </w:r>
      <w:r w:rsidRPr="003878B7">
        <w:rPr>
          <w:rFonts w:cs="Times New Roman"/>
          <w:noProof/>
        </w:rPr>
        <w:t xml:space="preserve"> A SLOC Counting Standard. </w:t>
      </w:r>
      <w:r w:rsidRPr="003878B7">
        <w:rPr>
          <w:rFonts w:cs="Times New Roman"/>
          <w:i/>
          <w:iCs/>
          <w:noProof/>
        </w:rPr>
        <w:t>COCOMO II Forum.</w:t>
      </w:r>
      <w:r w:rsidRPr="003878B7">
        <w:rPr>
          <w:rFonts w:cs="Times New Roman"/>
          <w:noProof/>
        </w:rPr>
        <w:t>, v. 2007, p. 1–15, 2007.</w:t>
      </w:r>
    </w:p>
    <w:p w14:paraId="4B947F6A"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PALERMO, Elizabeth; COX, Lauren. </w:t>
      </w:r>
      <w:r w:rsidRPr="003878B7">
        <w:rPr>
          <w:rFonts w:cs="Times New Roman"/>
          <w:i/>
          <w:iCs/>
          <w:noProof/>
        </w:rPr>
        <w:t>Who Invented the Internet? | ARPANET</w:t>
      </w:r>
      <w:r w:rsidRPr="003878B7">
        <w:rPr>
          <w:rFonts w:cs="Times New Roman"/>
          <w:noProof/>
        </w:rPr>
        <w:t xml:space="preserve">. Disponível em: &lt;https://www.livescience.com/42604-who-invented-the-internet.html&gt;. Acesso em: 27 abr. 2019. </w:t>
      </w:r>
    </w:p>
    <w:p w14:paraId="1AE8D250"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TEAM, Facebook. </w:t>
      </w:r>
      <w:r w:rsidRPr="003878B7">
        <w:rPr>
          <w:rFonts w:cs="Times New Roman"/>
          <w:i/>
          <w:iCs/>
          <w:noProof/>
        </w:rPr>
        <w:t>GraphQL Documentation</w:t>
      </w:r>
      <w:r w:rsidRPr="003878B7">
        <w:rPr>
          <w:rFonts w:cs="Times New Roman"/>
          <w:noProof/>
        </w:rPr>
        <w:t xml:space="preserve">. Disponível em: &lt;https://graphql.org/learn/schema/&gt;. </w:t>
      </w:r>
    </w:p>
    <w:p w14:paraId="70D90181" w14:textId="77777777" w:rsidR="003878B7" w:rsidRPr="003878B7" w:rsidRDefault="003878B7" w:rsidP="003878B7">
      <w:pPr>
        <w:widowControl w:val="0"/>
        <w:autoSpaceDE w:val="0"/>
        <w:autoSpaceDN w:val="0"/>
        <w:adjustRightInd w:val="0"/>
        <w:spacing w:line="240" w:lineRule="auto"/>
        <w:rPr>
          <w:rFonts w:cs="Times New Roman"/>
          <w:noProof/>
        </w:rPr>
      </w:pPr>
      <w:r w:rsidRPr="003878B7">
        <w:rPr>
          <w:rFonts w:cs="Times New Roman"/>
          <w:noProof/>
        </w:rPr>
        <w:t xml:space="preserve">TILKOV, Stefan; VINOSKI, Steve. Node.js: Using JavaScript to build high-performance network programs. </w:t>
      </w:r>
      <w:r w:rsidRPr="003878B7">
        <w:rPr>
          <w:rFonts w:cs="Times New Roman"/>
          <w:i/>
          <w:iCs/>
          <w:noProof/>
        </w:rPr>
        <w:t>IEEE Internet Computing</w:t>
      </w:r>
      <w:r w:rsidRPr="003878B7">
        <w:rPr>
          <w:rFonts w:cs="Times New Roman"/>
          <w:noProof/>
        </w:rPr>
        <w:t>, v. 14, n. 6, p. 80–83, 2010.</w:t>
      </w:r>
    </w:p>
    <w:p w14:paraId="6471265F" w14:textId="4C24D7DE" w:rsidR="0045235A" w:rsidRPr="00FF02EE" w:rsidDel="00CB068D" w:rsidRDefault="00672B18" w:rsidP="00FF02EE">
      <w:pPr>
        <w:widowControl w:val="0"/>
        <w:autoSpaceDE w:val="0"/>
        <w:autoSpaceDN w:val="0"/>
        <w:adjustRightInd w:val="0"/>
        <w:spacing w:line="240" w:lineRule="auto"/>
        <w:rPr>
          <w:del w:id="1295" w:author="Leonardo Ribeiro" w:date="2019-06-03T22:39:00Z"/>
          <w:color w:val="FF0000"/>
          <w:lang w:eastAsia="en-US"/>
          <w:rPrChange w:id="1296" w:author="Leonardo Ribeiro" w:date="2019-06-03T22:41:00Z">
            <w:rPr>
              <w:del w:id="1297" w:author="Leonardo Ribeiro" w:date="2019-06-03T22:39:00Z"/>
              <w:rFonts w:eastAsia="Arial"/>
              <w:color w:val="auto"/>
              <w:szCs w:val="20"/>
              <w:lang w:eastAsia="en-US"/>
            </w:rPr>
          </w:rPrChange>
        </w:rPr>
        <w:pPrChange w:id="1298" w:author="Leonardo Ribeiro" w:date="2019-06-03T22:41:00Z">
          <w:pPr>
            <w:suppressAutoHyphens w:val="0"/>
            <w:spacing w:line="240" w:lineRule="auto"/>
            <w:ind w:firstLine="0"/>
            <w:jc w:val="left"/>
          </w:pPr>
        </w:pPrChange>
      </w:pPr>
      <w:r>
        <w:rPr>
          <w:color w:val="FF0000"/>
          <w:lang w:eastAsia="en-US"/>
        </w:rPr>
        <w:fldChar w:fldCharType="end"/>
      </w:r>
      <w:del w:id="1299" w:author="Leonardo Ribeiro" w:date="2019-06-03T22:38:00Z">
        <w:r w:rsidR="0045235A" w:rsidDel="003878B7">
          <w:rPr>
            <w:lang w:eastAsia="en-US"/>
          </w:rPr>
          <w:br w:type="page"/>
        </w:r>
      </w:del>
    </w:p>
    <w:p w14:paraId="64712660" w14:textId="0FD33F71" w:rsidR="00EA3AC8" w:rsidRPr="00EA3AC8" w:rsidRDefault="00EA3AC8" w:rsidP="00FF02EE">
      <w:pPr>
        <w:widowControl w:val="0"/>
        <w:autoSpaceDE w:val="0"/>
        <w:autoSpaceDN w:val="0"/>
        <w:adjustRightInd w:val="0"/>
        <w:spacing w:line="240" w:lineRule="auto"/>
        <w:ind w:firstLine="0"/>
        <w:rPr>
          <w:rFonts w:eastAsia="Calibri"/>
          <w:lang w:eastAsia="en-US"/>
        </w:rPr>
        <w:pPrChange w:id="1300" w:author="Leonardo Ribeiro" w:date="2019-06-03T22:41:00Z">
          <w:pPr>
            <w:pStyle w:val="Ttulo1"/>
            <w:ind w:firstLine="0"/>
          </w:pPr>
        </w:pPrChange>
      </w:pPr>
      <w:bookmarkStart w:id="1301" w:name="_Toc10492858"/>
      <w:del w:id="1302" w:author="Leonardo Ribeiro" w:date="2019-06-03T22:39:00Z">
        <w:r w:rsidRPr="00EA3AC8" w:rsidDel="00CB068D">
          <w:rPr>
            <w:rFonts w:eastAsia="Calibri"/>
            <w:lang w:eastAsia="en-US"/>
          </w:rPr>
          <w:delText>GLOSSÁRIO</w:delText>
        </w:r>
      </w:del>
      <w:bookmarkEnd w:id="1301"/>
    </w:p>
    <w:p w14:paraId="64712661" w14:textId="77777777" w:rsidR="00EA3AC8" w:rsidRDefault="00EA3AC8" w:rsidP="00EA3AC8">
      <w:pPr>
        <w:suppressAutoHyphens w:val="0"/>
        <w:rPr>
          <w:rFonts w:eastAsia="Calibri" w:cs="Times New Roman"/>
          <w:color w:val="auto"/>
          <w:szCs w:val="22"/>
          <w:lang w:eastAsia="en-US"/>
        </w:rPr>
      </w:pPr>
    </w:p>
    <w:p w14:paraId="64712662" w14:textId="375B9D3A" w:rsidR="0045235A" w:rsidDel="00FF02EE" w:rsidRDefault="0045235A" w:rsidP="00EA3AC8">
      <w:pPr>
        <w:suppressAutoHyphens w:val="0"/>
        <w:rPr>
          <w:del w:id="1303" w:author="Leonardo Ribeiro" w:date="2019-06-03T22:41:00Z"/>
          <w:rFonts w:eastAsia="Calibri" w:cs="Times New Roman"/>
          <w:color w:val="auto"/>
          <w:szCs w:val="22"/>
          <w:lang w:eastAsia="en-US"/>
        </w:rPr>
      </w:pPr>
    </w:p>
    <w:p w14:paraId="64712663" w14:textId="01B5DEAD" w:rsidR="0045235A" w:rsidRPr="00EA3AC8" w:rsidDel="00FF02EE" w:rsidRDefault="0045235A" w:rsidP="00EA3AC8">
      <w:pPr>
        <w:suppressAutoHyphens w:val="0"/>
        <w:rPr>
          <w:del w:id="1304" w:author="Leonardo Ribeiro" w:date="2019-06-03T22:41:00Z"/>
          <w:rFonts w:eastAsia="Calibri" w:cs="Times New Roman"/>
          <w:color w:val="auto"/>
          <w:szCs w:val="22"/>
          <w:lang w:eastAsia="en-US"/>
        </w:rPr>
      </w:pPr>
    </w:p>
    <w:p w14:paraId="64712664" w14:textId="0DB4C4E7" w:rsidR="0045235A" w:rsidRDefault="0045235A">
      <w:pPr>
        <w:suppressAutoHyphens w:val="0"/>
        <w:spacing w:line="240" w:lineRule="auto"/>
        <w:ind w:firstLine="0"/>
        <w:jc w:val="left"/>
        <w:rPr>
          <w:rFonts w:eastAsia="Calibri" w:cs="Times New Roman"/>
          <w:b/>
          <w:color w:val="auto"/>
          <w:szCs w:val="22"/>
          <w:lang w:eastAsia="en-US"/>
        </w:rPr>
      </w:pPr>
      <w:del w:id="1305" w:author="Leonardo Ribeiro" w:date="2019-06-03T22:41:00Z">
        <w:r w:rsidDel="00FF02EE">
          <w:rPr>
            <w:rFonts w:eastAsia="Calibri" w:cs="Times New Roman"/>
            <w:b/>
            <w:color w:val="auto"/>
            <w:szCs w:val="22"/>
            <w:lang w:eastAsia="en-US"/>
          </w:rPr>
          <w:lastRenderedPageBreak/>
          <w:br w:type="page"/>
        </w:r>
      </w:del>
    </w:p>
    <w:p w14:paraId="64712665" w14:textId="77777777" w:rsidR="00EA3AC8" w:rsidRPr="00EA3AC8" w:rsidRDefault="00EA3AC8" w:rsidP="00A61F7E">
      <w:pPr>
        <w:pStyle w:val="Ttulo1"/>
        <w:ind w:firstLine="0"/>
        <w:rPr>
          <w:rFonts w:eastAsia="Calibri"/>
        </w:rPr>
      </w:pPr>
      <w:bookmarkStart w:id="1306" w:name="_Toc10492859"/>
      <w:r w:rsidRPr="00EA3AC8">
        <w:rPr>
          <w:rFonts w:eastAsia="Calibri"/>
        </w:rPr>
        <w:t>APÊNDICES</w:t>
      </w:r>
      <w:bookmarkEnd w:id="1306"/>
    </w:p>
    <w:p w14:paraId="64712666" w14:textId="754D7E5C" w:rsidR="00EA3AC8" w:rsidDel="00CB068D" w:rsidRDefault="00EA3AC8" w:rsidP="00CB068D">
      <w:pPr>
        <w:pStyle w:val="Ttulo2"/>
        <w:ind w:firstLine="0"/>
        <w:rPr>
          <w:del w:id="1307" w:author="Leonardo Ribeiro" w:date="2019-06-03T22:39:00Z"/>
          <w:lang w:eastAsia="pt-BR"/>
        </w:rPr>
        <w:pPrChange w:id="1308" w:author="Leonardo Ribeiro" w:date="2019-06-03T22:39:00Z">
          <w:pPr>
            <w:pStyle w:val="Ttulo2"/>
            <w:ind w:firstLine="0"/>
          </w:pPr>
        </w:pPrChange>
      </w:pPr>
      <w:bookmarkStart w:id="1309" w:name="_Toc10492860"/>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1309"/>
    </w:p>
    <w:p w14:paraId="64712667" w14:textId="6EA955FF" w:rsidR="0045235A" w:rsidRPr="00A61F7E" w:rsidRDefault="0045235A" w:rsidP="00CB068D">
      <w:pPr>
        <w:pStyle w:val="Ttulo2"/>
        <w:ind w:firstLine="0"/>
        <w:rPr>
          <w:color w:val="FF0000"/>
          <w:lang w:eastAsia="pt-BR"/>
        </w:rPr>
        <w:pPrChange w:id="1310" w:author="Leonardo Ribeiro" w:date="2019-06-03T22:39:00Z">
          <w:pPr/>
        </w:pPrChange>
      </w:pPr>
      <w:del w:id="1311" w:author="Leonardo Ribeiro" w:date="2019-06-03T22:39:00Z">
        <w:r w:rsidRPr="00A61F7E" w:rsidDel="00CB068D">
          <w:rPr>
            <w:color w:val="FF0000"/>
            <w:lang w:eastAsia="pt-BR"/>
          </w:rPr>
          <w:delText>[Opcional</w:delText>
        </w:r>
        <w:r w:rsidR="00EB719C" w:rsidDel="00CB068D">
          <w:rPr>
            <w:color w:val="FF0000"/>
            <w:lang w:eastAsia="pt-BR"/>
          </w:rPr>
          <w:delText xml:space="preserve"> no TC final</w:delText>
        </w:r>
        <w:r w:rsidRPr="00A61F7E" w:rsidDel="00CB068D">
          <w:rPr>
            <w:color w:val="FF0000"/>
            <w:lang w:eastAsia="pt-BR"/>
          </w:rPr>
          <w:delText>, conforme determinação do orientador / banca]</w:delText>
        </w:r>
      </w:del>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1312" w:name="_Toc10492861"/>
      <w:bookmarkEnd w:id="510"/>
      <w:r w:rsidRPr="003C5CAA">
        <w:t xml:space="preserve">Apêndice B </w:t>
      </w:r>
      <w:r w:rsidR="00ED41F9" w:rsidRPr="003C5CAA">
        <w:t xml:space="preserve">- </w:t>
      </w:r>
      <w:r w:rsidR="003C5CAA" w:rsidRPr="003C5CAA">
        <w:t>Banner [ou Artigo] apresentado na Semana de Comunicação Científica</w:t>
      </w:r>
      <w:bookmarkEnd w:id="1312"/>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1313" w:name="_Toc10492862"/>
      <w:r w:rsidRPr="002805E8">
        <w:t>ANEXOS</w:t>
      </w:r>
      <w:bookmarkEnd w:id="1313"/>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1314" w:name="_Toc10492863"/>
      <w:r w:rsidRPr="00A61F7E">
        <w:t>Anexo A</w:t>
      </w:r>
      <w:bookmarkEnd w:id="1314"/>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16"/>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4B182" w14:textId="77777777" w:rsidR="00050BBC" w:rsidRDefault="00050BBC" w:rsidP="00C61806">
      <w:r>
        <w:separator/>
      </w:r>
    </w:p>
    <w:p w14:paraId="4E8A7D5A" w14:textId="77777777" w:rsidR="00050BBC" w:rsidRDefault="00050BBC" w:rsidP="00C61806"/>
  </w:endnote>
  <w:endnote w:type="continuationSeparator" w:id="0">
    <w:p w14:paraId="073CAACD" w14:textId="77777777" w:rsidR="00050BBC" w:rsidRDefault="00050BBC" w:rsidP="00C61806">
      <w:r>
        <w:continuationSeparator/>
      </w:r>
    </w:p>
    <w:p w14:paraId="3D712A94" w14:textId="77777777" w:rsidR="00050BBC" w:rsidRDefault="00050BBC"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DejaVu Sans">
    <w:charset w:val="00"/>
    <w:family w:val="auto"/>
    <w:pitch w:val="variable"/>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FF708" w14:textId="77777777" w:rsidR="00050BBC" w:rsidRDefault="00050BBC" w:rsidP="00C61806">
      <w:r>
        <w:separator/>
      </w:r>
    </w:p>
    <w:p w14:paraId="5984AA5F" w14:textId="77777777" w:rsidR="00050BBC" w:rsidRDefault="00050BBC" w:rsidP="00C61806"/>
  </w:footnote>
  <w:footnote w:type="continuationSeparator" w:id="0">
    <w:p w14:paraId="0D3C3FB4" w14:textId="77777777" w:rsidR="00050BBC" w:rsidRDefault="00050BBC" w:rsidP="00C61806">
      <w:r>
        <w:continuationSeparator/>
      </w:r>
    </w:p>
    <w:p w14:paraId="5B648AD8" w14:textId="77777777" w:rsidR="00050BBC" w:rsidRDefault="00050BBC"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050BBC" w:rsidRDefault="00050BBC">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050BBC" w:rsidRDefault="00050BBC">
    <w:pPr>
      <w:pStyle w:val="Cabealho"/>
      <w:jc w:val="right"/>
    </w:pPr>
    <w:r>
      <w:fldChar w:fldCharType="begin"/>
    </w:r>
    <w:r w:rsidRPr="00B72896">
      <w:instrText>PAGE   \* MERGEFORMAT</w:instrText>
    </w:r>
    <w:r>
      <w:fldChar w:fldCharType="separate"/>
    </w:r>
    <w:r>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EE43B91"/>
    <w:multiLevelType w:val="multilevel"/>
    <w:tmpl w:val="F4EA528A"/>
    <w:lvl w:ilvl="0">
      <w:start w:val="1"/>
      <w:numFmt w:val="decimal"/>
      <w:lvlText w:val="%1"/>
      <w:lvlJc w:val="left"/>
      <w:pPr>
        <w:ind w:left="360" w:hanging="360"/>
      </w:pPr>
      <w:rPr>
        <w:rFonts w:hint="default"/>
      </w:rPr>
    </w:lvl>
    <w:lvl w:ilvl="1">
      <w:start w:val="1"/>
      <w:numFmt w:val="decimal"/>
      <w:lvlText w:val="%1.%2"/>
      <w:lvlJc w:val="left"/>
      <w:pPr>
        <w:ind w:left="1931" w:hanging="360"/>
      </w:pPr>
      <w:rPr>
        <w:rFonts w:hint="default"/>
      </w:rPr>
    </w:lvl>
    <w:lvl w:ilvl="2">
      <w:start w:val="1"/>
      <w:numFmt w:val="decimal"/>
      <w:lvlText w:val="%1.%2.%3"/>
      <w:lvlJc w:val="left"/>
      <w:pPr>
        <w:ind w:left="3862" w:hanging="720"/>
      </w:pPr>
      <w:rPr>
        <w:rFonts w:hint="default"/>
      </w:rPr>
    </w:lvl>
    <w:lvl w:ilvl="3">
      <w:start w:val="1"/>
      <w:numFmt w:val="decimal"/>
      <w:lvlText w:val="%1.%2.%3.%4"/>
      <w:lvlJc w:val="left"/>
      <w:pPr>
        <w:ind w:left="5433" w:hanging="720"/>
      </w:pPr>
      <w:rPr>
        <w:rFonts w:hint="default"/>
      </w:rPr>
    </w:lvl>
    <w:lvl w:ilvl="4">
      <w:start w:val="1"/>
      <w:numFmt w:val="decimal"/>
      <w:lvlText w:val="%1.%2.%3.%4.%5"/>
      <w:lvlJc w:val="left"/>
      <w:pPr>
        <w:ind w:left="7364" w:hanging="1080"/>
      </w:pPr>
      <w:rPr>
        <w:rFonts w:hint="default"/>
      </w:rPr>
    </w:lvl>
    <w:lvl w:ilvl="5">
      <w:start w:val="1"/>
      <w:numFmt w:val="decimal"/>
      <w:lvlText w:val="%1.%2.%3.%4.%5.%6"/>
      <w:lvlJc w:val="left"/>
      <w:pPr>
        <w:ind w:left="8935" w:hanging="1080"/>
      </w:pPr>
      <w:rPr>
        <w:rFonts w:hint="default"/>
      </w:rPr>
    </w:lvl>
    <w:lvl w:ilvl="6">
      <w:start w:val="1"/>
      <w:numFmt w:val="decimal"/>
      <w:lvlText w:val="%1.%2.%3.%4.%5.%6.%7"/>
      <w:lvlJc w:val="left"/>
      <w:pPr>
        <w:ind w:left="10866" w:hanging="1440"/>
      </w:pPr>
      <w:rPr>
        <w:rFonts w:hint="default"/>
      </w:rPr>
    </w:lvl>
    <w:lvl w:ilvl="7">
      <w:start w:val="1"/>
      <w:numFmt w:val="decimal"/>
      <w:lvlText w:val="%1.%2.%3.%4.%5.%6.%7.%8"/>
      <w:lvlJc w:val="left"/>
      <w:pPr>
        <w:ind w:left="12437" w:hanging="1440"/>
      </w:pPr>
      <w:rPr>
        <w:rFonts w:hint="default"/>
      </w:rPr>
    </w:lvl>
    <w:lvl w:ilvl="8">
      <w:start w:val="1"/>
      <w:numFmt w:val="decimal"/>
      <w:lvlText w:val="%1.%2.%3.%4.%5.%6.%7.%8.%9"/>
      <w:lvlJc w:val="left"/>
      <w:pPr>
        <w:ind w:left="14368" w:hanging="1800"/>
      </w:pPr>
      <w:rPr>
        <w:rFonts w:hint="default"/>
      </w:rPr>
    </w:lvl>
  </w:abstractNum>
  <w:abstractNum w:abstractNumId="9"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0"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1"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0DA51B9"/>
    <w:multiLevelType w:val="hybridMultilevel"/>
    <w:tmpl w:val="A6C0C7D0"/>
    <w:lvl w:ilvl="0" w:tplc="A2D2D4EA">
      <w:start w:val="2"/>
      <w:numFmt w:val="decimal"/>
      <w:lvlText w:val="%1."/>
      <w:lvlJc w:val="left"/>
      <w:pPr>
        <w:ind w:left="1211" w:hanging="360"/>
      </w:pPr>
      <w:rPr>
        <w:rFonts w:hint="default"/>
        <w:color w:val="auto"/>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3"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5"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8"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0CF52DA"/>
    <w:multiLevelType w:val="hybridMultilevel"/>
    <w:tmpl w:val="80F84FBC"/>
    <w:lvl w:ilvl="0" w:tplc="79DA1F2C">
      <w:start w:val="1"/>
      <w:numFmt w:val="decimal"/>
      <w:lvlText w:val="%1."/>
      <w:lvlJc w:val="left"/>
      <w:pPr>
        <w:ind w:left="1211" w:hanging="360"/>
      </w:pPr>
      <w:rPr>
        <w:rFonts w:hint="default"/>
        <w:color w:val="000000"/>
      </w:rPr>
    </w:lvl>
    <w:lvl w:ilvl="1" w:tplc="0416000F">
      <w:start w:val="1"/>
      <w:numFmt w:val="decimal"/>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20"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2" w15:restartNumberingAfterBreak="0">
    <w:nsid w:val="557533D6"/>
    <w:multiLevelType w:val="multilevel"/>
    <w:tmpl w:val="C78E4F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4"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5"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9"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30"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1"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3"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4"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5"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6" w15:restartNumberingAfterBreak="0">
    <w:nsid w:val="7FFC40BB"/>
    <w:multiLevelType w:val="multilevel"/>
    <w:tmpl w:val="10FE393C"/>
    <w:lvl w:ilvl="0">
      <w:start w:val="3"/>
      <w:numFmt w:val="decimal"/>
      <w:lvlText w:val="%1."/>
      <w:lvlJc w:val="left"/>
      <w:pPr>
        <w:ind w:left="1211" w:hanging="360"/>
      </w:pPr>
      <w:rPr>
        <w:rFonts w:hint="default"/>
        <w:color w:val="auto"/>
      </w:rPr>
    </w:lvl>
    <w:lvl w:ilvl="1">
      <w:start w:val="1"/>
      <w:numFmt w:val="decimal"/>
      <w:isLgl/>
      <w:lvlText w:val="%1.%2."/>
      <w:lvlJc w:val="left"/>
      <w:pPr>
        <w:ind w:left="1931" w:hanging="360"/>
      </w:pPr>
      <w:rPr>
        <w:rFonts w:hint="default"/>
      </w:rPr>
    </w:lvl>
    <w:lvl w:ilvl="2">
      <w:start w:val="1"/>
      <w:numFmt w:val="decimal"/>
      <w:isLgl/>
      <w:lvlText w:val="%1.%2.%3."/>
      <w:lvlJc w:val="left"/>
      <w:pPr>
        <w:ind w:left="3011" w:hanging="720"/>
      </w:pPr>
      <w:rPr>
        <w:rFonts w:hint="default"/>
      </w:rPr>
    </w:lvl>
    <w:lvl w:ilvl="3">
      <w:start w:val="1"/>
      <w:numFmt w:val="decimal"/>
      <w:isLgl/>
      <w:lvlText w:val="%1.%2.%3.%4."/>
      <w:lvlJc w:val="left"/>
      <w:pPr>
        <w:ind w:left="3731" w:hanging="720"/>
      </w:pPr>
      <w:rPr>
        <w:rFonts w:hint="default"/>
      </w:rPr>
    </w:lvl>
    <w:lvl w:ilvl="4">
      <w:start w:val="1"/>
      <w:numFmt w:val="decimal"/>
      <w:isLgl/>
      <w:lvlText w:val="%1.%2.%3.%4.%5."/>
      <w:lvlJc w:val="left"/>
      <w:pPr>
        <w:ind w:left="4811" w:hanging="1080"/>
      </w:pPr>
      <w:rPr>
        <w:rFonts w:hint="default"/>
      </w:rPr>
    </w:lvl>
    <w:lvl w:ilvl="5">
      <w:start w:val="1"/>
      <w:numFmt w:val="decimal"/>
      <w:isLgl/>
      <w:lvlText w:val="%1.%2.%3.%4.%5.%6."/>
      <w:lvlJc w:val="left"/>
      <w:pPr>
        <w:ind w:left="5531" w:hanging="1080"/>
      </w:pPr>
      <w:rPr>
        <w:rFonts w:hint="default"/>
      </w:rPr>
    </w:lvl>
    <w:lvl w:ilvl="6">
      <w:start w:val="1"/>
      <w:numFmt w:val="decimal"/>
      <w:isLgl/>
      <w:lvlText w:val="%1.%2.%3.%4.%5.%6.%7."/>
      <w:lvlJc w:val="left"/>
      <w:pPr>
        <w:ind w:left="6611" w:hanging="1440"/>
      </w:pPr>
      <w:rPr>
        <w:rFonts w:hint="default"/>
      </w:rPr>
    </w:lvl>
    <w:lvl w:ilvl="7">
      <w:start w:val="1"/>
      <w:numFmt w:val="decimal"/>
      <w:isLgl/>
      <w:lvlText w:val="%1.%2.%3.%4.%5.%6.%7.%8."/>
      <w:lvlJc w:val="left"/>
      <w:pPr>
        <w:ind w:left="7331" w:hanging="1440"/>
      </w:pPr>
      <w:rPr>
        <w:rFonts w:hint="default"/>
      </w:rPr>
    </w:lvl>
    <w:lvl w:ilvl="8">
      <w:start w:val="1"/>
      <w:numFmt w:val="decimal"/>
      <w:isLgl/>
      <w:lvlText w:val="%1.%2.%3.%4.%5.%6.%7.%8.%9."/>
      <w:lvlJc w:val="left"/>
      <w:pPr>
        <w:ind w:left="8411" w:hanging="1800"/>
      </w:pPr>
      <w:rPr>
        <w:rFonts w:hint="default"/>
      </w:rPr>
    </w:lvl>
  </w:abstractNum>
  <w:num w:numId="1">
    <w:abstractNumId w:val="0"/>
  </w:num>
  <w:num w:numId="2">
    <w:abstractNumId w:val="1"/>
  </w:num>
  <w:num w:numId="3">
    <w:abstractNumId w:val="10"/>
  </w:num>
  <w:num w:numId="4">
    <w:abstractNumId w:val="32"/>
  </w:num>
  <w:num w:numId="5">
    <w:abstractNumId w:val="29"/>
  </w:num>
  <w:num w:numId="6">
    <w:abstractNumId w:val="5"/>
  </w:num>
  <w:num w:numId="7">
    <w:abstractNumId w:val="16"/>
  </w:num>
  <w:num w:numId="8">
    <w:abstractNumId w:val="3"/>
  </w:num>
  <w:num w:numId="9">
    <w:abstractNumId w:val="14"/>
  </w:num>
  <w:num w:numId="10">
    <w:abstractNumId w:val="35"/>
  </w:num>
  <w:num w:numId="11">
    <w:abstractNumId w:val="4"/>
  </w:num>
  <w:num w:numId="12">
    <w:abstractNumId w:val="26"/>
  </w:num>
  <w:num w:numId="13">
    <w:abstractNumId w:val="15"/>
  </w:num>
  <w:num w:numId="14">
    <w:abstractNumId w:val="27"/>
  </w:num>
  <w:num w:numId="15">
    <w:abstractNumId w:val="31"/>
  </w:num>
  <w:num w:numId="16">
    <w:abstractNumId w:val="11"/>
  </w:num>
  <w:num w:numId="17">
    <w:abstractNumId w:val="13"/>
  </w:num>
  <w:num w:numId="18">
    <w:abstractNumId w:val="17"/>
  </w:num>
  <w:num w:numId="19">
    <w:abstractNumId w:val="24"/>
  </w:num>
  <w:num w:numId="20">
    <w:abstractNumId w:val="7"/>
  </w:num>
  <w:num w:numId="21">
    <w:abstractNumId w:val="2"/>
  </w:num>
  <w:num w:numId="22">
    <w:abstractNumId w:val="6"/>
  </w:num>
  <w:num w:numId="23">
    <w:abstractNumId w:val="23"/>
  </w:num>
  <w:num w:numId="24">
    <w:abstractNumId w:val="30"/>
  </w:num>
  <w:num w:numId="25">
    <w:abstractNumId w:val="34"/>
  </w:num>
  <w:num w:numId="26">
    <w:abstractNumId w:val="3"/>
  </w:num>
  <w:num w:numId="27">
    <w:abstractNumId w:val="28"/>
  </w:num>
  <w:num w:numId="28">
    <w:abstractNumId w:val="9"/>
  </w:num>
  <w:num w:numId="29">
    <w:abstractNumId w:val="20"/>
  </w:num>
  <w:num w:numId="30">
    <w:abstractNumId w:val="33"/>
  </w:num>
  <w:num w:numId="31">
    <w:abstractNumId w:val="21"/>
  </w:num>
  <w:num w:numId="32">
    <w:abstractNumId w:val="18"/>
  </w:num>
  <w:num w:numId="33">
    <w:abstractNumId w:val="25"/>
  </w:num>
  <w:num w:numId="34">
    <w:abstractNumId w:val="19"/>
  </w:num>
  <w:num w:numId="35">
    <w:abstractNumId w:val="8"/>
  </w:num>
  <w:num w:numId="36">
    <w:abstractNumId w:val="22"/>
  </w:num>
  <w:num w:numId="37">
    <w:abstractNumId w:val="12"/>
  </w:num>
  <w:num w:numId="38">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onardo Ribeiro">
    <w15:presenceInfo w15:providerId="Windows Live" w15:userId="88c6a578694c6c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49D4"/>
    <w:rsid w:val="00005785"/>
    <w:rsid w:val="0000599D"/>
    <w:rsid w:val="00006072"/>
    <w:rsid w:val="000063BF"/>
    <w:rsid w:val="00007DA4"/>
    <w:rsid w:val="000116D4"/>
    <w:rsid w:val="000121A3"/>
    <w:rsid w:val="00012503"/>
    <w:rsid w:val="00012924"/>
    <w:rsid w:val="00016458"/>
    <w:rsid w:val="0002234C"/>
    <w:rsid w:val="0002306A"/>
    <w:rsid w:val="00023A9B"/>
    <w:rsid w:val="000247A2"/>
    <w:rsid w:val="000260FC"/>
    <w:rsid w:val="00026116"/>
    <w:rsid w:val="000276FA"/>
    <w:rsid w:val="0003133A"/>
    <w:rsid w:val="00031A1A"/>
    <w:rsid w:val="000320C3"/>
    <w:rsid w:val="00032760"/>
    <w:rsid w:val="00032F3F"/>
    <w:rsid w:val="00034976"/>
    <w:rsid w:val="00037890"/>
    <w:rsid w:val="00041DFC"/>
    <w:rsid w:val="00043956"/>
    <w:rsid w:val="00043FC4"/>
    <w:rsid w:val="000459F6"/>
    <w:rsid w:val="00050BBC"/>
    <w:rsid w:val="000512CD"/>
    <w:rsid w:val="0005161B"/>
    <w:rsid w:val="0005175C"/>
    <w:rsid w:val="00052A6C"/>
    <w:rsid w:val="00053BA5"/>
    <w:rsid w:val="00053BC5"/>
    <w:rsid w:val="00055755"/>
    <w:rsid w:val="000566D8"/>
    <w:rsid w:val="00061219"/>
    <w:rsid w:val="0006415D"/>
    <w:rsid w:val="0006566F"/>
    <w:rsid w:val="00071EAA"/>
    <w:rsid w:val="00072934"/>
    <w:rsid w:val="00075845"/>
    <w:rsid w:val="000760AC"/>
    <w:rsid w:val="000779AF"/>
    <w:rsid w:val="000829D3"/>
    <w:rsid w:val="00083463"/>
    <w:rsid w:val="00083D0F"/>
    <w:rsid w:val="000844D7"/>
    <w:rsid w:val="00084B3B"/>
    <w:rsid w:val="000859E0"/>
    <w:rsid w:val="00085A0F"/>
    <w:rsid w:val="00087E89"/>
    <w:rsid w:val="00087EB1"/>
    <w:rsid w:val="000904AF"/>
    <w:rsid w:val="00091B9C"/>
    <w:rsid w:val="000934D5"/>
    <w:rsid w:val="000946D8"/>
    <w:rsid w:val="000946E0"/>
    <w:rsid w:val="00095273"/>
    <w:rsid w:val="000962E2"/>
    <w:rsid w:val="000972FE"/>
    <w:rsid w:val="000A0C64"/>
    <w:rsid w:val="000A104A"/>
    <w:rsid w:val="000A1626"/>
    <w:rsid w:val="000A216F"/>
    <w:rsid w:val="000A2293"/>
    <w:rsid w:val="000A4EEF"/>
    <w:rsid w:val="000A66D1"/>
    <w:rsid w:val="000A6C46"/>
    <w:rsid w:val="000A7966"/>
    <w:rsid w:val="000B41B0"/>
    <w:rsid w:val="000B507B"/>
    <w:rsid w:val="000B5AEF"/>
    <w:rsid w:val="000B610E"/>
    <w:rsid w:val="000B6567"/>
    <w:rsid w:val="000B6DBC"/>
    <w:rsid w:val="000B7C7C"/>
    <w:rsid w:val="000B7D2E"/>
    <w:rsid w:val="000C01C5"/>
    <w:rsid w:val="000C0E13"/>
    <w:rsid w:val="000C3355"/>
    <w:rsid w:val="000C3553"/>
    <w:rsid w:val="000C471B"/>
    <w:rsid w:val="000C5C20"/>
    <w:rsid w:val="000C641E"/>
    <w:rsid w:val="000C6433"/>
    <w:rsid w:val="000D00FA"/>
    <w:rsid w:val="000D119B"/>
    <w:rsid w:val="000D1334"/>
    <w:rsid w:val="000D150B"/>
    <w:rsid w:val="000D4726"/>
    <w:rsid w:val="000D4833"/>
    <w:rsid w:val="000D5742"/>
    <w:rsid w:val="000D5CEB"/>
    <w:rsid w:val="000D645F"/>
    <w:rsid w:val="000D6BD3"/>
    <w:rsid w:val="000E1273"/>
    <w:rsid w:val="000E264F"/>
    <w:rsid w:val="000E54F5"/>
    <w:rsid w:val="000E58FC"/>
    <w:rsid w:val="000F12A3"/>
    <w:rsid w:val="000F1A2C"/>
    <w:rsid w:val="000F39E8"/>
    <w:rsid w:val="000F4B22"/>
    <w:rsid w:val="000F7741"/>
    <w:rsid w:val="00100A5F"/>
    <w:rsid w:val="00102EDF"/>
    <w:rsid w:val="0010437E"/>
    <w:rsid w:val="00104FF8"/>
    <w:rsid w:val="00105A15"/>
    <w:rsid w:val="00107811"/>
    <w:rsid w:val="00110332"/>
    <w:rsid w:val="00110D73"/>
    <w:rsid w:val="00112856"/>
    <w:rsid w:val="00112EA5"/>
    <w:rsid w:val="00115D2B"/>
    <w:rsid w:val="0011654D"/>
    <w:rsid w:val="00120363"/>
    <w:rsid w:val="00120F21"/>
    <w:rsid w:val="001231D2"/>
    <w:rsid w:val="00126703"/>
    <w:rsid w:val="0012685A"/>
    <w:rsid w:val="00127D45"/>
    <w:rsid w:val="00134F3D"/>
    <w:rsid w:val="00135725"/>
    <w:rsid w:val="00135C80"/>
    <w:rsid w:val="00136426"/>
    <w:rsid w:val="00137246"/>
    <w:rsid w:val="00140045"/>
    <w:rsid w:val="00140DE2"/>
    <w:rsid w:val="00141720"/>
    <w:rsid w:val="00141A44"/>
    <w:rsid w:val="00141D76"/>
    <w:rsid w:val="001421BE"/>
    <w:rsid w:val="00142630"/>
    <w:rsid w:val="001429BE"/>
    <w:rsid w:val="00143BE9"/>
    <w:rsid w:val="001454C0"/>
    <w:rsid w:val="0014550A"/>
    <w:rsid w:val="001455FF"/>
    <w:rsid w:val="00145F10"/>
    <w:rsid w:val="00146D86"/>
    <w:rsid w:val="001475A3"/>
    <w:rsid w:val="00147C0E"/>
    <w:rsid w:val="00151018"/>
    <w:rsid w:val="001516F5"/>
    <w:rsid w:val="00151BB5"/>
    <w:rsid w:val="0015289B"/>
    <w:rsid w:val="00153469"/>
    <w:rsid w:val="001542A7"/>
    <w:rsid w:val="00154ACE"/>
    <w:rsid w:val="00156C37"/>
    <w:rsid w:val="00160448"/>
    <w:rsid w:val="00162138"/>
    <w:rsid w:val="00162EB6"/>
    <w:rsid w:val="0016300C"/>
    <w:rsid w:val="001648C9"/>
    <w:rsid w:val="0016598A"/>
    <w:rsid w:val="0016682C"/>
    <w:rsid w:val="001707EB"/>
    <w:rsid w:val="0017133A"/>
    <w:rsid w:val="00171538"/>
    <w:rsid w:val="00172F75"/>
    <w:rsid w:val="00173895"/>
    <w:rsid w:val="0017468C"/>
    <w:rsid w:val="00177706"/>
    <w:rsid w:val="001779C0"/>
    <w:rsid w:val="0018003D"/>
    <w:rsid w:val="00181A96"/>
    <w:rsid w:val="00182145"/>
    <w:rsid w:val="00187B8A"/>
    <w:rsid w:val="00193919"/>
    <w:rsid w:val="00193ED7"/>
    <w:rsid w:val="00194B04"/>
    <w:rsid w:val="00194D99"/>
    <w:rsid w:val="001976D8"/>
    <w:rsid w:val="001A0711"/>
    <w:rsid w:val="001A1938"/>
    <w:rsid w:val="001A38A0"/>
    <w:rsid w:val="001A64CF"/>
    <w:rsid w:val="001A72AE"/>
    <w:rsid w:val="001B07BF"/>
    <w:rsid w:val="001B311D"/>
    <w:rsid w:val="001B3620"/>
    <w:rsid w:val="001B718C"/>
    <w:rsid w:val="001C12E6"/>
    <w:rsid w:val="001C2E34"/>
    <w:rsid w:val="001C3053"/>
    <w:rsid w:val="001C4D82"/>
    <w:rsid w:val="001C4E23"/>
    <w:rsid w:val="001C51DD"/>
    <w:rsid w:val="001C5DCB"/>
    <w:rsid w:val="001C5F4E"/>
    <w:rsid w:val="001C7006"/>
    <w:rsid w:val="001D0502"/>
    <w:rsid w:val="001D3F0A"/>
    <w:rsid w:val="001D436E"/>
    <w:rsid w:val="001D46DF"/>
    <w:rsid w:val="001D56BD"/>
    <w:rsid w:val="001E0160"/>
    <w:rsid w:val="001E1963"/>
    <w:rsid w:val="001E1EC7"/>
    <w:rsid w:val="001E4B37"/>
    <w:rsid w:val="001E59A9"/>
    <w:rsid w:val="001E5FA1"/>
    <w:rsid w:val="001E64B8"/>
    <w:rsid w:val="001E70DF"/>
    <w:rsid w:val="001E7513"/>
    <w:rsid w:val="001F010B"/>
    <w:rsid w:val="001F08F5"/>
    <w:rsid w:val="001F0D98"/>
    <w:rsid w:val="001F0DB5"/>
    <w:rsid w:val="001F2BD0"/>
    <w:rsid w:val="001F517A"/>
    <w:rsid w:val="001F77A4"/>
    <w:rsid w:val="002015C6"/>
    <w:rsid w:val="00202AB8"/>
    <w:rsid w:val="002038D0"/>
    <w:rsid w:val="0020533E"/>
    <w:rsid w:val="00205C17"/>
    <w:rsid w:val="00207509"/>
    <w:rsid w:val="002101EE"/>
    <w:rsid w:val="00213D17"/>
    <w:rsid w:val="0021477C"/>
    <w:rsid w:val="0021486F"/>
    <w:rsid w:val="00214BF1"/>
    <w:rsid w:val="0021547F"/>
    <w:rsid w:val="002155B2"/>
    <w:rsid w:val="00216966"/>
    <w:rsid w:val="0022131A"/>
    <w:rsid w:val="00222577"/>
    <w:rsid w:val="002255B0"/>
    <w:rsid w:val="00227EE2"/>
    <w:rsid w:val="0023127E"/>
    <w:rsid w:val="00233289"/>
    <w:rsid w:val="00233B01"/>
    <w:rsid w:val="002341DE"/>
    <w:rsid w:val="002359BF"/>
    <w:rsid w:val="00236B0F"/>
    <w:rsid w:val="002420FA"/>
    <w:rsid w:val="00242C10"/>
    <w:rsid w:val="00243651"/>
    <w:rsid w:val="0024489A"/>
    <w:rsid w:val="00245A95"/>
    <w:rsid w:val="00247D4C"/>
    <w:rsid w:val="00250AA8"/>
    <w:rsid w:val="00252517"/>
    <w:rsid w:val="00253F3E"/>
    <w:rsid w:val="0025479C"/>
    <w:rsid w:val="00255F3A"/>
    <w:rsid w:val="00257BCA"/>
    <w:rsid w:val="0026071D"/>
    <w:rsid w:val="00260A8F"/>
    <w:rsid w:val="00260B8C"/>
    <w:rsid w:val="002659AF"/>
    <w:rsid w:val="0026648B"/>
    <w:rsid w:val="00266E53"/>
    <w:rsid w:val="002708AE"/>
    <w:rsid w:val="00271CDA"/>
    <w:rsid w:val="0027796C"/>
    <w:rsid w:val="0028023A"/>
    <w:rsid w:val="002805E8"/>
    <w:rsid w:val="0028102C"/>
    <w:rsid w:val="0028170E"/>
    <w:rsid w:val="00281DA5"/>
    <w:rsid w:val="00281F20"/>
    <w:rsid w:val="002829E4"/>
    <w:rsid w:val="002842D4"/>
    <w:rsid w:val="00285A7E"/>
    <w:rsid w:val="00285AF9"/>
    <w:rsid w:val="00285B3D"/>
    <w:rsid w:val="00290F18"/>
    <w:rsid w:val="00293C21"/>
    <w:rsid w:val="00293EC7"/>
    <w:rsid w:val="002952A7"/>
    <w:rsid w:val="002962AF"/>
    <w:rsid w:val="0029630B"/>
    <w:rsid w:val="00296487"/>
    <w:rsid w:val="002965D1"/>
    <w:rsid w:val="0029702D"/>
    <w:rsid w:val="002972F5"/>
    <w:rsid w:val="002979B4"/>
    <w:rsid w:val="00297EFD"/>
    <w:rsid w:val="002A3600"/>
    <w:rsid w:val="002A4EB2"/>
    <w:rsid w:val="002A509E"/>
    <w:rsid w:val="002A7B27"/>
    <w:rsid w:val="002B10CD"/>
    <w:rsid w:val="002B1488"/>
    <w:rsid w:val="002B306E"/>
    <w:rsid w:val="002B395A"/>
    <w:rsid w:val="002B3E4B"/>
    <w:rsid w:val="002B577F"/>
    <w:rsid w:val="002B5EDA"/>
    <w:rsid w:val="002B6D08"/>
    <w:rsid w:val="002C0754"/>
    <w:rsid w:val="002C13E4"/>
    <w:rsid w:val="002C171E"/>
    <w:rsid w:val="002C216B"/>
    <w:rsid w:val="002C2D89"/>
    <w:rsid w:val="002C2FF3"/>
    <w:rsid w:val="002C3DDB"/>
    <w:rsid w:val="002C5AD2"/>
    <w:rsid w:val="002C77C4"/>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668B"/>
    <w:rsid w:val="002F760C"/>
    <w:rsid w:val="003001DC"/>
    <w:rsid w:val="00300890"/>
    <w:rsid w:val="00300F72"/>
    <w:rsid w:val="00301886"/>
    <w:rsid w:val="00301DA5"/>
    <w:rsid w:val="00301FB8"/>
    <w:rsid w:val="003020C5"/>
    <w:rsid w:val="003036BC"/>
    <w:rsid w:val="00310C33"/>
    <w:rsid w:val="0031240E"/>
    <w:rsid w:val="00314623"/>
    <w:rsid w:val="00315D84"/>
    <w:rsid w:val="00316D45"/>
    <w:rsid w:val="0032091D"/>
    <w:rsid w:val="003216D9"/>
    <w:rsid w:val="00321D17"/>
    <w:rsid w:val="00321F58"/>
    <w:rsid w:val="003233F3"/>
    <w:rsid w:val="003241A0"/>
    <w:rsid w:val="00324BB9"/>
    <w:rsid w:val="003256B0"/>
    <w:rsid w:val="003310AD"/>
    <w:rsid w:val="00332A44"/>
    <w:rsid w:val="00332DD6"/>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4A3A"/>
    <w:rsid w:val="00377366"/>
    <w:rsid w:val="00381170"/>
    <w:rsid w:val="003814D3"/>
    <w:rsid w:val="00381785"/>
    <w:rsid w:val="00381A77"/>
    <w:rsid w:val="003829FA"/>
    <w:rsid w:val="0038318F"/>
    <w:rsid w:val="00383832"/>
    <w:rsid w:val="00383D41"/>
    <w:rsid w:val="00383DEB"/>
    <w:rsid w:val="0038429C"/>
    <w:rsid w:val="00384E10"/>
    <w:rsid w:val="0038585E"/>
    <w:rsid w:val="0038695A"/>
    <w:rsid w:val="00386B48"/>
    <w:rsid w:val="003878B7"/>
    <w:rsid w:val="00387B1B"/>
    <w:rsid w:val="00387F1F"/>
    <w:rsid w:val="003917A9"/>
    <w:rsid w:val="00391B44"/>
    <w:rsid w:val="0039539A"/>
    <w:rsid w:val="00395B88"/>
    <w:rsid w:val="00396972"/>
    <w:rsid w:val="00397E4E"/>
    <w:rsid w:val="003A07ED"/>
    <w:rsid w:val="003A251D"/>
    <w:rsid w:val="003A3601"/>
    <w:rsid w:val="003A43F0"/>
    <w:rsid w:val="003A5B9D"/>
    <w:rsid w:val="003A5E44"/>
    <w:rsid w:val="003A5E53"/>
    <w:rsid w:val="003A6A38"/>
    <w:rsid w:val="003A7ED6"/>
    <w:rsid w:val="003B2555"/>
    <w:rsid w:val="003B2849"/>
    <w:rsid w:val="003B4EF2"/>
    <w:rsid w:val="003B6A8C"/>
    <w:rsid w:val="003B6D6D"/>
    <w:rsid w:val="003B7240"/>
    <w:rsid w:val="003C5636"/>
    <w:rsid w:val="003C5CAA"/>
    <w:rsid w:val="003C6D4D"/>
    <w:rsid w:val="003C6E15"/>
    <w:rsid w:val="003C7064"/>
    <w:rsid w:val="003D0E2F"/>
    <w:rsid w:val="003D1D83"/>
    <w:rsid w:val="003D28AE"/>
    <w:rsid w:val="003D3722"/>
    <w:rsid w:val="003D39A6"/>
    <w:rsid w:val="003D3C9C"/>
    <w:rsid w:val="003D484C"/>
    <w:rsid w:val="003D7048"/>
    <w:rsid w:val="003D7778"/>
    <w:rsid w:val="003D7A94"/>
    <w:rsid w:val="003E0EA5"/>
    <w:rsid w:val="003E0F14"/>
    <w:rsid w:val="003E39E8"/>
    <w:rsid w:val="003E3C5E"/>
    <w:rsid w:val="003E4C07"/>
    <w:rsid w:val="003E4FE5"/>
    <w:rsid w:val="003E59C6"/>
    <w:rsid w:val="003E5B13"/>
    <w:rsid w:val="003E603A"/>
    <w:rsid w:val="003E6C73"/>
    <w:rsid w:val="003F164B"/>
    <w:rsid w:val="003F2007"/>
    <w:rsid w:val="003F3761"/>
    <w:rsid w:val="003F4732"/>
    <w:rsid w:val="003F47ED"/>
    <w:rsid w:val="003F52C0"/>
    <w:rsid w:val="004042E6"/>
    <w:rsid w:val="00406E43"/>
    <w:rsid w:val="00407171"/>
    <w:rsid w:val="00407478"/>
    <w:rsid w:val="00411BD4"/>
    <w:rsid w:val="004128C1"/>
    <w:rsid w:val="004132C7"/>
    <w:rsid w:val="00413514"/>
    <w:rsid w:val="004145AC"/>
    <w:rsid w:val="00414B02"/>
    <w:rsid w:val="00415082"/>
    <w:rsid w:val="00416C81"/>
    <w:rsid w:val="00417281"/>
    <w:rsid w:val="004173BC"/>
    <w:rsid w:val="00417DE7"/>
    <w:rsid w:val="00417E87"/>
    <w:rsid w:val="00420E9E"/>
    <w:rsid w:val="00421B7F"/>
    <w:rsid w:val="00422473"/>
    <w:rsid w:val="00423602"/>
    <w:rsid w:val="0042418C"/>
    <w:rsid w:val="0042457A"/>
    <w:rsid w:val="00430942"/>
    <w:rsid w:val="00432E3E"/>
    <w:rsid w:val="004354E3"/>
    <w:rsid w:val="004364BD"/>
    <w:rsid w:val="004372D9"/>
    <w:rsid w:val="004404A9"/>
    <w:rsid w:val="004447C1"/>
    <w:rsid w:val="00444A6C"/>
    <w:rsid w:val="00445167"/>
    <w:rsid w:val="0044528A"/>
    <w:rsid w:val="00445D65"/>
    <w:rsid w:val="00445DFA"/>
    <w:rsid w:val="0045113D"/>
    <w:rsid w:val="0045235A"/>
    <w:rsid w:val="00454857"/>
    <w:rsid w:val="004608EE"/>
    <w:rsid w:val="0046090A"/>
    <w:rsid w:val="0046146A"/>
    <w:rsid w:val="004615E8"/>
    <w:rsid w:val="004625CA"/>
    <w:rsid w:val="0046278C"/>
    <w:rsid w:val="00465FDD"/>
    <w:rsid w:val="004661BE"/>
    <w:rsid w:val="00466DFA"/>
    <w:rsid w:val="00466F3A"/>
    <w:rsid w:val="00470B32"/>
    <w:rsid w:val="00471DE4"/>
    <w:rsid w:val="0047225C"/>
    <w:rsid w:val="00473EAC"/>
    <w:rsid w:val="0047637D"/>
    <w:rsid w:val="0047646A"/>
    <w:rsid w:val="004769FE"/>
    <w:rsid w:val="00476FCE"/>
    <w:rsid w:val="0048046E"/>
    <w:rsid w:val="00481157"/>
    <w:rsid w:val="00482E8A"/>
    <w:rsid w:val="00483108"/>
    <w:rsid w:val="0048646D"/>
    <w:rsid w:val="0048773A"/>
    <w:rsid w:val="00487EB6"/>
    <w:rsid w:val="004905B1"/>
    <w:rsid w:val="00493194"/>
    <w:rsid w:val="004945FC"/>
    <w:rsid w:val="00494A1C"/>
    <w:rsid w:val="00494E2D"/>
    <w:rsid w:val="004969A0"/>
    <w:rsid w:val="004A1D06"/>
    <w:rsid w:val="004A3E16"/>
    <w:rsid w:val="004A77D8"/>
    <w:rsid w:val="004B0F9F"/>
    <w:rsid w:val="004B0FD4"/>
    <w:rsid w:val="004B17AC"/>
    <w:rsid w:val="004B2267"/>
    <w:rsid w:val="004B24C1"/>
    <w:rsid w:val="004B4474"/>
    <w:rsid w:val="004B493E"/>
    <w:rsid w:val="004C02CC"/>
    <w:rsid w:val="004C265F"/>
    <w:rsid w:val="004C3764"/>
    <w:rsid w:val="004C3CEF"/>
    <w:rsid w:val="004C5790"/>
    <w:rsid w:val="004C6006"/>
    <w:rsid w:val="004C6B15"/>
    <w:rsid w:val="004C7990"/>
    <w:rsid w:val="004D00DC"/>
    <w:rsid w:val="004D055F"/>
    <w:rsid w:val="004D1450"/>
    <w:rsid w:val="004D6850"/>
    <w:rsid w:val="004D69C2"/>
    <w:rsid w:val="004E0067"/>
    <w:rsid w:val="004E039A"/>
    <w:rsid w:val="004E0ECC"/>
    <w:rsid w:val="004E3277"/>
    <w:rsid w:val="004E41DD"/>
    <w:rsid w:val="004E53EC"/>
    <w:rsid w:val="004E5A03"/>
    <w:rsid w:val="004E5C4C"/>
    <w:rsid w:val="004E6769"/>
    <w:rsid w:val="004E6E01"/>
    <w:rsid w:val="004E7221"/>
    <w:rsid w:val="004E7944"/>
    <w:rsid w:val="004E7CF8"/>
    <w:rsid w:val="004E7F16"/>
    <w:rsid w:val="004F0495"/>
    <w:rsid w:val="004F0E9F"/>
    <w:rsid w:val="004F25BF"/>
    <w:rsid w:val="004F459D"/>
    <w:rsid w:val="004F6300"/>
    <w:rsid w:val="004F6A4B"/>
    <w:rsid w:val="004F7BF4"/>
    <w:rsid w:val="005003CA"/>
    <w:rsid w:val="0050120C"/>
    <w:rsid w:val="005016D2"/>
    <w:rsid w:val="00502F1E"/>
    <w:rsid w:val="005031A5"/>
    <w:rsid w:val="005050B4"/>
    <w:rsid w:val="0050553E"/>
    <w:rsid w:val="00505875"/>
    <w:rsid w:val="005106C5"/>
    <w:rsid w:val="005112D3"/>
    <w:rsid w:val="0051189B"/>
    <w:rsid w:val="00511BF8"/>
    <w:rsid w:val="005127D2"/>
    <w:rsid w:val="00512999"/>
    <w:rsid w:val="00512BE7"/>
    <w:rsid w:val="00513089"/>
    <w:rsid w:val="0051373E"/>
    <w:rsid w:val="00514FEA"/>
    <w:rsid w:val="005150D2"/>
    <w:rsid w:val="0052056E"/>
    <w:rsid w:val="00521DE8"/>
    <w:rsid w:val="00521F0E"/>
    <w:rsid w:val="005274EA"/>
    <w:rsid w:val="00531F07"/>
    <w:rsid w:val="00533E04"/>
    <w:rsid w:val="00536BD0"/>
    <w:rsid w:val="00540195"/>
    <w:rsid w:val="00540359"/>
    <w:rsid w:val="005407DE"/>
    <w:rsid w:val="00543637"/>
    <w:rsid w:val="00543C9F"/>
    <w:rsid w:val="00544331"/>
    <w:rsid w:val="005463A2"/>
    <w:rsid w:val="0055021C"/>
    <w:rsid w:val="00550A2D"/>
    <w:rsid w:val="00552474"/>
    <w:rsid w:val="00552EC3"/>
    <w:rsid w:val="00554197"/>
    <w:rsid w:val="00554692"/>
    <w:rsid w:val="0055516E"/>
    <w:rsid w:val="00555E1F"/>
    <w:rsid w:val="005561F0"/>
    <w:rsid w:val="00557697"/>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4F44"/>
    <w:rsid w:val="005752F3"/>
    <w:rsid w:val="0058079A"/>
    <w:rsid w:val="00580FC1"/>
    <w:rsid w:val="00581AC2"/>
    <w:rsid w:val="00581E0F"/>
    <w:rsid w:val="00584C86"/>
    <w:rsid w:val="005914BD"/>
    <w:rsid w:val="00592BF2"/>
    <w:rsid w:val="00595616"/>
    <w:rsid w:val="00596465"/>
    <w:rsid w:val="005A0E92"/>
    <w:rsid w:val="005A1352"/>
    <w:rsid w:val="005A7FEE"/>
    <w:rsid w:val="005B11D7"/>
    <w:rsid w:val="005B174D"/>
    <w:rsid w:val="005B3D97"/>
    <w:rsid w:val="005B3EAD"/>
    <w:rsid w:val="005B5446"/>
    <w:rsid w:val="005B5462"/>
    <w:rsid w:val="005B59D7"/>
    <w:rsid w:val="005B62A8"/>
    <w:rsid w:val="005C058D"/>
    <w:rsid w:val="005C2328"/>
    <w:rsid w:val="005C3439"/>
    <w:rsid w:val="005C4E01"/>
    <w:rsid w:val="005C65F0"/>
    <w:rsid w:val="005C77C5"/>
    <w:rsid w:val="005C7CC7"/>
    <w:rsid w:val="005D123A"/>
    <w:rsid w:val="005D41D5"/>
    <w:rsid w:val="005D64A6"/>
    <w:rsid w:val="005D76EB"/>
    <w:rsid w:val="005D77D5"/>
    <w:rsid w:val="005E2A03"/>
    <w:rsid w:val="005E51DF"/>
    <w:rsid w:val="005E55B5"/>
    <w:rsid w:val="005E5A64"/>
    <w:rsid w:val="005E755E"/>
    <w:rsid w:val="005E7EB2"/>
    <w:rsid w:val="005F1A4A"/>
    <w:rsid w:val="005F2239"/>
    <w:rsid w:val="005F33B6"/>
    <w:rsid w:val="005F3B7D"/>
    <w:rsid w:val="005F44D5"/>
    <w:rsid w:val="005F4901"/>
    <w:rsid w:val="005F55ED"/>
    <w:rsid w:val="005F60D8"/>
    <w:rsid w:val="005F7740"/>
    <w:rsid w:val="005F7793"/>
    <w:rsid w:val="005F7902"/>
    <w:rsid w:val="005F7973"/>
    <w:rsid w:val="0060150C"/>
    <w:rsid w:val="00602FEC"/>
    <w:rsid w:val="006044BA"/>
    <w:rsid w:val="00604BBC"/>
    <w:rsid w:val="00604FE2"/>
    <w:rsid w:val="006101E6"/>
    <w:rsid w:val="00612311"/>
    <w:rsid w:val="00614884"/>
    <w:rsid w:val="0061587E"/>
    <w:rsid w:val="00616228"/>
    <w:rsid w:val="00616F79"/>
    <w:rsid w:val="006172FA"/>
    <w:rsid w:val="00617DE8"/>
    <w:rsid w:val="00620578"/>
    <w:rsid w:val="00620BE5"/>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0B"/>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4D2"/>
    <w:rsid w:val="00665646"/>
    <w:rsid w:val="00665719"/>
    <w:rsid w:val="00670FDB"/>
    <w:rsid w:val="00671455"/>
    <w:rsid w:val="00671529"/>
    <w:rsid w:val="00672689"/>
    <w:rsid w:val="00672B18"/>
    <w:rsid w:val="006731B8"/>
    <w:rsid w:val="0067321D"/>
    <w:rsid w:val="00674267"/>
    <w:rsid w:val="00674502"/>
    <w:rsid w:val="0067473C"/>
    <w:rsid w:val="0067733F"/>
    <w:rsid w:val="00677AB3"/>
    <w:rsid w:val="00681092"/>
    <w:rsid w:val="006824EA"/>
    <w:rsid w:val="006862B3"/>
    <w:rsid w:val="0068749D"/>
    <w:rsid w:val="006874B9"/>
    <w:rsid w:val="00687DF9"/>
    <w:rsid w:val="00690BE7"/>
    <w:rsid w:val="00692561"/>
    <w:rsid w:val="00693C5F"/>
    <w:rsid w:val="0069475C"/>
    <w:rsid w:val="00694D2B"/>
    <w:rsid w:val="0069574D"/>
    <w:rsid w:val="00695821"/>
    <w:rsid w:val="00695A32"/>
    <w:rsid w:val="00695CC1"/>
    <w:rsid w:val="0069621E"/>
    <w:rsid w:val="00696C34"/>
    <w:rsid w:val="006A046C"/>
    <w:rsid w:val="006A0B2D"/>
    <w:rsid w:val="006A2A6D"/>
    <w:rsid w:val="006A2B5A"/>
    <w:rsid w:val="006A4669"/>
    <w:rsid w:val="006A4C77"/>
    <w:rsid w:val="006B0078"/>
    <w:rsid w:val="006B0864"/>
    <w:rsid w:val="006B1277"/>
    <w:rsid w:val="006B1CFC"/>
    <w:rsid w:val="006B1DFC"/>
    <w:rsid w:val="006B201B"/>
    <w:rsid w:val="006B2154"/>
    <w:rsid w:val="006B365C"/>
    <w:rsid w:val="006B3E12"/>
    <w:rsid w:val="006B4A32"/>
    <w:rsid w:val="006B7319"/>
    <w:rsid w:val="006C0566"/>
    <w:rsid w:val="006C0AFF"/>
    <w:rsid w:val="006C3C90"/>
    <w:rsid w:val="006C3D8D"/>
    <w:rsid w:val="006C4846"/>
    <w:rsid w:val="006C4BA1"/>
    <w:rsid w:val="006C5CC7"/>
    <w:rsid w:val="006C7B85"/>
    <w:rsid w:val="006D0A25"/>
    <w:rsid w:val="006D0C24"/>
    <w:rsid w:val="006D30E6"/>
    <w:rsid w:val="006D39E4"/>
    <w:rsid w:val="006D3EEB"/>
    <w:rsid w:val="006D7286"/>
    <w:rsid w:val="006E07D0"/>
    <w:rsid w:val="006E0BB2"/>
    <w:rsid w:val="006E210C"/>
    <w:rsid w:val="006E2618"/>
    <w:rsid w:val="006E2E74"/>
    <w:rsid w:val="006E2F8D"/>
    <w:rsid w:val="006E3096"/>
    <w:rsid w:val="006E48C2"/>
    <w:rsid w:val="006E5C3C"/>
    <w:rsid w:val="006E7E3E"/>
    <w:rsid w:val="006F0C18"/>
    <w:rsid w:val="006F0CC5"/>
    <w:rsid w:val="006F1FD8"/>
    <w:rsid w:val="006F480C"/>
    <w:rsid w:val="006F5D84"/>
    <w:rsid w:val="006F6463"/>
    <w:rsid w:val="006F6AD2"/>
    <w:rsid w:val="006F6E3B"/>
    <w:rsid w:val="006F7D99"/>
    <w:rsid w:val="00701507"/>
    <w:rsid w:val="007027FC"/>
    <w:rsid w:val="00702C94"/>
    <w:rsid w:val="0070314D"/>
    <w:rsid w:val="00706384"/>
    <w:rsid w:val="00706D28"/>
    <w:rsid w:val="00712330"/>
    <w:rsid w:val="00712CD2"/>
    <w:rsid w:val="007148B9"/>
    <w:rsid w:val="00715414"/>
    <w:rsid w:val="00715552"/>
    <w:rsid w:val="00721BA5"/>
    <w:rsid w:val="00724483"/>
    <w:rsid w:val="007253A7"/>
    <w:rsid w:val="00725789"/>
    <w:rsid w:val="0073048A"/>
    <w:rsid w:val="00730CAA"/>
    <w:rsid w:val="00731366"/>
    <w:rsid w:val="00731CF5"/>
    <w:rsid w:val="007329F0"/>
    <w:rsid w:val="00732B54"/>
    <w:rsid w:val="00733723"/>
    <w:rsid w:val="00733C6A"/>
    <w:rsid w:val="00740327"/>
    <w:rsid w:val="00740D16"/>
    <w:rsid w:val="0074148D"/>
    <w:rsid w:val="00741F6B"/>
    <w:rsid w:val="00742BF2"/>
    <w:rsid w:val="00743D12"/>
    <w:rsid w:val="00744017"/>
    <w:rsid w:val="007440D5"/>
    <w:rsid w:val="0074441E"/>
    <w:rsid w:val="00744AC3"/>
    <w:rsid w:val="00750E69"/>
    <w:rsid w:val="00755563"/>
    <w:rsid w:val="00756065"/>
    <w:rsid w:val="00756537"/>
    <w:rsid w:val="007571CD"/>
    <w:rsid w:val="00760F6B"/>
    <w:rsid w:val="00762423"/>
    <w:rsid w:val="00762815"/>
    <w:rsid w:val="007639E6"/>
    <w:rsid w:val="00763EC7"/>
    <w:rsid w:val="00764D34"/>
    <w:rsid w:val="007654F1"/>
    <w:rsid w:val="0076581F"/>
    <w:rsid w:val="00765A54"/>
    <w:rsid w:val="00773917"/>
    <w:rsid w:val="00773BD2"/>
    <w:rsid w:val="00774B90"/>
    <w:rsid w:val="00774C31"/>
    <w:rsid w:val="007752B4"/>
    <w:rsid w:val="00776670"/>
    <w:rsid w:val="00777C87"/>
    <w:rsid w:val="00782D3B"/>
    <w:rsid w:val="00783309"/>
    <w:rsid w:val="007838B8"/>
    <w:rsid w:val="0078406E"/>
    <w:rsid w:val="007853A7"/>
    <w:rsid w:val="007903E9"/>
    <w:rsid w:val="00791F8F"/>
    <w:rsid w:val="0079406D"/>
    <w:rsid w:val="007965D0"/>
    <w:rsid w:val="0079681C"/>
    <w:rsid w:val="007972E4"/>
    <w:rsid w:val="00797763"/>
    <w:rsid w:val="00797B36"/>
    <w:rsid w:val="00797D37"/>
    <w:rsid w:val="007A1EBA"/>
    <w:rsid w:val="007A25B2"/>
    <w:rsid w:val="007A3398"/>
    <w:rsid w:val="007A4318"/>
    <w:rsid w:val="007A5F32"/>
    <w:rsid w:val="007B05E3"/>
    <w:rsid w:val="007B09AE"/>
    <w:rsid w:val="007B33FF"/>
    <w:rsid w:val="007B3A51"/>
    <w:rsid w:val="007B4C66"/>
    <w:rsid w:val="007B522C"/>
    <w:rsid w:val="007B6CA7"/>
    <w:rsid w:val="007B7096"/>
    <w:rsid w:val="007B75B3"/>
    <w:rsid w:val="007B79F6"/>
    <w:rsid w:val="007C119B"/>
    <w:rsid w:val="007C2667"/>
    <w:rsid w:val="007C4398"/>
    <w:rsid w:val="007C62F4"/>
    <w:rsid w:val="007C7D18"/>
    <w:rsid w:val="007D0A1E"/>
    <w:rsid w:val="007D0F8F"/>
    <w:rsid w:val="007D423F"/>
    <w:rsid w:val="007D4982"/>
    <w:rsid w:val="007E5733"/>
    <w:rsid w:val="007E5E5F"/>
    <w:rsid w:val="007E6EF4"/>
    <w:rsid w:val="007E6FA5"/>
    <w:rsid w:val="007F083C"/>
    <w:rsid w:val="007F09D1"/>
    <w:rsid w:val="007F138C"/>
    <w:rsid w:val="007F1D7D"/>
    <w:rsid w:val="007F2054"/>
    <w:rsid w:val="007F2394"/>
    <w:rsid w:val="007F33BB"/>
    <w:rsid w:val="007F3645"/>
    <w:rsid w:val="007F5E69"/>
    <w:rsid w:val="007F69FF"/>
    <w:rsid w:val="007F7385"/>
    <w:rsid w:val="00800751"/>
    <w:rsid w:val="008009AD"/>
    <w:rsid w:val="00801124"/>
    <w:rsid w:val="008053CE"/>
    <w:rsid w:val="00805FD3"/>
    <w:rsid w:val="00807D0C"/>
    <w:rsid w:val="00807F28"/>
    <w:rsid w:val="008115F6"/>
    <w:rsid w:val="00811C26"/>
    <w:rsid w:val="00812250"/>
    <w:rsid w:val="00813D1E"/>
    <w:rsid w:val="0081407D"/>
    <w:rsid w:val="00817327"/>
    <w:rsid w:val="00817728"/>
    <w:rsid w:val="00821D9E"/>
    <w:rsid w:val="008240FF"/>
    <w:rsid w:val="008254C6"/>
    <w:rsid w:val="0082590B"/>
    <w:rsid w:val="00827000"/>
    <w:rsid w:val="00827147"/>
    <w:rsid w:val="008277C0"/>
    <w:rsid w:val="00827BE8"/>
    <w:rsid w:val="0083007F"/>
    <w:rsid w:val="008305CA"/>
    <w:rsid w:val="008333D9"/>
    <w:rsid w:val="00835516"/>
    <w:rsid w:val="00835666"/>
    <w:rsid w:val="00836A0A"/>
    <w:rsid w:val="00836B16"/>
    <w:rsid w:val="008428BB"/>
    <w:rsid w:val="0084292D"/>
    <w:rsid w:val="00846BDA"/>
    <w:rsid w:val="00846D99"/>
    <w:rsid w:val="0084749E"/>
    <w:rsid w:val="00852057"/>
    <w:rsid w:val="00853B81"/>
    <w:rsid w:val="008542EB"/>
    <w:rsid w:val="008546F8"/>
    <w:rsid w:val="00854955"/>
    <w:rsid w:val="00856762"/>
    <w:rsid w:val="008571A1"/>
    <w:rsid w:val="008578E8"/>
    <w:rsid w:val="00857A79"/>
    <w:rsid w:val="008600F3"/>
    <w:rsid w:val="00860510"/>
    <w:rsid w:val="0086356E"/>
    <w:rsid w:val="0086753D"/>
    <w:rsid w:val="00870509"/>
    <w:rsid w:val="0087146C"/>
    <w:rsid w:val="0087153E"/>
    <w:rsid w:val="00871A4C"/>
    <w:rsid w:val="00871D49"/>
    <w:rsid w:val="00872D1B"/>
    <w:rsid w:val="00874421"/>
    <w:rsid w:val="00875D33"/>
    <w:rsid w:val="00875D71"/>
    <w:rsid w:val="008762CC"/>
    <w:rsid w:val="00876D54"/>
    <w:rsid w:val="00876E54"/>
    <w:rsid w:val="00881FA6"/>
    <w:rsid w:val="00883DBC"/>
    <w:rsid w:val="0088442B"/>
    <w:rsid w:val="00884662"/>
    <w:rsid w:val="008856C1"/>
    <w:rsid w:val="008866C8"/>
    <w:rsid w:val="008878FA"/>
    <w:rsid w:val="00887A5D"/>
    <w:rsid w:val="008902E2"/>
    <w:rsid w:val="00890D35"/>
    <w:rsid w:val="00891741"/>
    <w:rsid w:val="008920A0"/>
    <w:rsid w:val="00895505"/>
    <w:rsid w:val="008955AB"/>
    <w:rsid w:val="008A0030"/>
    <w:rsid w:val="008A091C"/>
    <w:rsid w:val="008A0D39"/>
    <w:rsid w:val="008A149B"/>
    <w:rsid w:val="008A1DA4"/>
    <w:rsid w:val="008A2F9C"/>
    <w:rsid w:val="008A30E8"/>
    <w:rsid w:val="008A3DB8"/>
    <w:rsid w:val="008A504A"/>
    <w:rsid w:val="008A5846"/>
    <w:rsid w:val="008A5C39"/>
    <w:rsid w:val="008A5E2F"/>
    <w:rsid w:val="008B0F1B"/>
    <w:rsid w:val="008B1131"/>
    <w:rsid w:val="008B1632"/>
    <w:rsid w:val="008B2213"/>
    <w:rsid w:val="008B39A6"/>
    <w:rsid w:val="008B3C21"/>
    <w:rsid w:val="008B5409"/>
    <w:rsid w:val="008B5E1C"/>
    <w:rsid w:val="008B6C19"/>
    <w:rsid w:val="008C238D"/>
    <w:rsid w:val="008C2EE4"/>
    <w:rsid w:val="008C3823"/>
    <w:rsid w:val="008C3BF7"/>
    <w:rsid w:val="008C4651"/>
    <w:rsid w:val="008C50DC"/>
    <w:rsid w:val="008C6055"/>
    <w:rsid w:val="008C6DAB"/>
    <w:rsid w:val="008C7D92"/>
    <w:rsid w:val="008D1F49"/>
    <w:rsid w:val="008D2128"/>
    <w:rsid w:val="008D22B4"/>
    <w:rsid w:val="008D3C1C"/>
    <w:rsid w:val="008D4F2F"/>
    <w:rsid w:val="008D4F37"/>
    <w:rsid w:val="008D6339"/>
    <w:rsid w:val="008D7753"/>
    <w:rsid w:val="008E12FB"/>
    <w:rsid w:val="008E1AE0"/>
    <w:rsid w:val="008E22A4"/>
    <w:rsid w:val="008E31C5"/>
    <w:rsid w:val="008E4700"/>
    <w:rsid w:val="008E4FC7"/>
    <w:rsid w:val="008E5D15"/>
    <w:rsid w:val="008E5D32"/>
    <w:rsid w:val="008E71DA"/>
    <w:rsid w:val="008E7A68"/>
    <w:rsid w:val="008E7C63"/>
    <w:rsid w:val="008F3A1F"/>
    <w:rsid w:val="008F3C1F"/>
    <w:rsid w:val="008F60BD"/>
    <w:rsid w:val="00900763"/>
    <w:rsid w:val="00900C78"/>
    <w:rsid w:val="00904360"/>
    <w:rsid w:val="00904B4A"/>
    <w:rsid w:val="00904CB0"/>
    <w:rsid w:val="00905BD6"/>
    <w:rsid w:val="009107A2"/>
    <w:rsid w:val="009109C8"/>
    <w:rsid w:val="00910C64"/>
    <w:rsid w:val="00910F70"/>
    <w:rsid w:val="00912C28"/>
    <w:rsid w:val="00913440"/>
    <w:rsid w:val="009153F2"/>
    <w:rsid w:val="00915665"/>
    <w:rsid w:val="00915690"/>
    <w:rsid w:val="00917C3E"/>
    <w:rsid w:val="00917D0D"/>
    <w:rsid w:val="009206E2"/>
    <w:rsid w:val="00922449"/>
    <w:rsid w:val="009227E8"/>
    <w:rsid w:val="00922B59"/>
    <w:rsid w:val="00923E39"/>
    <w:rsid w:val="0092499C"/>
    <w:rsid w:val="00924A35"/>
    <w:rsid w:val="00925BF4"/>
    <w:rsid w:val="00925F5E"/>
    <w:rsid w:val="00926050"/>
    <w:rsid w:val="00927094"/>
    <w:rsid w:val="00927397"/>
    <w:rsid w:val="00930071"/>
    <w:rsid w:val="0093152B"/>
    <w:rsid w:val="00931D18"/>
    <w:rsid w:val="00933401"/>
    <w:rsid w:val="00934B8E"/>
    <w:rsid w:val="009369E3"/>
    <w:rsid w:val="009423D9"/>
    <w:rsid w:val="00942592"/>
    <w:rsid w:val="009433CF"/>
    <w:rsid w:val="00943B5C"/>
    <w:rsid w:val="00946147"/>
    <w:rsid w:val="00946AAF"/>
    <w:rsid w:val="00947330"/>
    <w:rsid w:val="009473AD"/>
    <w:rsid w:val="009536FB"/>
    <w:rsid w:val="00954B82"/>
    <w:rsid w:val="00955A8F"/>
    <w:rsid w:val="009610C1"/>
    <w:rsid w:val="00961C39"/>
    <w:rsid w:val="00962EA3"/>
    <w:rsid w:val="00962FC4"/>
    <w:rsid w:val="00967437"/>
    <w:rsid w:val="00967ABD"/>
    <w:rsid w:val="00971127"/>
    <w:rsid w:val="009721B3"/>
    <w:rsid w:val="00972517"/>
    <w:rsid w:val="00975450"/>
    <w:rsid w:val="009765B8"/>
    <w:rsid w:val="0097689A"/>
    <w:rsid w:val="009770A8"/>
    <w:rsid w:val="00977CBD"/>
    <w:rsid w:val="009818FF"/>
    <w:rsid w:val="00982392"/>
    <w:rsid w:val="00984079"/>
    <w:rsid w:val="009847A5"/>
    <w:rsid w:val="00984FE2"/>
    <w:rsid w:val="00985419"/>
    <w:rsid w:val="00985796"/>
    <w:rsid w:val="00990751"/>
    <w:rsid w:val="00991BF9"/>
    <w:rsid w:val="00992953"/>
    <w:rsid w:val="00992DAA"/>
    <w:rsid w:val="00997AA8"/>
    <w:rsid w:val="00997F3F"/>
    <w:rsid w:val="009A1871"/>
    <w:rsid w:val="009A19D9"/>
    <w:rsid w:val="009A19EF"/>
    <w:rsid w:val="009A67C4"/>
    <w:rsid w:val="009B04C5"/>
    <w:rsid w:val="009B1571"/>
    <w:rsid w:val="009B21F8"/>
    <w:rsid w:val="009B2BDA"/>
    <w:rsid w:val="009B4D31"/>
    <w:rsid w:val="009B4E45"/>
    <w:rsid w:val="009B5EFB"/>
    <w:rsid w:val="009B6A54"/>
    <w:rsid w:val="009B7333"/>
    <w:rsid w:val="009C0874"/>
    <w:rsid w:val="009C1030"/>
    <w:rsid w:val="009C1FDE"/>
    <w:rsid w:val="009C43FC"/>
    <w:rsid w:val="009C528A"/>
    <w:rsid w:val="009C7635"/>
    <w:rsid w:val="009D03C0"/>
    <w:rsid w:val="009D2763"/>
    <w:rsid w:val="009D5873"/>
    <w:rsid w:val="009D641F"/>
    <w:rsid w:val="009E0937"/>
    <w:rsid w:val="009E4E5F"/>
    <w:rsid w:val="009F060B"/>
    <w:rsid w:val="009F0F1C"/>
    <w:rsid w:val="009F158C"/>
    <w:rsid w:val="009F2240"/>
    <w:rsid w:val="009F26BE"/>
    <w:rsid w:val="009F3D3A"/>
    <w:rsid w:val="009F4592"/>
    <w:rsid w:val="009F59C1"/>
    <w:rsid w:val="009F5B68"/>
    <w:rsid w:val="009F7DBC"/>
    <w:rsid w:val="00A0025E"/>
    <w:rsid w:val="00A005E4"/>
    <w:rsid w:val="00A0067F"/>
    <w:rsid w:val="00A00A14"/>
    <w:rsid w:val="00A03342"/>
    <w:rsid w:val="00A03588"/>
    <w:rsid w:val="00A05B4D"/>
    <w:rsid w:val="00A0673D"/>
    <w:rsid w:val="00A0758B"/>
    <w:rsid w:val="00A12758"/>
    <w:rsid w:val="00A12C08"/>
    <w:rsid w:val="00A14295"/>
    <w:rsid w:val="00A142F4"/>
    <w:rsid w:val="00A15021"/>
    <w:rsid w:val="00A1771A"/>
    <w:rsid w:val="00A235DC"/>
    <w:rsid w:val="00A264E4"/>
    <w:rsid w:val="00A268E3"/>
    <w:rsid w:val="00A30E8B"/>
    <w:rsid w:val="00A32139"/>
    <w:rsid w:val="00A34A58"/>
    <w:rsid w:val="00A34F1F"/>
    <w:rsid w:val="00A34F76"/>
    <w:rsid w:val="00A36154"/>
    <w:rsid w:val="00A37015"/>
    <w:rsid w:val="00A37CDE"/>
    <w:rsid w:val="00A41A78"/>
    <w:rsid w:val="00A43C64"/>
    <w:rsid w:val="00A43D10"/>
    <w:rsid w:val="00A4412D"/>
    <w:rsid w:val="00A441CA"/>
    <w:rsid w:val="00A44443"/>
    <w:rsid w:val="00A44E68"/>
    <w:rsid w:val="00A46DFA"/>
    <w:rsid w:val="00A46F04"/>
    <w:rsid w:val="00A517E1"/>
    <w:rsid w:val="00A52763"/>
    <w:rsid w:val="00A52AF9"/>
    <w:rsid w:val="00A552BD"/>
    <w:rsid w:val="00A55A89"/>
    <w:rsid w:val="00A5765D"/>
    <w:rsid w:val="00A57EF4"/>
    <w:rsid w:val="00A60DE7"/>
    <w:rsid w:val="00A61E36"/>
    <w:rsid w:val="00A61F7E"/>
    <w:rsid w:val="00A62CCB"/>
    <w:rsid w:val="00A635DF"/>
    <w:rsid w:val="00A6389E"/>
    <w:rsid w:val="00A64FF5"/>
    <w:rsid w:val="00A65050"/>
    <w:rsid w:val="00A65D8E"/>
    <w:rsid w:val="00A65F77"/>
    <w:rsid w:val="00A6669A"/>
    <w:rsid w:val="00A66F4E"/>
    <w:rsid w:val="00A70E73"/>
    <w:rsid w:val="00A712CE"/>
    <w:rsid w:val="00A71B97"/>
    <w:rsid w:val="00A73111"/>
    <w:rsid w:val="00A741A7"/>
    <w:rsid w:val="00A752C5"/>
    <w:rsid w:val="00A75948"/>
    <w:rsid w:val="00A77F10"/>
    <w:rsid w:val="00A80DA2"/>
    <w:rsid w:val="00A81B1E"/>
    <w:rsid w:val="00A8351D"/>
    <w:rsid w:val="00A839C2"/>
    <w:rsid w:val="00A83A09"/>
    <w:rsid w:val="00A84D74"/>
    <w:rsid w:val="00A85871"/>
    <w:rsid w:val="00A90790"/>
    <w:rsid w:val="00A90AFB"/>
    <w:rsid w:val="00A91949"/>
    <w:rsid w:val="00A93BCE"/>
    <w:rsid w:val="00A93E2A"/>
    <w:rsid w:val="00A950AB"/>
    <w:rsid w:val="00A9586E"/>
    <w:rsid w:val="00A9706B"/>
    <w:rsid w:val="00AA17B9"/>
    <w:rsid w:val="00AA1DFA"/>
    <w:rsid w:val="00AA4624"/>
    <w:rsid w:val="00AA4FDD"/>
    <w:rsid w:val="00AB3964"/>
    <w:rsid w:val="00AB4B39"/>
    <w:rsid w:val="00AB4F4C"/>
    <w:rsid w:val="00AB5891"/>
    <w:rsid w:val="00AB5FC3"/>
    <w:rsid w:val="00AC599C"/>
    <w:rsid w:val="00AC6952"/>
    <w:rsid w:val="00AD0B8F"/>
    <w:rsid w:val="00AD1C08"/>
    <w:rsid w:val="00AD228B"/>
    <w:rsid w:val="00AD38CD"/>
    <w:rsid w:val="00AE1258"/>
    <w:rsid w:val="00AE14E8"/>
    <w:rsid w:val="00AE24D2"/>
    <w:rsid w:val="00AE541D"/>
    <w:rsid w:val="00AE5EAF"/>
    <w:rsid w:val="00AE6247"/>
    <w:rsid w:val="00AE7B7B"/>
    <w:rsid w:val="00AF0167"/>
    <w:rsid w:val="00AF0C00"/>
    <w:rsid w:val="00AF0EE5"/>
    <w:rsid w:val="00AF27CF"/>
    <w:rsid w:val="00AF414B"/>
    <w:rsid w:val="00AF6443"/>
    <w:rsid w:val="00B002C7"/>
    <w:rsid w:val="00B016E4"/>
    <w:rsid w:val="00B052F5"/>
    <w:rsid w:val="00B058F9"/>
    <w:rsid w:val="00B06A94"/>
    <w:rsid w:val="00B076B9"/>
    <w:rsid w:val="00B11653"/>
    <w:rsid w:val="00B1286C"/>
    <w:rsid w:val="00B12886"/>
    <w:rsid w:val="00B13112"/>
    <w:rsid w:val="00B13B8B"/>
    <w:rsid w:val="00B15B8A"/>
    <w:rsid w:val="00B16CDF"/>
    <w:rsid w:val="00B204EC"/>
    <w:rsid w:val="00B20663"/>
    <w:rsid w:val="00B22372"/>
    <w:rsid w:val="00B249A2"/>
    <w:rsid w:val="00B25FDF"/>
    <w:rsid w:val="00B26F2F"/>
    <w:rsid w:val="00B27ECC"/>
    <w:rsid w:val="00B321C7"/>
    <w:rsid w:val="00B34911"/>
    <w:rsid w:val="00B36287"/>
    <w:rsid w:val="00B36761"/>
    <w:rsid w:val="00B40816"/>
    <w:rsid w:val="00B434A5"/>
    <w:rsid w:val="00B436F4"/>
    <w:rsid w:val="00B44DB6"/>
    <w:rsid w:val="00B4525D"/>
    <w:rsid w:val="00B46047"/>
    <w:rsid w:val="00B46E19"/>
    <w:rsid w:val="00B5232D"/>
    <w:rsid w:val="00B526F8"/>
    <w:rsid w:val="00B54690"/>
    <w:rsid w:val="00B566E2"/>
    <w:rsid w:val="00B60BB4"/>
    <w:rsid w:val="00B649DB"/>
    <w:rsid w:val="00B6501C"/>
    <w:rsid w:val="00B65BFB"/>
    <w:rsid w:val="00B66119"/>
    <w:rsid w:val="00B661BF"/>
    <w:rsid w:val="00B663F0"/>
    <w:rsid w:val="00B66EE2"/>
    <w:rsid w:val="00B7079C"/>
    <w:rsid w:val="00B70986"/>
    <w:rsid w:val="00B70A57"/>
    <w:rsid w:val="00B70CEA"/>
    <w:rsid w:val="00B71051"/>
    <w:rsid w:val="00B71A6A"/>
    <w:rsid w:val="00B72896"/>
    <w:rsid w:val="00B744A5"/>
    <w:rsid w:val="00B74A63"/>
    <w:rsid w:val="00B74DEA"/>
    <w:rsid w:val="00B759AE"/>
    <w:rsid w:val="00B75E2E"/>
    <w:rsid w:val="00B770AF"/>
    <w:rsid w:val="00B771C1"/>
    <w:rsid w:val="00B77681"/>
    <w:rsid w:val="00B7795D"/>
    <w:rsid w:val="00B77DD2"/>
    <w:rsid w:val="00B77E80"/>
    <w:rsid w:val="00B807D7"/>
    <w:rsid w:val="00B83296"/>
    <w:rsid w:val="00B83E23"/>
    <w:rsid w:val="00B8536A"/>
    <w:rsid w:val="00B857A7"/>
    <w:rsid w:val="00B85A38"/>
    <w:rsid w:val="00B8708D"/>
    <w:rsid w:val="00B87970"/>
    <w:rsid w:val="00B90F10"/>
    <w:rsid w:val="00B95E5B"/>
    <w:rsid w:val="00B974F8"/>
    <w:rsid w:val="00B97502"/>
    <w:rsid w:val="00BA05B9"/>
    <w:rsid w:val="00BA1114"/>
    <w:rsid w:val="00BA1C60"/>
    <w:rsid w:val="00BA4ECA"/>
    <w:rsid w:val="00BA5D4E"/>
    <w:rsid w:val="00BA77CC"/>
    <w:rsid w:val="00BB0ADB"/>
    <w:rsid w:val="00BB123F"/>
    <w:rsid w:val="00BB2744"/>
    <w:rsid w:val="00BB3528"/>
    <w:rsid w:val="00BB72F5"/>
    <w:rsid w:val="00BB746F"/>
    <w:rsid w:val="00BC1022"/>
    <w:rsid w:val="00BC17F6"/>
    <w:rsid w:val="00BC1D9B"/>
    <w:rsid w:val="00BC2560"/>
    <w:rsid w:val="00BC3080"/>
    <w:rsid w:val="00BC3AB0"/>
    <w:rsid w:val="00BC3F5E"/>
    <w:rsid w:val="00BC51C5"/>
    <w:rsid w:val="00BC57F2"/>
    <w:rsid w:val="00BC6AE3"/>
    <w:rsid w:val="00BC7C8E"/>
    <w:rsid w:val="00BD0A5A"/>
    <w:rsid w:val="00BD21DC"/>
    <w:rsid w:val="00BD2717"/>
    <w:rsid w:val="00BD27F0"/>
    <w:rsid w:val="00BD3961"/>
    <w:rsid w:val="00BD4596"/>
    <w:rsid w:val="00BD53D6"/>
    <w:rsid w:val="00BD55CD"/>
    <w:rsid w:val="00BD5C29"/>
    <w:rsid w:val="00BD6F56"/>
    <w:rsid w:val="00BD792A"/>
    <w:rsid w:val="00BE1397"/>
    <w:rsid w:val="00BE207A"/>
    <w:rsid w:val="00BE5F7E"/>
    <w:rsid w:val="00BE63D2"/>
    <w:rsid w:val="00BE6AC6"/>
    <w:rsid w:val="00BE7655"/>
    <w:rsid w:val="00BE7B00"/>
    <w:rsid w:val="00BF015C"/>
    <w:rsid w:val="00BF4A06"/>
    <w:rsid w:val="00BF5584"/>
    <w:rsid w:val="00BF5854"/>
    <w:rsid w:val="00BF6992"/>
    <w:rsid w:val="00C0185E"/>
    <w:rsid w:val="00C02419"/>
    <w:rsid w:val="00C03E68"/>
    <w:rsid w:val="00C04F87"/>
    <w:rsid w:val="00C05027"/>
    <w:rsid w:val="00C05BCA"/>
    <w:rsid w:val="00C066AA"/>
    <w:rsid w:val="00C0756F"/>
    <w:rsid w:val="00C07BF6"/>
    <w:rsid w:val="00C101C4"/>
    <w:rsid w:val="00C11522"/>
    <w:rsid w:val="00C11BC2"/>
    <w:rsid w:val="00C11EA9"/>
    <w:rsid w:val="00C13188"/>
    <w:rsid w:val="00C13BA8"/>
    <w:rsid w:val="00C13BF4"/>
    <w:rsid w:val="00C14206"/>
    <w:rsid w:val="00C142DB"/>
    <w:rsid w:val="00C213F6"/>
    <w:rsid w:val="00C21B1C"/>
    <w:rsid w:val="00C21ECD"/>
    <w:rsid w:val="00C226DB"/>
    <w:rsid w:val="00C23063"/>
    <w:rsid w:val="00C239A0"/>
    <w:rsid w:val="00C253AA"/>
    <w:rsid w:val="00C26AFE"/>
    <w:rsid w:val="00C2752C"/>
    <w:rsid w:val="00C32719"/>
    <w:rsid w:val="00C32FDA"/>
    <w:rsid w:val="00C348DF"/>
    <w:rsid w:val="00C35AC5"/>
    <w:rsid w:val="00C36B49"/>
    <w:rsid w:val="00C36EE9"/>
    <w:rsid w:val="00C40404"/>
    <w:rsid w:val="00C410E1"/>
    <w:rsid w:val="00C4278A"/>
    <w:rsid w:val="00C43134"/>
    <w:rsid w:val="00C43974"/>
    <w:rsid w:val="00C47D93"/>
    <w:rsid w:val="00C5131A"/>
    <w:rsid w:val="00C537EB"/>
    <w:rsid w:val="00C538A0"/>
    <w:rsid w:val="00C542F8"/>
    <w:rsid w:val="00C543BA"/>
    <w:rsid w:val="00C5446C"/>
    <w:rsid w:val="00C54D13"/>
    <w:rsid w:val="00C55BC8"/>
    <w:rsid w:val="00C56395"/>
    <w:rsid w:val="00C60CF0"/>
    <w:rsid w:val="00C61806"/>
    <w:rsid w:val="00C64B42"/>
    <w:rsid w:val="00C65618"/>
    <w:rsid w:val="00C6642E"/>
    <w:rsid w:val="00C66AB7"/>
    <w:rsid w:val="00C73161"/>
    <w:rsid w:val="00C7336B"/>
    <w:rsid w:val="00C73CF0"/>
    <w:rsid w:val="00C744F1"/>
    <w:rsid w:val="00C74E93"/>
    <w:rsid w:val="00C75065"/>
    <w:rsid w:val="00C77616"/>
    <w:rsid w:val="00C77AED"/>
    <w:rsid w:val="00C8014B"/>
    <w:rsid w:val="00C82C14"/>
    <w:rsid w:val="00C83151"/>
    <w:rsid w:val="00C84656"/>
    <w:rsid w:val="00C84F90"/>
    <w:rsid w:val="00C85D70"/>
    <w:rsid w:val="00C8639A"/>
    <w:rsid w:val="00C866BE"/>
    <w:rsid w:val="00C91353"/>
    <w:rsid w:val="00C91FD8"/>
    <w:rsid w:val="00C937B5"/>
    <w:rsid w:val="00C93B70"/>
    <w:rsid w:val="00C95059"/>
    <w:rsid w:val="00C95FB5"/>
    <w:rsid w:val="00C9609F"/>
    <w:rsid w:val="00C971F0"/>
    <w:rsid w:val="00CA0E88"/>
    <w:rsid w:val="00CA1A95"/>
    <w:rsid w:val="00CA2E60"/>
    <w:rsid w:val="00CA3193"/>
    <w:rsid w:val="00CA385C"/>
    <w:rsid w:val="00CA48BD"/>
    <w:rsid w:val="00CB068D"/>
    <w:rsid w:val="00CB3947"/>
    <w:rsid w:val="00CB4120"/>
    <w:rsid w:val="00CB423C"/>
    <w:rsid w:val="00CB55EB"/>
    <w:rsid w:val="00CB5D5C"/>
    <w:rsid w:val="00CB7221"/>
    <w:rsid w:val="00CB79E5"/>
    <w:rsid w:val="00CC01B9"/>
    <w:rsid w:val="00CC238E"/>
    <w:rsid w:val="00CC2C98"/>
    <w:rsid w:val="00CC2FCB"/>
    <w:rsid w:val="00CC3614"/>
    <w:rsid w:val="00CC3AE1"/>
    <w:rsid w:val="00CC6414"/>
    <w:rsid w:val="00CC723F"/>
    <w:rsid w:val="00CC762E"/>
    <w:rsid w:val="00CD0A46"/>
    <w:rsid w:val="00CD13B6"/>
    <w:rsid w:val="00CD2771"/>
    <w:rsid w:val="00CD3F87"/>
    <w:rsid w:val="00CD4201"/>
    <w:rsid w:val="00CD52C4"/>
    <w:rsid w:val="00CD664C"/>
    <w:rsid w:val="00CD677B"/>
    <w:rsid w:val="00CD6DE2"/>
    <w:rsid w:val="00CE09AB"/>
    <w:rsid w:val="00CE1C0A"/>
    <w:rsid w:val="00CE2F1F"/>
    <w:rsid w:val="00CE49E5"/>
    <w:rsid w:val="00CE77C8"/>
    <w:rsid w:val="00CE7CAF"/>
    <w:rsid w:val="00CF12F4"/>
    <w:rsid w:val="00CF4A4E"/>
    <w:rsid w:val="00CF5002"/>
    <w:rsid w:val="00CF53E4"/>
    <w:rsid w:val="00CF6B62"/>
    <w:rsid w:val="00D00182"/>
    <w:rsid w:val="00D0513B"/>
    <w:rsid w:val="00D05A4A"/>
    <w:rsid w:val="00D06282"/>
    <w:rsid w:val="00D06CAB"/>
    <w:rsid w:val="00D0752C"/>
    <w:rsid w:val="00D10C5D"/>
    <w:rsid w:val="00D10C6E"/>
    <w:rsid w:val="00D10DFA"/>
    <w:rsid w:val="00D130FC"/>
    <w:rsid w:val="00D14FD8"/>
    <w:rsid w:val="00D16308"/>
    <w:rsid w:val="00D1656A"/>
    <w:rsid w:val="00D17F68"/>
    <w:rsid w:val="00D214BE"/>
    <w:rsid w:val="00D220C3"/>
    <w:rsid w:val="00D23256"/>
    <w:rsid w:val="00D24071"/>
    <w:rsid w:val="00D2471C"/>
    <w:rsid w:val="00D26B0C"/>
    <w:rsid w:val="00D32077"/>
    <w:rsid w:val="00D320AA"/>
    <w:rsid w:val="00D3277F"/>
    <w:rsid w:val="00D338CC"/>
    <w:rsid w:val="00D34010"/>
    <w:rsid w:val="00D370FE"/>
    <w:rsid w:val="00D4070A"/>
    <w:rsid w:val="00D42AD7"/>
    <w:rsid w:val="00D451D2"/>
    <w:rsid w:val="00D45DBA"/>
    <w:rsid w:val="00D51FC7"/>
    <w:rsid w:val="00D5249D"/>
    <w:rsid w:val="00D532C1"/>
    <w:rsid w:val="00D53B54"/>
    <w:rsid w:val="00D54D61"/>
    <w:rsid w:val="00D552F0"/>
    <w:rsid w:val="00D5699B"/>
    <w:rsid w:val="00D56AAC"/>
    <w:rsid w:val="00D56B4A"/>
    <w:rsid w:val="00D570AE"/>
    <w:rsid w:val="00D57603"/>
    <w:rsid w:val="00D60C03"/>
    <w:rsid w:val="00D61DE8"/>
    <w:rsid w:val="00D61F21"/>
    <w:rsid w:val="00D62E4B"/>
    <w:rsid w:val="00D63CF6"/>
    <w:rsid w:val="00D660E4"/>
    <w:rsid w:val="00D6684A"/>
    <w:rsid w:val="00D70295"/>
    <w:rsid w:val="00D706CB"/>
    <w:rsid w:val="00D711E1"/>
    <w:rsid w:val="00D7349F"/>
    <w:rsid w:val="00D739DE"/>
    <w:rsid w:val="00D75519"/>
    <w:rsid w:val="00D81D12"/>
    <w:rsid w:val="00D84232"/>
    <w:rsid w:val="00D84E37"/>
    <w:rsid w:val="00D866DB"/>
    <w:rsid w:val="00D86ECD"/>
    <w:rsid w:val="00D86FA8"/>
    <w:rsid w:val="00D904F3"/>
    <w:rsid w:val="00D907AE"/>
    <w:rsid w:val="00D94D3D"/>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3EF8"/>
    <w:rsid w:val="00DB5427"/>
    <w:rsid w:val="00DB582C"/>
    <w:rsid w:val="00DB5D1C"/>
    <w:rsid w:val="00DB64F7"/>
    <w:rsid w:val="00DB70B2"/>
    <w:rsid w:val="00DB76BB"/>
    <w:rsid w:val="00DB7EE2"/>
    <w:rsid w:val="00DC024C"/>
    <w:rsid w:val="00DC1C9B"/>
    <w:rsid w:val="00DC7E6A"/>
    <w:rsid w:val="00DC7ECC"/>
    <w:rsid w:val="00DD2305"/>
    <w:rsid w:val="00DD37D8"/>
    <w:rsid w:val="00DD3882"/>
    <w:rsid w:val="00DD4332"/>
    <w:rsid w:val="00DD4615"/>
    <w:rsid w:val="00DD4E94"/>
    <w:rsid w:val="00DD5C8B"/>
    <w:rsid w:val="00DD63AC"/>
    <w:rsid w:val="00DD76C8"/>
    <w:rsid w:val="00DD7947"/>
    <w:rsid w:val="00DE0029"/>
    <w:rsid w:val="00DE2BBD"/>
    <w:rsid w:val="00DE4921"/>
    <w:rsid w:val="00DE54D1"/>
    <w:rsid w:val="00DE5FAB"/>
    <w:rsid w:val="00DE7D5D"/>
    <w:rsid w:val="00DE7E5F"/>
    <w:rsid w:val="00DF1824"/>
    <w:rsid w:val="00DF3CE3"/>
    <w:rsid w:val="00DF3DF2"/>
    <w:rsid w:val="00DF4ABD"/>
    <w:rsid w:val="00DF6781"/>
    <w:rsid w:val="00E00316"/>
    <w:rsid w:val="00E01099"/>
    <w:rsid w:val="00E01A93"/>
    <w:rsid w:val="00E01AB4"/>
    <w:rsid w:val="00E02519"/>
    <w:rsid w:val="00E02AAA"/>
    <w:rsid w:val="00E02B31"/>
    <w:rsid w:val="00E05377"/>
    <w:rsid w:val="00E05546"/>
    <w:rsid w:val="00E06B75"/>
    <w:rsid w:val="00E1015E"/>
    <w:rsid w:val="00E10B14"/>
    <w:rsid w:val="00E10FC7"/>
    <w:rsid w:val="00E122AC"/>
    <w:rsid w:val="00E135B4"/>
    <w:rsid w:val="00E146F4"/>
    <w:rsid w:val="00E15B70"/>
    <w:rsid w:val="00E1740F"/>
    <w:rsid w:val="00E2140E"/>
    <w:rsid w:val="00E21F78"/>
    <w:rsid w:val="00E2461E"/>
    <w:rsid w:val="00E255B7"/>
    <w:rsid w:val="00E264D7"/>
    <w:rsid w:val="00E26E5F"/>
    <w:rsid w:val="00E30F73"/>
    <w:rsid w:val="00E3344A"/>
    <w:rsid w:val="00E33FF7"/>
    <w:rsid w:val="00E3530D"/>
    <w:rsid w:val="00E3635B"/>
    <w:rsid w:val="00E36FA9"/>
    <w:rsid w:val="00E4197C"/>
    <w:rsid w:val="00E43A27"/>
    <w:rsid w:val="00E4410F"/>
    <w:rsid w:val="00E4517D"/>
    <w:rsid w:val="00E458ED"/>
    <w:rsid w:val="00E46310"/>
    <w:rsid w:val="00E463FB"/>
    <w:rsid w:val="00E477BA"/>
    <w:rsid w:val="00E50B09"/>
    <w:rsid w:val="00E5193C"/>
    <w:rsid w:val="00E51DC2"/>
    <w:rsid w:val="00E51DC4"/>
    <w:rsid w:val="00E5201D"/>
    <w:rsid w:val="00E52E37"/>
    <w:rsid w:val="00E559E3"/>
    <w:rsid w:val="00E562DD"/>
    <w:rsid w:val="00E567C7"/>
    <w:rsid w:val="00E57E11"/>
    <w:rsid w:val="00E60737"/>
    <w:rsid w:val="00E619FC"/>
    <w:rsid w:val="00E626EE"/>
    <w:rsid w:val="00E630E0"/>
    <w:rsid w:val="00E648C3"/>
    <w:rsid w:val="00E64A4D"/>
    <w:rsid w:val="00E6560E"/>
    <w:rsid w:val="00E66EB6"/>
    <w:rsid w:val="00E72F82"/>
    <w:rsid w:val="00E73BCB"/>
    <w:rsid w:val="00E741B5"/>
    <w:rsid w:val="00E76378"/>
    <w:rsid w:val="00E80E84"/>
    <w:rsid w:val="00E81B7E"/>
    <w:rsid w:val="00E81C54"/>
    <w:rsid w:val="00E8237B"/>
    <w:rsid w:val="00E83066"/>
    <w:rsid w:val="00E8318B"/>
    <w:rsid w:val="00E8398A"/>
    <w:rsid w:val="00E855A1"/>
    <w:rsid w:val="00E855C8"/>
    <w:rsid w:val="00E8565D"/>
    <w:rsid w:val="00E86304"/>
    <w:rsid w:val="00E8646F"/>
    <w:rsid w:val="00E87650"/>
    <w:rsid w:val="00E90D1A"/>
    <w:rsid w:val="00E92236"/>
    <w:rsid w:val="00E92AEB"/>
    <w:rsid w:val="00E94E02"/>
    <w:rsid w:val="00E9515F"/>
    <w:rsid w:val="00EA030E"/>
    <w:rsid w:val="00EA115D"/>
    <w:rsid w:val="00EA242D"/>
    <w:rsid w:val="00EA2ADB"/>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4D8"/>
    <w:rsid w:val="00EC6E98"/>
    <w:rsid w:val="00EC7715"/>
    <w:rsid w:val="00EC7E06"/>
    <w:rsid w:val="00ED0573"/>
    <w:rsid w:val="00ED27A0"/>
    <w:rsid w:val="00ED3714"/>
    <w:rsid w:val="00ED3A7D"/>
    <w:rsid w:val="00ED405D"/>
    <w:rsid w:val="00ED41F9"/>
    <w:rsid w:val="00ED6499"/>
    <w:rsid w:val="00ED7F6B"/>
    <w:rsid w:val="00EE17FA"/>
    <w:rsid w:val="00EE2451"/>
    <w:rsid w:val="00EE3F54"/>
    <w:rsid w:val="00EE3FC6"/>
    <w:rsid w:val="00EE5667"/>
    <w:rsid w:val="00EE592A"/>
    <w:rsid w:val="00EE65A6"/>
    <w:rsid w:val="00EE663B"/>
    <w:rsid w:val="00EE66FC"/>
    <w:rsid w:val="00EE707D"/>
    <w:rsid w:val="00EF01CD"/>
    <w:rsid w:val="00EF076A"/>
    <w:rsid w:val="00EF1044"/>
    <w:rsid w:val="00EF2417"/>
    <w:rsid w:val="00EF2DF5"/>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17EB3"/>
    <w:rsid w:val="00F2045B"/>
    <w:rsid w:val="00F2299C"/>
    <w:rsid w:val="00F23D78"/>
    <w:rsid w:val="00F24932"/>
    <w:rsid w:val="00F24E76"/>
    <w:rsid w:val="00F26DF0"/>
    <w:rsid w:val="00F271FF"/>
    <w:rsid w:val="00F27DE8"/>
    <w:rsid w:val="00F30335"/>
    <w:rsid w:val="00F30FD4"/>
    <w:rsid w:val="00F31852"/>
    <w:rsid w:val="00F31EB3"/>
    <w:rsid w:val="00F330D5"/>
    <w:rsid w:val="00F333C2"/>
    <w:rsid w:val="00F334A8"/>
    <w:rsid w:val="00F33A2A"/>
    <w:rsid w:val="00F33F9F"/>
    <w:rsid w:val="00F34619"/>
    <w:rsid w:val="00F35FE6"/>
    <w:rsid w:val="00F3659C"/>
    <w:rsid w:val="00F36C1A"/>
    <w:rsid w:val="00F37F6A"/>
    <w:rsid w:val="00F40631"/>
    <w:rsid w:val="00F40873"/>
    <w:rsid w:val="00F418DD"/>
    <w:rsid w:val="00F45654"/>
    <w:rsid w:val="00F46414"/>
    <w:rsid w:val="00F5045A"/>
    <w:rsid w:val="00F51847"/>
    <w:rsid w:val="00F52243"/>
    <w:rsid w:val="00F52819"/>
    <w:rsid w:val="00F53C03"/>
    <w:rsid w:val="00F541F1"/>
    <w:rsid w:val="00F5545D"/>
    <w:rsid w:val="00F57CD1"/>
    <w:rsid w:val="00F57F40"/>
    <w:rsid w:val="00F6242E"/>
    <w:rsid w:val="00F62EC9"/>
    <w:rsid w:val="00F63230"/>
    <w:rsid w:val="00F6418E"/>
    <w:rsid w:val="00F655D1"/>
    <w:rsid w:val="00F724BA"/>
    <w:rsid w:val="00F72F4F"/>
    <w:rsid w:val="00F77BA9"/>
    <w:rsid w:val="00F80384"/>
    <w:rsid w:val="00F8047B"/>
    <w:rsid w:val="00F824B6"/>
    <w:rsid w:val="00F84D30"/>
    <w:rsid w:val="00F84D40"/>
    <w:rsid w:val="00F86504"/>
    <w:rsid w:val="00F87F96"/>
    <w:rsid w:val="00F90DF8"/>
    <w:rsid w:val="00F91994"/>
    <w:rsid w:val="00F91DEC"/>
    <w:rsid w:val="00F9282D"/>
    <w:rsid w:val="00F93943"/>
    <w:rsid w:val="00F97CB8"/>
    <w:rsid w:val="00FA04C5"/>
    <w:rsid w:val="00FA1666"/>
    <w:rsid w:val="00FA322E"/>
    <w:rsid w:val="00FA3BF8"/>
    <w:rsid w:val="00FA408B"/>
    <w:rsid w:val="00FA6DDF"/>
    <w:rsid w:val="00FA7B20"/>
    <w:rsid w:val="00FB102A"/>
    <w:rsid w:val="00FB1897"/>
    <w:rsid w:val="00FB2B42"/>
    <w:rsid w:val="00FB39F3"/>
    <w:rsid w:val="00FB4B68"/>
    <w:rsid w:val="00FB57B5"/>
    <w:rsid w:val="00FC06C9"/>
    <w:rsid w:val="00FC2D50"/>
    <w:rsid w:val="00FC40C9"/>
    <w:rsid w:val="00FC4E3D"/>
    <w:rsid w:val="00FC5764"/>
    <w:rsid w:val="00FD0BF9"/>
    <w:rsid w:val="00FD183A"/>
    <w:rsid w:val="00FD2A93"/>
    <w:rsid w:val="00FD2BA0"/>
    <w:rsid w:val="00FD2DAF"/>
    <w:rsid w:val="00FD2ED7"/>
    <w:rsid w:val="00FD30BA"/>
    <w:rsid w:val="00FD35D5"/>
    <w:rsid w:val="00FD3F78"/>
    <w:rsid w:val="00FD63C5"/>
    <w:rsid w:val="00FD68D5"/>
    <w:rsid w:val="00FE2813"/>
    <w:rsid w:val="00FE3430"/>
    <w:rsid w:val="00FE34A7"/>
    <w:rsid w:val="00FE3D8A"/>
    <w:rsid w:val="00FE4FE5"/>
    <w:rsid w:val="00FE5967"/>
    <w:rsid w:val="00FE66CE"/>
    <w:rsid w:val="00FE7E59"/>
    <w:rsid w:val="00FF02EE"/>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CF0"/>
    <w:pPr>
      <w:suppressAutoHyphens/>
      <w:spacing w:before="120" w:after="120"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uiPriority w:val="9"/>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ind w:left="283" w:firstLine="0"/>
    </w:pPr>
    <w:rPr>
      <w:sz w:val="16"/>
      <w:szCs w:val="16"/>
    </w:rPr>
  </w:style>
  <w:style w:type="paragraph" w:customStyle="1" w:styleId="Pargrafo">
    <w:name w:val="Parágrafo"/>
    <w:basedOn w:val="Recuodecorpodetexto31"/>
    <w:pPr>
      <w:widowControl w:val="0"/>
      <w:spacing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uiPriority w:val="22"/>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link w:val="LegendaChar"/>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uiPriority w:val="9"/>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 w:type="character" w:customStyle="1" w:styleId="hvr">
    <w:name w:val="hvr"/>
    <w:basedOn w:val="Fontepargpadro"/>
    <w:rsid w:val="001B718C"/>
    <w:rPr>
      <w:rFonts w:cs="Times New Roman"/>
    </w:rPr>
  </w:style>
  <w:style w:type="character" w:styleId="MenoPendente">
    <w:name w:val="Unresolved Mention"/>
    <w:basedOn w:val="Fontepargpadro"/>
    <w:uiPriority w:val="99"/>
    <w:semiHidden/>
    <w:unhideWhenUsed/>
    <w:rsid w:val="00B22372"/>
    <w:rPr>
      <w:color w:val="605E5C"/>
      <w:shd w:val="clear" w:color="auto" w:fill="E1DFDD"/>
    </w:rPr>
  </w:style>
  <w:style w:type="paragraph" w:customStyle="1" w:styleId="LegendadeImagem">
    <w:name w:val="Legenda de Imagem"/>
    <w:basedOn w:val="Legenda"/>
    <w:link w:val="LegendadeImagemChar"/>
    <w:autoRedefine/>
    <w:qFormat/>
    <w:rsid w:val="00F34619"/>
    <w:pPr>
      <w:jc w:val="center"/>
      <w:pPrChange w:id="0" w:author="Leonardo Ribeiro" w:date="2019-06-02T20:22:00Z">
        <w:pPr>
          <w:suppressAutoHyphens/>
          <w:spacing w:before="120" w:after="120"/>
          <w:jc w:val="center"/>
        </w:pPr>
      </w:pPrChange>
    </w:pPr>
    <w:rPr>
      <w:b w:val="0"/>
      <w:sz w:val="18"/>
      <w:rPrChange w:id="0" w:author="Leonardo Ribeiro" w:date="2019-06-02T20:22:00Z">
        <w:rPr>
          <w:rFonts w:cs="Arial"/>
          <w:b/>
          <w:bCs/>
          <w:sz w:val="22"/>
          <w:szCs w:val="18"/>
          <w:lang w:val="pt-BR" w:eastAsia="ar-SA" w:bidi="ar-SA"/>
        </w:rPr>
      </w:rPrChange>
    </w:rPr>
  </w:style>
  <w:style w:type="character" w:customStyle="1" w:styleId="LegendaChar">
    <w:name w:val="Legenda Char"/>
    <w:basedOn w:val="Fontepargpadro"/>
    <w:link w:val="Legenda"/>
    <w:rsid w:val="00E741B5"/>
    <w:rPr>
      <w:rFonts w:cs="Arial"/>
      <w:b/>
      <w:bCs/>
      <w:sz w:val="22"/>
      <w:szCs w:val="18"/>
      <w:lang w:eastAsia="ar-SA"/>
    </w:rPr>
  </w:style>
  <w:style w:type="character" w:customStyle="1" w:styleId="LegendadeImagemChar">
    <w:name w:val="Legenda de Imagem Char"/>
    <w:basedOn w:val="LegendaChar"/>
    <w:link w:val="LegendadeImagem"/>
    <w:rsid w:val="00F34619"/>
    <w:rPr>
      <w:rFonts w:cs="Arial"/>
      <w:b w:val="0"/>
      <w:bCs/>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995027">
      <w:bodyDiv w:val="1"/>
      <w:marLeft w:val="0"/>
      <w:marRight w:val="0"/>
      <w:marTop w:val="0"/>
      <w:marBottom w:val="0"/>
      <w:divBdr>
        <w:top w:val="none" w:sz="0" w:space="0" w:color="auto"/>
        <w:left w:val="none" w:sz="0" w:space="0" w:color="auto"/>
        <w:bottom w:val="none" w:sz="0" w:space="0" w:color="auto"/>
        <w:right w:val="none" w:sz="0" w:space="0" w:color="auto"/>
      </w:divBdr>
    </w:div>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29251816">
      <w:bodyDiv w:val="1"/>
      <w:marLeft w:val="0"/>
      <w:marRight w:val="0"/>
      <w:marTop w:val="0"/>
      <w:marBottom w:val="0"/>
      <w:divBdr>
        <w:top w:val="none" w:sz="0" w:space="0" w:color="auto"/>
        <w:left w:val="none" w:sz="0" w:space="0" w:color="auto"/>
        <w:bottom w:val="none" w:sz="0" w:space="0" w:color="auto"/>
        <w:right w:val="none" w:sz="0" w:space="0" w:color="auto"/>
      </w:divBdr>
      <w:divsChild>
        <w:div w:id="521631304">
          <w:marLeft w:val="0"/>
          <w:marRight w:val="0"/>
          <w:marTop w:val="0"/>
          <w:marBottom w:val="0"/>
          <w:divBdr>
            <w:top w:val="none" w:sz="0" w:space="0" w:color="auto"/>
            <w:left w:val="none" w:sz="0" w:space="0" w:color="auto"/>
            <w:bottom w:val="none" w:sz="0" w:space="0" w:color="auto"/>
            <w:right w:val="none" w:sz="0" w:space="0" w:color="auto"/>
          </w:divBdr>
        </w:div>
        <w:div w:id="1705399582">
          <w:marLeft w:val="0"/>
          <w:marRight w:val="0"/>
          <w:marTop w:val="0"/>
          <w:marBottom w:val="0"/>
          <w:divBdr>
            <w:top w:val="none" w:sz="0" w:space="0" w:color="auto"/>
            <w:left w:val="none" w:sz="0" w:space="0" w:color="auto"/>
            <w:bottom w:val="none" w:sz="0" w:space="0" w:color="auto"/>
            <w:right w:val="none" w:sz="0" w:space="0" w:color="auto"/>
          </w:divBdr>
        </w:div>
        <w:div w:id="271286037">
          <w:marLeft w:val="0"/>
          <w:marRight w:val="0"/>
          <w:marTop w:val="0"/>
          <w:marBottom w:val="0"/>
          <w:divBdr>
            <w:top w:val="none" w:sz="0" w:space="0" w:color="auto"/>
            <w:left w:val="none" w:sz="0" w:space="0" w:color="auto"/>
            <w:bottom w:val="none" w:sz="0" w:space="0" w:color="auto"/>
            <w:right w:val="none" w:sz="0" w:space="0" w:color="auto"/>
          </w:divBdr>
        </w:div>
        <w:div w:id="1725829439">
          <w:marLeft w:val="0"/>
          <w:marRight w:val="0"/>
          <w:marTop w:val="0"/>
          <w:marBottom w:val="0"/>
          <w:divBdr>
            <w:top w:val="none" w:sz="0" w:space="0" w:color="auto"/>
            <w:left w:val="none" w:sz="0" w:space="0" w:color="auto"/>
            <w:bottom w:val="none" w:sz="0" w:space="0" w:color="auto"/>
            <w:right w:val="none" w:sz="0" w:space="0" w:color="auto"/>
          </w:divBdr>
        </w:div>
        <w:div w:id="940063956">
          <w:marLeft w:val="0"/>
          <w:marRight w:val="0"/>
          <w:marTop w:val="0"/>
          <w:marBottom w:val="0"/>
          <w:divBdr>
            <w:top w:val="none" w:sz="0" w:space="0" w:color="auto"/>
            <w:left w:val="none" w:sz="0" w:space="0" w:color="auto"/>
            <w:bottom w:val="none" w:sz="0" w:space="0" w:color="auto"/>
            <w:right w:val="none" w:sz="0" w:space="0" w:color="auto"/>
          </w:divBdr>
        </w:div>
      </w:divsChild>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1DE4DF-6188-4D7E-BA40-8A92ADA0F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32</Pages>
  <Words>16746</Words>
  <Characters>90431</Characters>
  <Application>Microsoft Office Word</Application>
  <DocSecurity>0</DocSecurity>
  <Lines>753</Lines>
  <Paragraphs>213</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106964</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663</cp:revision>
  <cp:lastPrinted>2014-07-29T18:18:00Z</cp:lastPrinted>
  <dcterms:created xsi:type="dcterms:W3CDTF">2018-03-08T18:51:00Z</dcterms:created>
  <dcterms:modified xsi:type="dcterms:W3CDTF">2019-06-0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associacao-brasileira-de-normas-tecnicas-ufmg-face-initials</vt:lpwstr>
  </property>
  <property fmtid="{D5CDD505-2E9C-101B-9397-08002B2CF9AE}" pid="17" name="Mendeley Recent Style Name 6_1">
    <vt:lpwstr>Universidade Federal de Minas Gerais - Faculdade de Ciências Econômicas - ABNT (autoria abreviada) (Portuguese - Brazil)</vt:lpwstr>
  </property>
  <property fmtid="{D5CDD505-2E9C-101B-9397-08002B2CF9AE}" pid="18" name="Mendeley Recent Style Id 7_1">
    <vt:lpwstr>http://www.zotero.org/styles/associacao-brasileira-de-normas-tecnicas-ufmg-face-full</vt:lpwstr>
  </property>
  <property fmtid="{D5CDD505-2E9C-101B-9397-08002B2CF9AE}" pid="19" name="Mendeley Recent Style Name 7_1">
    <vt:lpwstr>Universidade Federal de Minas Gerais - Faculdade de Ciências Econômicas - ABNT (autoria completa) (Portuguese - Brazil)</vt:lpwstr>
  </property>
  <property fmtid="{D5CDD505-2E9C-101B-9397-08002B2CF9AE}" pid="20" name="Mendeley Recent Style Id 8_1">
    <vt:lpwstr>http://www.zotero.org/styles/associacao-brasileira-de-normas-tecnicas-ufs</vt:lpwstr>
  </property>
  <property fmtid="{D5CDD505-2E9C-101B-9397-08002B2CF9AE}" pid="21" name="Mendeley Recent Style Name 8_1">
    <vt:lpwstr>Universidade Federal de Sergipe - ABNT (Portuguese - Brazil)</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full</vt:lpwstr>
  </property>
</Properties>
</file>